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DC6357" w:rsidRDefault="00DC6357" w:rsidP="00FB312B">
                            <w:pPr>
                              <w:rPr>
                                <w:color w:val="C00000"/>
                              </w:rPr>
                            </w:pPr>
                            <w:r w:rsidRPr="00AA0C5E">
                              <w:rPr>
                                <w:color w:val="C00000"/>
                              </w:rPr>
                              <w:t>When referencing this document, please use the following format:</w:t>
                            </w:r>
                          </w:p>
                          <w:p w14:paraId="53524C7F" w14:textId="77777777" w:rsidR="00DC6357" w:rsidRDefault="00DC6357" w:rsidP="00FB312B"/>
                          <w:p w14:paraId="2D0387D2" w14:textId="4EAF88B0" w:rsidR="00DC6357" w:rsidRDefault="00DC6357"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w:t>
                            </w:r>
                            <w:ins w:id="0" w:author="Rick Avila" w:date="2018-06-14T11:41:00Z">
                              <w:r>
                                <w:rPr>
                                  <w:sz w:val="20"/>
                                  <w:szCs w:val="20"/>
                                </w:rPr>
                                <w:t>8</w:t>
                              </w:r>
                            </w:ins>
                            <w:del w:id="1" w:author="Rick Avila" w:date="2018-06-14T11:41:00Z">
                              <w:r w:rsidDel="00916288">
                                <w:rPr>
                                  <w:sz w:val="20"/>
                                  <w:szCs w:val="20"/>
                                </w:rPr>
                                <w:delText>7</w:delText>
                              </w:r>
                            </w:del>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DC6357" w:rsidRDefault="00DC6357" w:rsidP="00FB312B">
                      <w:pPr>
                        <w:rPr>
                          <w:color w:val="C00000"/>
                        </w:rPr>
                      </w:pPr>
                      <w:r w:rsidRPr="00AA0C5E">
                        <w:rPr>
                          <w:color w:val="C00000"/>
                        </w:rPr>
                        <w:t>When referencing this document, please use the following format:</w:t>
                      </w:r>
                    </w:p>
                    <w:p w14:paraId="53524C7F" w14:textId="77777777" w:rsidR="00DC6357" w:rsidRDefault="00DC6357" w:rsidP="00FB312B"/>
                    <w:p w14:paraId="2D0387D2" w14:textId="4EAF88B0" w:rsidR="00DC6357" w:rsidRDefault="00DC6357"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w:t>
                      </w:r>
                      <w:ins w:id="2" w:author="Rick Avila" w:date="2018-06-14T11:41:00Z">
                        <w:r>
                          <w:rPr>
                            <w:sz w:val="20"/>
                            <w:szCs w:val="20"/>
                          </w:rPr>
                          <w:t>8</w:t>
                        </w:r>
                      </w:ins>
                      <w:del w:id="3" w:author="Rick Avila" w:date="2018-06-14T11:41:00Z">
                        <w:r w:rsidDel="00916288">
                          <w:rPr>
                            <w:sz w:val="20"/>
                            <w:szCs w:val="20"/>
                          </w:rPr>
                          <w:delText>7</w:delText>
                        </w:r>
                      </w:del>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bookmarkStart w:id="4" w:name="_GoBack"/>
    <w:bookmarkEnd w:id="4"/>
    <w:p w14:paraId="772A7F1C" w14:textId="2467BE21" w:rsidR="00F63BBC" w:rsidRDefault="00556F60">
      <w:pPr>
        <w:pStyle w:val="TOC1"/>
        <w:rPr>
          <w:ins w:id="5" w:author="Rick Avila" w:date="2018-11-18T09:33:00Z"/>
          <w:rFonts w:asciiTheme="minorHAnsi" w:eastAsiaTheme="minorEastAsia" w:hAnsiTheme="minorHAnsi" w:cstheme="minorBidi"/>
          <w:noProof/>
          <w:sz w:val="22"/>
          <w:szCs w:val="22"/>
        </w:rPr>
      </w:pPr>
      <w:r>
        <w:fldChar w:fldCharType="begin"/>
      </w:r>
      <w:r>
        <w:instrText xml:space="preserve"> TOC \o "1-2" \h \z \u </w:instrText>
      </w:r>
      <w:r>
        <w:fldChar w:fldCharType="separate"/>
      </w:r>
      <w:ins w:id="6" w:author="Rick Avila" w:date="2018-11-18T09:33:00Z">
        <w:r w:rsidR="00F63BBC" w:rsidRPr="00FA5925">
          <w:rPr>
            <w:rStyle w:val="Hyperlink"/>
            <w:noProof/>
          </w:rPr>
          <w:fldChar w:fldCharType="begin"/>
        </w:r>
        <w:r w:rsidR="00F63BBC" w:rsidRPr="00FA5925">
          <w:rPr>
            <w:rStyle w:val="Hyperlink"/>
            <w:noProof/>
          </w:rPr>
          <w:instrText xml:space="preserve"> </w:instrText>
        </w:r>
        <w:r w:rsidR="00F63BBC">
          <w:rPr>
            <w:noProof/>
          </w:rPr>
          <w:instrText>HYPERLINK \l "_Toc530296948"</w:instrText>
        </w:r>
        <w:r w:rsidR="00F63BBC" w:rsidRPr="00FA5925">
          <w:rPr>
            <w:rStyle w:val="Hyperlink"/>
            <w:noProof/>
          </w:rPr>
          <w:instrText xml:space="preserve"> </w:instrText>
        </w:r>
        <w:r w:rsidR="00F63BBC" w:rsidRPr="00FA5925">
          <w:rPr>
            <w:rStyle w:val="Hyperlink"/>
            <w:noProof/>
          </w:rPr>
        </w:r>
        <w:r w:rsidR="00F63BBC" w:rsidRPr="00FA5925">
          <w:rPr>
            <w:rStyle w:val="Hyperlink"/>
            <w:noProof/>
          </w:rPr>
          <w:fldChar w:fldCharType="separate"/>
        </w:r>
        <w:r w:rsidR="00F63BBC" w:rsidRPr="00FA5925">
          <w:rPr>
            <w:rStyle w:val="Hyperlink"/>
            <w:noProof/>
          </w:rPr>
          <w:t>Change Log</w:t>
        </w:r>
        <w:r w:rsidR="00F63BBC">
          <w:rPr>
            <w:noProof/>
            <w:webHidden/>
          </w:rPr>
          <w:tab/>
        </w:r>
        <w:r w:rsidR="00F63BBC">
          <w:rPr>
            <w:noProof/>
            <w:webHidden/>
          </w:rPr>
          <w:fldChar w:fldCharType="begin"/>
        </w:r>
        <w:r w:rsidR="00F63BBC">
          <w:rPr>
            <w:noProof/>
            <w:webHidden/>
          </w:rPr>
          <w:instrText xml:space="preserve"> PAGEREF _Toc530296948 \h </w:instrText>
        </w:r>
        <w:r w:rsidR="00F63BBC">
          <w:rPr>
            <w:noProof/>
            <w:webHidden/>
          </w:rPr>
        </w:r>
      </w:ins>
      <w:r w:rsidR="00F63BBC">
        <w:rPr>
          <w:noProof/>
          <w:webHidden/>
        </w:rPr>
        <w:fldChar w:fldCharType="separate"/>
      </w:r>
      <w:ins w:id="7" w:author="Rick Avila" w:date="2018-11-18T09:33:00Z">
        <w:r w:rsidR="00F63BBC">
          <w:rPr>
            <w:noProof/>
            <w:webHidden/>
          </w:rPr>
          <w:t>3</w:t>
        </w:r>
        <w:r w:rsidR="00F63BBC">
          <w:rPr>
            <w:noProof/>
            <w:webHidden/>
          </w:rPr>
          <w:fldChar w:fldCharType="end"/>
        </w:r>
        <w:r w:rsidR="00F63BBC" w:rsidRPr="00FA5925">
          <w:rPr>
            <w:rStyle w:val="Hyperlink"/>
            <w:noProof/>
          </w:rPr>
          <w:fldChar w:fldCharType="end"/>
        </w:r>
      </w:ins>
    </w:p>
    <w:p w14:paraId="345B4B2F" w14:textId="77B64333" w:rsidR="00F63BBC" w:rsidRDefault="00F63BBC">
      <w:pPr>
        <w:pStyle w:val="TOC1"/>
        <w:rPr>
          <w:ins w:id="8" w:author="Rick Avila" w:date="2018-11-18T09:33:00Z"/>
          <w:rFonts w:asciiTheme="minorHAnsi" w:eastAsiaTheme="minorEastAsia" w:hAnsiTheme="minorHAnsi" w:cstheme="minorBidi"/>
          <w:noProof/>
          <w:sz w:val="22"/>
          <w:szCs w:val="22"/>
        </w:rPr>
      </w:pPr>
      <w:ins w:id="9"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49"</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Open Issues:</w:t>
        </w:r>
        <w:r>
          <w:rPr>
            <w:noProof/>
            <w:webHidden/>
          </w:rPr>
          <w:tab/>
        </w:r>
        <w:r>
          <w:rPr>
            <w:noProof/>
            <w:webHidden/>
          </w:rPr>
          <w:fldChar w:fldCharType="begin"/>
        </w:r>
        <w:r>
          <w:rPr>
            <w:noProof/>
            <w:webHidden/>
          </w:rPr>
          <w:instrText xml:space="preserve"> PAGEREF _Toc530296949 \h </w:instrText>
        </w:r>
        <w:r>
          <w:rPr>
            <w:noProof/>
            <w:webHidden/>
          </w:rPr>
        </w:r>
      </w:ins>
      <w:r>
        <w:rPr>
          <w:noProof/>
          <w:webHidden/>
        </w:rPr>
        <w:fldChar w:fldCharType="separate"/>
      </w:r>
      <w:ins w:id="10" w:author="Rick Avila" w:date="2018-11-18T09:33:00Z">
        <w:r>
          <w:rPr>
            <w:noProof/>
            <w:webHidden/>
          </w:rPr>
          <w:t>4</w:t>
        </w:r>
        <w:r>
          <w:rPr>
            <w:noProof/>
            <w:webHidden/>
          </w:rPr>
          <w:fldChar w:fldCharType="end"/>
        </w:r>
        <w:r w:rsidRPr="00FA5925">
          <w:rPr>
            <w:rStyle w:val="Hyperlink"/>
            <w:noProof/>
          </w:rPr>
          <w:fldChar w:fldCharType="end"/>
        </w:r>
      </w:ins>
    </w:p>
    <w:p w14:paraId="2D602736" w14:textId="12ADD190" w:rsidR="00F63BBC" w:rsidRDefault="00F63BBC">
      <w:pPr>
        <w:pStyle w:val="TOC1"/>
        <w:rPr>
          <w:ins w:id="11" w:author="Rick Avila" w:date="2018-11-18T09:33:00Z"/>
          <w:rFonts w:asciiTheme="minorHAnsi" w:eastAsiaTheme="minorEastAsia" w:hAnsiTheme="minorHAnsi" w:cstheme="minorBidi"/>
          <w:noProof/>
          <w:sz w:val="22"/>
          <w:szCs w:val="22"/>
        </w:rPr>
      </w:pPr>
      <w:ins w:id="12"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0"</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Closed Issues:</w:t>
        </w:r>
        <w:r>
          <w:rPr>
            <w:noProof/>
            <w:webHidden/>
          </w:rPr>
          <w:tab/>
        </w:r>
        <w:r>
          <w:rPr>
            <w:noProof/>
            <w:webHidden/>
          </w:rPr>
          <w:fldChar w:fldCharType="begin"/>
        </w:r>
        <w:r>
          <w:rPr>
            <w:noProof/>
            <w:webHidden/>
          </w:rPr>
          <w:instrText xml:space="preserve"> PAGEREF _Toc530296950 \h </w:instrText>
        </w:r>
        <w:r>
          <w:rPr>
            <w:noProof/>
            <w:webHidden/>
          </w:rPr>
        </w:r>
      </w:ins>
      <w:r>
        <w:rPr>
          <w:noProof/>
          <w:webHidden/>
        </w:rPr>
        <w:fldChar w:fldCharType="separate"/>
      </w:r>
      <w:ins w:id="13" w:author="Rick Avila" w:date="2018-11-18T09:33:00Z">
        <w:r>
          <w:rPr>
            <w:noProof/>
            <w:webHidden/>
          </w:rPr>
          <w:t>4</w:t>
        </w:r>
        <w:r>
          <w:rPr>
            <w:noProof/>
            <w:webHidden/>
          </w:rPr>
          <w:fldChar w:fldCharType="end"/>
        </w:r>
        <w:r w:rsidRPr="00FA5925">
          <w:rPr>
            <w:rStyle w:val="Hyperlink"/>
            <w:noProof/>
          </w:rPr>
          <w:fldChar w:fldCharType="end"/>
        </w:r>
      </w:ins>
    </w:p>
    <w:p w14:paraId="5CCD13FD" w14:textId="157FA127" w:rsidR="00F63BBC" w:rsidRDefault="00F63BBC">
      <w:pPr>
        <w:pStyle w:val="TOC1"/>
        <w:rPr>
          <w:ins w:id="14" w:author="Rick Avila" w:date="2018-11-18T09:33:00Z"/>
          <w:rFonts w:asciiTheme="minorHAnsi" w:eastAsiaTheme="minorEastAsia" w:hAnsiTheme="minorHAnsi" w:cstheme="minorBidi"/>
          <w:noProof/>
          <w:sz w:val="22"/>
          <w:szCs w:val="22"/>
        </w:rPr>
      </w:pPr>
      <w:ins w:id="15"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1"</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1. Executive Summary</w:t>
        </w:r>
        <w:r>
          <w:rPr>
            <w:noProof/>
            <w:webHidden/>
          </w:rPr>
          <w:tab/>
        </w:r>
        <w:r>
          <w:rPr>
            <w:noProof/>
            <w:webHidden/>
          </w:rPr>
          <w:fldChar w:fldCharType="begin"/>
        </w:r>
        <w:r>
          <w:rPr>
            <w:noProof/>
            <w:webHidden/>
          </w:rPr>
          <w:instrText xml:space="preserve"> PAGEREF _Toc530296951 \h </w:instrText>
        </w:r>
        <w:r>
          <w:rPr>
            <w:noProof/>
            <w:webHidden/>
          </w:rPr>
        </w:r>
      </w:ins>
      <w:r>
        <w:rPr>
          <w:noProof/>
          <w:webHidden/>
        </w:rPr>
        <w:fldChar w:fldCharType="separate"/>
      </w:r>
      <w:ins w:id="16" w:author="Rick Avila" w:date="2018-11-18T09:33:00Z">
        <w:r>
          <w:rPr>
            <w:noProof/>
            <w:webHidden/>
          </w:rPr>
          <w:t>6</w:t>
        </w:r>
        <w:r>
          <w:rPr>
            <w:noProof/>
            <w:webHidden/>
          </w:rPr>
          <w:fldChar w:fldCharType="end"/>
        </w:r>
        <w:r w:rsidRPr="00FA5925">
          <w:rPr>
            <w:rStyle w:val="Hyperlink"/>
            <w:noProof/>
          </w:rPr>
          <w:fldChar w:fldCharType="end"/>
        </w:r>
      </w:ins>
    </w:p>
    <w:p w14:paraId="4284B4CA" w14:textId="441BCE60" w:rsidR="00F63BBC" w:rsidRDefault="00F63BBC">
      <w:pPr>
        <w:pStyle w:val="TOC1"/>
        <w:rPr>
          <w:ins w:id="17" w:author="Rick Avila" w:date="2018-11-18T09:33:00Z"/>
          <w:rFonts w:asciiTheme="minorHAnsi" w:eastAsiaTheme="minorEastAsia" w:hAnsiTheme="minorHAnsi" w:cstheme="minorBidi"/>
          <w:noProof/>
          <w:sz w:val="22"/>
          <w:szCs w:val="22"/>
        </w:rPr>
      </w:pPr>
      <w:ins w:id="18"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2"</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2. Clinical Context and Claims</w:t>
        </w:r>
        <w:r>
          <w:rPr>
            <w:noProof/>
            <w:webHidden/>
          </w:rPr>
          <w:tab/>
        </w:r>
        <w:r>
          <w:rPr>
            <w:noProof/>
            <w:webHidden/>
          </w:rPr>
          <w:fldChar w:fldCharType="begin"/>
        </w:r>
        <w:r>
          <w:rPr>
            <w:noProof/>
            <w:webHidden/>
          </w:rPr>
          <w:instrText xml:space="preserve"> PAGEREF _Toc530296952 \h </w:instrText>
        </w:r>
        <w:r>
          <w:rPr>
            <w:noProof/>
            <w:webHidden/>
          </w:rPr>
        </w:r>
      </w:ins>
      <w:r>
        <w:rPr>
          <w:noProof/>
          <w:webHidden/>
        </w:rPr>
        <w:fldChar w:fldCharType="separate"/>
      </w:r>
      <w:ins w:id="19" w:author="Rick Avila" w:date="2018-11-18T09:33:00Z">
        <w:r>
          <w:rPr>
            <w:noProof/>
            <w:webHidden/>
          </w:rPr>
          <w:t>7</w:t>
        </w:r>
        <w:r>
          <w:rPr>
            <w:noProof/>
            <w:webHidden/>
          </w:rPr>
          <w:fldChar w:fldCharType="end"/>
        </w:r>
        <w:r w:rsidRPr="00FA5925">
          <w:rPr>
            <w:rStyle w:val="Hyperlink"/>
            <w:noProof/>
          </w:rPr>
          <w:fldChar w:fldCharType="end"/>
        </w:r>
      </w:ins>
    </w:p>
    <w:p w14:paraId="78188817" w14:textId="118E3799" w:rsidR="00F63BBC" w:rsidRDefault="00F63BBC">
      <w:pPr>
        <w:pStyle w:val="TOC1"/>
        <w:rPr>
          <w:ins w:id="20" w:author="Rick Avila" w:date="2018-11-18T09:33:00Z"/>
          <w:rFonts w:asciiTheme="minorHAnsi" w:eastAsiaTheme="minorEastAsia" w:hAnsiTheme="minorHAnsi" w:cstheme="minorBidi"/>
          <w:noProof/>
          <w:sz w:val="22"/>
          <w:szCs w:val="22"/>
        </w:rPr>
      </w:pPr>
      <w:ins w:id="21"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3"</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 Profile Activities</w:t>
        </w:r>
        <w:r>
          <w:rPr>
            <w:noProof/>
            <w:webHidden/>
          </w:rPr>
          <w:tab/>
        </w:r>
        <w:r>
          <w:rPr>
            <w:noProof/>
            <w:webHidden/>
          </w:rPr>
          <w:fldChar w:fldCharType="begin"/>
        </w:r>
        <w:r>
          <w:rPr>
            <w:noProof/>
            <w:webHidden/>
          </w:rPr>
          <w:instrText xml:space="preserve"> PAGEREF _Toc530296953 \h </w:instrText>
        </w:r>
        <w:r>
          <w:rPr>
            <w:noProof/>
            <w:webHidden/>
          </w:rPr>
        </w:r>
      </w:ins>
      <w:r>
        <w:rPr>
          <w:noProof/>
          <w:webHidden/>
        </w:rPr>
        <w:fldChar w:fldCharType="separate"/>
      </w:r>
      <w:ins w:id="22" w:author="Rick Avila" w:date="2018-11-18T09:33:00Z">
        <w:r>
          <w:rPr>
            <w:noProof/>
            <w:webHidden/>
          </w:rPr>
          <w:t>11</w:t>
        </w:r>
        <w:r>
          <w:rPr>
            <w:noProof/>
            <w:webHidden/>
          </w:rPr>
          <w:fldChar w:fldCharType="end"/>
        </w:r>
        <w:r w:rsidRPr="00FA5925">
          <w:rPr>
            <w:rStyle w:val="Hyperlink"/>
            <w:noProof/>
          </w:rPr>
          <w:fldChar w:fldCharType="end"/>
        </w:r>
      </w:ins>
    </w:p>
    <w:p w14:paraId="6029CAF9" w14:textId="4B559B74" w:rsidR="00F63BBC" w:rsidRDefault="00F63BBC">
      <w:pPr>
        <w:pStyle w:val="TOC2"/>
        <w:tabs>
          <w:tab w:val="right" w:leader="dot" w:pos="10510"/>
        </w:tabs>
        <w:rPr>
          <w:ins w:id="23" w:author="Rick Avila" w:date="2018-11-18T09:33:00Z"/>
          <w:rFonts w:asciiTheme="minorHAnsi" w:eastAsiaTheme="minorEastAsia" w:hAnsiTheme="minorHAnsi" w:cstheme="minorBidi"/>
          <w:noProof/>
          <w:sz w:val="22"/>
          <w:szCs w:val="22"/>
        </w:rPr>
      </w:pPr>
      <w:ins w:id="24"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4"</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1. Product Validation</w:t>
        </w:r>
        <w:r>
          <w:rPr>
            <w:noProof/>
            <w:webHidden/>
          </w:rPr>
          <w:tab/>
        </w:r>
        <w:r>
          <w:rPr>
            <w:noProof/>
            <w:webHidden/>
          </w:rPr>
          <w:fldChar w:fldCharType="begin"/>
        </w:r>
        <w:r>
          <w:rPr>
            <w:noProof/>
            <w:webHidden/>
          </w:rPr>
          <w:instrText xml:space="preserve"> PAGEREF _Toc530296954 \h </w:instrText>
        </w:r>
        <w:r>
          <w:rPr>
            <w:noProof/>
            <w:webHidden/>
          </w:rPr>
        </w:r>
      </w:ins>
      <w:r>
        <w:rPr>
          <w:noProof/>
          <w:webHidden/>
        </w:rPr>
        <w:fldChar w:fldCharType="separate"/>
      </w:r>
      <w:ins w:id="25" w:author="Rick Avila" w:date="2018-11-18T09:33:00Z">
        <w:r>
          <w:rPr>
            <w:noProof/>
            <w:webHidden/>
          </w:rPr>
          <w:t>14</w:t>
        </w:r>
        <w:r>
          <w:rPr>
            <w:noProof/>
            <w:webHidden/>
          </w:rPr>
          <w:fldChar w:fldCharType="end"/>
        </w:r>
        <w:r w:rsidRPr="00FA5925">
          <w:rPr>
            <w:rStyle w:val="Hyperlink"/>
            <w:noProof/>
          </w:rPr>
          <w:fldChar w:fldCharType="end"/>
        </w:r>
      </w:ins>
    </w:p>
    <w:p w14:paraId="3E5C8C99" w14:textId="08EB9542" w:rsidR="00F63BBC" w:rsidRDefault="00F63BBC">
      <w:pPr>
        <w:pStyle w:val="TOC2"/>
        <w:tabs>
          <w:tab w:val="right" w:leader="dot" w:pos="10510"/>
        </w:tabs>
        <w:rPr>
          <w:ins w:id="26" w:author="Rick Avila" w:date="2018-11-18T09:33:00Z"/>
          <w:rFonts w:asciiTheme="minorHAnsi" w:eastAsiaTheme="minorEastAsia" w:hAnsiTheme="minorHAnsi" w:cstheme="minorBidi"/>
          <w:noProof/>
          <w:sz w:val="22"/>
          <w:szCs w:val="22"/>
        </w:rPr>
      </w:pPr>
      <w:ins w:id="27"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5"</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2. Staff Qualification</w:t>
        </w:r>
        <w:r>
          <w:rPr>
            <w:noProof/>
            <w:webHidden/>
          </w:rPr>
          <w:tab/>
        </w:r>
        <w:r>
          <w:rPr>
            <w:noProof/>
            <w:webHidden/>
          </w:rPr>
          <w:fldChar w:fldCharType="begin"/>
        </w:r>
        <w:r>
          <w:rPr>
            <w:noProof/>
            <w:webHidden/>
          </w:rPr>
          <w:instrText xml:space="preserve"> PAGEREF _Toc530296955 \h </w:instrText>
        </w:r>
        <w:r>
          <w:rPr>
            <w:noProof/>
            <w:webHidden/>
          </w:rPr>
        </w:r>
      </w:ins>
      <w:r>
        <w:rPr>
          <w:noProof/>
          <w:webHidden/>
        </w:rPr>
        <w:fldChar w:fldCharType="separate"/>
      </w:r>
      <w:ins w:id="28" w:author="Rick Avila" w:date="2018-11-18T09:33:00Z">
        <w:r>
          <w:rPr>
            <w:noProof/>
            <w:webHidden/>
          </w:rPr>
          <w:t>15</w:t>
        </w:r>
        <w:r>
          <w:rPr>
            <w:noProof/>
            <w:webHidden/>
          </w:rPr>
          <w:fldChar w:fldCharType="end"/>
        </w:r>
        <w:r w:rsidRPr="00FA5925">
          <w:rPr>
            <w:rStyle w:val="Hyperlink"/>
            <w:noProof/>
          </w:rPr>
          <w:fldChar w:fldCharType="end"/>
        </w:r>
      </w:ins>
    </w:p>
    <w:p w14:paraId="7F8A90C3" w14:textId="56AB3CE4" w:rsidR="00F63BBC" w:rsidRDefault="00F63BBC">
      <w:pPr>
        <w:pStyle w:val="TOC2"/>
        <w:tabs>
          <w:tab w:val="right" w:leader="dot" w:pos="10510"/>
        </w:tabs>
        <w:rPr>
          <w:ins w:id="29" w:author="Rick Avila" w:date="2018-11-18T09:33:00Z"/>
          <w:rFonts w:asciiTheme="minorHAnsi" w:eastAsiaTheme="minorEastAsia" w:hAnsiTheme="minorHAnsi" w:cstheme="minorBidi"/>
          <w:noProof/>
          <w:sz w:val="22"/>
          <w:szCs w:val="22"/>
        </w:rPr>
      </w:pPr>
      <w:ins w:id="30"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6"</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3. Equipment Quality Assurance</w:t>
        </w:r>
        <w:r>
          <w:rPr>
            <w:noProof/>
            <w:webHidden/>
          </w:rPr>
          <w:tab/>
        </w:r>
        <w:r>
          <w:rPr>
            <w:noProof/>
            <w:webHidden/>
          </w:rPr>
          <w:fldChar w:fldCharType="begin"/>
        </w:r>
        <w:r>
          <w:rPr>
            <w:noProof/>
            <w:webHidden/>
          </w:rPr>
          <w:instrText xml:space="preserve"> PAGEREF _Toc530296956 \h </w:instrText>
        </w:r>
        <w:r>
          <w:rPr>
            <w:noProof/>
            <w:webHidden/>
          </w:rPr>
        </w:r>
      </w:ins>
      <w:r>
        <w:rPr>
          <w:noProof/>
          <w:webHidden/>
        </w:rPr>
        <w:fldChar w:fldCharType="separate"/>
      </w:r>
      <w:ins w:id="31" w:author="Rick Avila" w:date="2018-11-18T09:33:00Z">
        <w:r>
          <w:rPr>
            <w:noProof/>
            <w:webHidden/>
          </w:rPr>
          <w:t>16</w:t>
        </w:r>
        <w:r>
          <w:rPr>
            <w:noProof/>
            <w:webHidden/>
          </w:rPr>
          <w:fldChar w:fldCharType="end"/>
        </w:r>
        <w:r w:rsidRPr="00FA5925">
          <w:rPr>
            <w:rStyle w:val="Hyperlink"/>
            <w:noProof/>
          </w:rPr>
          <w:fldChar w:fldCharType="end"/>
        </w:r>
      </w:ins>
    </w:p>
    <w:p w14:paraId="01E0781D" w14:textId="6BDE7972" w:rsidR="00F63BBC" w:rsidRDefault="00F63BBC">
      <w:pPr>
        <w:pStyle w:val="TOC2"/>
        <w:tabs>
          <w:tab w:val="right" w:leader="dot" w:pos="10510"/>
        </w:tabs>
        <w:rPr>
          <w:ins w:id="32" w:author="Rick Avila" w:date="2018-11-18T09:33:00Z"/>
          <w:rFonts w:asciiTheme="minorHAnsi" w:eastAsiaTheme="minorEastAsia" w:hAnsiTheme="minorHAnsi" w:cstheme="minorBidi"/>
          <w:noProof/>
          <w:sz w:val="22"/>
          <w:szCs w:val="22"/>
        </w:rPr>
      </w:pPr>
      <w:ins w:id="33"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7"</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4. Protocol Design</w:t>
        </w:r>
        <w:r>
          <w:rPr>
            <w:noProof/>
            <w:webHidden/>
          </w:rPr>
          <w:tab/>
        </w:r>
        <w:r>
          <w:rPr>
            <w:noProof/>
            <w:webHidden/>
          </w:rPr>
          <w:fldChar w:fldCharType="begin"/>
        </w:r>
        <w:r>
          <w:rPr>
            <w:noProof/>
            <w:webHidden/>
          </w:rPr>
          <w:instrText xml:space="preserve"> PAGEREF _Toc530296957 \h </w:instrText>
        </w:r>
        <w:r>
          <w:rPr>
            <w:noProof/>
            <w:webHidden/>
          </w:rPr>
        </w:r>
      </w:ins>
      <w:r>
        <w:rPr>
          <w:noProof/>
          <w:webHidden/>
        </w:rPr>
        <w:fldChar w:fldCharType="separate"/>
      </w:r>
      <w:ins w:id="34" w:author="Rick Avila" w:date="2018-11-18T09:33:00Z">
        <w:r>
          <w:rPr>
            <w:noProof/>
            <w:webHidden/>
          </w:rPr>
          <w:t>17</w:t>
        </w:r>
        <w:r>
          <w:rPr>
            <w:noProof/>
            <w:webHidden/>
          </w:rPr>
          <w:fldChar w:fldCharType="end"/>
        </w:r>
        <w:r w:rsidRPr="00FA5925">
          <w:rPr>
            <w:rStyle w:val="Hyperlink"/>
            <w:noProof/>
          </w:rPr>
          <w:fldChar w:fldCharType="end"/>
        </w:r>
      </w:ins>
    </w:p>
    <w:p w14:paraId="1B6C99F9" w14:textId="6B48B683" w:rsidR="00F63BBC" w:rsidRDefault="00F63BBC">
      <w:pPr>
        <w:pStyle w:val="TOC2"/>
        <w:tabs>
          <w:tab w:val="right" w:leader="dot" w:pos="10510"/>
        </w:tabs>
        <w:rPr>
          <w:ins w:id="35" w:author="Rick Avila" w:date="2018-11-18T09:33:00Z"/>
          <w:rFonts w:asciiTheme="minorHAnsi" w:eastAsiaTheme="minorEastAsia" w:hAnsiTheme="minorHAnsi" w:cstheme="minorBidi"/>
          <w:noProof/>
          <w:sz w:val="22"/>
          <w:szCs w:val="22"/>
        </w:rPr>
      </w:pPr>
      <w:ins w:id="36"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8"</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5. Subject Selection</w:t>
        </w:r>
        <w:r>
          <w:rPr>
            <w:noProof/>
            <w:webHidden/>
          </w:rPr>
          <w:tab/>
        </w:r>
        <w:r>
          <w:rPr>
            <w:noProof/>
            <w:webHidden/>
          </w:rPr>
          <w:fldChar w:fldCharType="begin"/>
        </w:r>
        <w:r>
          <w:rPr>
            <w:noProof/>
            <w:webHidden/>
          </w:rPr>
          <w:instrText xml:space="preserve"> PAGEREF _Toc530296958 \h </w:instrText>
        </w:r>
        <w:r>
          <w:rPr>
            <w:noProof/>
            <w:webHidden/>
          </w:rPr>
        </w:r>
      </w:ins>
      <w:r>
        <w:rPr>
          <w:noProof/>
          <w:webHidden/>
        </w:rPr>
        <w:fldChar w:fldCharType="separate"/>
      </w:r>
      <w:ins w:id="37" w:author="Rick Avila" w:date="2018-11-18T09:33:00Z">
        <w:r>
          <w:rPr>
            <w:noProof/>
            <w:webHidden/>
          </w:rPr>
          <w:t>19</w:t>
        </w:r>
        <w:r>
          <w:rPr>
            <w:noProof/>
            <w:webHidden/>
          </w:rPr>
          <w:fldChar w:fldCharType="end"/>
        </w:r>
        <w:r w:rsidRPr="00FA5925">
          <w:rPr>
            <w:rStyle w:val="Hyperlink"/>
            <w:noProof/>
          </w:rPr>
          <w:fldChar w:fldCharType="end"/>
        </w:r>
      </w:ins>
    </w:p>
    <w:p w14:paraId="305BAA18" w14:textId="6C89AC69" w:rsidR="00F63BBC" w:rsidRDefault="00F63BBC">
      <w:pPr>
        <w:pStyle w:val="TOC2"/>
        <w:tabs>
          <w:tab w:val="right" w:leader="dot" w:pos="10510"/>
        </w:tabs>
        <w:rPr>
          <w:ins w:id="38" w:author="Rick Avila" w:date="2018-11-18T09:33:00Z"/>
          <w:rFonts w:asciiTheme="minorHAnsi" w:eastAsiaTheme="minorEastAsia" w:hAnsiTheme="minorHAnsi" w:cstheme="minorBidi"/>
          <w:noProof/>
          <w:sz w:val="22"/>
          <w:szCs w:val="22"/>
        </w:rPr>
      </w:pPr>
      <w:ins w:id="39"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59"</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6. Subject Handling</w:t>
        </w:r>
        <w:r>
          <w:rPr>
            <w:noProof/>
            <w:webHidden/>
          </w:rPr>
          <w:tab/>
        </w:r>
        <w:r>
          <w:rPr>
            <w:noProof/>
            <w:webHidden/>
          </w:rPr>
          <w:fldChar w:fldCharType="begin"/>
        </w:r>
        <w:r>
          <w:rPr>
            <w:noProof/>
            <w:webHidden/>
          </w:rPr>
          <w:instrText xml:space="preserve"> PAGEREF _Toc530296959 \h </w:instrText>
        </w:r>
        <w:r>
          <w:rPr>
            <w:noProof/>
            <w:webHidden/>
          </w:rPr>
        </w:r>
      </w:ins>
      <w:r>
        <w:rPr>
          <w:noProof/>
          <w:webHidden/>
        </w:rPr>
        <w:fldChar w:fldCharType="separate"/>
      </w:r>
      <w:ins w:id="40" w:author="Rick Avila" w:date="2018-11-18T09:33:00Z">
        <w:r>
          <w:rPr>
            <w:noProof/>
            <w:webHidden/>
          </w:rPr>
          <w:t>20</w:t>
        </w:r>
        <w:r>
          <w:rPr>
            <w:noProof/>
            <w:webHidden/>
          </w:rPr>
          <w:fldChar w:fldCharType="end"/>
        </w:r>
        <w:r w:rsidRPr="00FA5925">
          <w:rPr>
            <w:rStyle w:val="Hyperlink"/>
            <w:noProof/>
          </w:rPr>
          <w:fldChar w:fldCharType="end"/>
        </w:r>
      </w:ins>
    </w:p>
    <w:p w14:paraId="479933E2" w14:textId="39625559" w:rsidR="00F63BBC" w:rsidRDefault="00F63BBC">
      <w:pPr>
        <w:pStyle w:val="TOC2"/>
        <w:tabs>
          <w:tab w:val="right" w:leader="dot" w:pos="10510"/>
        </w:tabs>
        <w:rPr>
          <w:ins w:id="41" w:author="Rick Avila" w:date="2018-11-18T09:33:00Z"/>
          <w:rFonts w:asciiTheme="minorHAnsi" w:eastAsiaTheme="minorEastAsia" w:hAnsiTheme="minorHAnsi" w:cstheme="minorBidi"/>
          <w:noProof/>
          <w:sz w:val="22"/>
          <w:szCs w:val="22"/>
        </w:rPr>
      </w:pPr>
      <w:ins w:id="42"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0"</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7. Image Data Acquisition</w:t>
        </w:r>
        <w:r>
          <w:rPr>
            <w:noProof/>
            <w:webHidden/>
          </w:rPr>
          <w:tab/>
        </w:r>
        <w:r>
          <w:rPr>
            <w:noProof/>
            <w:webHidden/>
          </w:rPr>
          <w:fldChar w:fldCharType="begin"/>
        </w:r>
        <w:r>
          <w:rPr>
            <w:noProof/>
            <w:webHidden/>
          </w:rPr>
          <w:instrText xml:space="preserve"> PAGEREF _Toc530296960 \h </w:instrText>
        </w:r>
        <w:r>
          <w:rPr>
            <w:noProof/>
            <w:webHidden/>
          </w:rPr>
        </w:r>
      </w:ins>
      <w:r>
        <w:rPr>
          <w:noProof/>
          <w:webHidden/>
        </w:rPr>
        <w:fldChar w:fldCharType="separate"/>
      </w:r>
      <w:ins w:id="43" w:author="Rick Avila" w:date="2018-11-18T09:33:00Z">
        <w:r>
          <w:rPr>
            <w:noProof/>
            <w:webHidden/>
          </w:rPr>
          <w:t>22</w:t>
        </w:r>
        <w:r>
          <w:rPr>
            <w:noProof/>
            <w:webHidden/>
          </w:rPr>
          <w:fldChar w:fldCharType="end"/>
        </w:r>
        <w:r w:rsidRPr="00FA5925">
          <w:rPr>
            <w:rStyle w:val="Hyperlink"/>
            <w:noProof/>
          </w:rPr>
          <w:fldChar w:fldCharType="end"/>
        </w:r>
      </w:ins>
    </w:p>
    <w:p w14:paraId="5B6844C9" w14:textId="7B756897" w:rsidR="00F63BBC" w:rsidRDefault="00F63BBC">
      <w:pPr>
        <w:pStyle w:val="TOC2"/>
        <w:tabs>
          <w:tab w:val="right" w:leader="dot" w:pos="10510"/>
        </w:tabs>
        <w:rPr>
          <w:ins w:id="44" w:author="Rick Avila" w:date="2018-11-18T09:33:00Z"/>
          <w:rFonts w:asciiTheme="minorHAnsi" w:eastAsiaTheme="minorEastAsia" w:hAnsiTheme="minorHAnsi" w:cstheme="minorBidi"/>
          <w:noProof/>
          <w:sz w:val="22"/>
          <w:szCs w:val="22"/>
        </w:rPr>
      </w:pPr>
      <w:ins w:id="45"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1"</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8. Image Data Reconstruction</w:t>
        </w:r>
        <w:r>
          <w:rPr>
            <w:noProof/>
            <w:webHidden/>
          </w:rPr>
          <w:tab/>
        </w:r>
        <w:r>
          <w:rPr>
            <w:noProof/>
            <w:webHidden/>
          </w:rPr>
          <w:fldChar w:fldCharType="begin"/>
        </w:r>
        <w:r>
          <w:rPr>
            <w:noProof/>
            <w:webHidden/>
          </w:rPr>
          <w:instrText xml:space="preserve"> PAGEREF _Toc530296961 \h </w:instrText>
        </w:r>
        <w:r>
          <w:rPr>
            <w:noProof/>
            <w:webHidden/>
          </w:rPr>
        </w:r>
      </w:ins>
      <w:r>
        <w:rPr>
          <w:noProof/>
          <w:webHidden/>
        </w:rPr>
        <w:fldChar w:fldCharType="separate"/>
      </w:r>
      <w:ins w:id="46" w:author="Rick Avila" w:date="2018-11-18T09:33:00Z">
        <w:r>
          <w:rPr>
            <w:noProof/>
            <w:webHidden/>
          </w:rPr>
          <w:t>25</w:t>
        </w:r>
        <w:r>
          <w:rPr>
            <w:noProof/>
            <w:webHidden/>
          </w:rPr>
          <w:fldChar w:fldCharType="end"/>
        </w:r>
        <w:r w:rsidRPr="00FA5925">
          <w:rPr>
            <w:rStyle w:val="Hyperlink"/>
            <w:noProof/>
          </w:rPr>
          <w:fldChar w:fldCharType="end"/>
        </w:r>
      </w:ins>
    </w:p>
    <w:p w14:paraId="4A23AB23" w14:textId="00423E28" w:rsidR="00F63BBC" w:rsidRDefault="00F63BBC">
      <w:pPr>
        <w:pStyle w:val="TOC2"/>
        <w:tabs>
          <w:tab w:val="right" w:leader="dot" w:pos="10510"/>
        </w:tabs>
        <w:rPr>
          <w:ins w:id="47" w:author="Rick Avila" w:date="2018-11-18T09:33:00Z"/>
          <w:rFonts w:asciiTheme="minorHAnsi" w:eastAsiaTheme="minorEastAsia" w:hAnsiTheme="minorHAnsi" w:cstheme="minorBidi"/>
          <w:noProof/>
          <w:sz w:val="22"/>
          <w:szCs w:val="22"/>
        </w:rPr>
      </w:pPr>
      <w:ins w:id="48"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2"</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9. Image Quality Assurance</w:t>
        </w:r>
        <w:r>
          <w:rPr>
            <w:noProof/>
            <w:webHidden/>
          </w:rPr>
          <w:tab/>
        </w:r>
        <w:r>
          <w:rPr>
            <w:noProof/>
            <w:webHidden/>
          </w:rPr>
          <w:fldChar w:fldCharType="begin"/>
        </w:r>
        <w:r>
          <w:rPr>
            <w:noProof/>
            <w:webHidden/>
          </w:rPr>
          <w:instrText xml:space="preserve"> PAGEREF _Toc530296962 \h </w:instrText>
        </w:r>
        <w:r>
          <w:rPr>
            <w:noProof/>
            <w:webHidden/>
          </w:rPr>
        </w:r>
      </w:ins>
      <w:r>
        <w:rPr>
          <w:noProof/>
          <w:webHidden/>
        </w:rPr>
        <w:fldChar w:fldCharType="separate"/>
      </w:r>
      <w:ins w:id="49" w:author="Rick Avila" w:date="2018-11-18T09:33:00Z">
        <w:r>
          <w:rPr>
            <w:noProof/>
            <w:webHidden/>
          </w:rPr>
          <w:t>27</w:t>
        </w:r>
        <w:r>
          <w:rPr>
            <w:noProof/>
            <w:webHidden/>
          </w:rPr>
          <w:fldChar w:fldCharType="end"/>
        </w:r>
        <w:r w:rsidRPr="00FA5925">
          <w:rPr>
            <w:rStyle w:val="Hyperlink"/>
            <w:noProof/>
          </w:rPr>
          <w:fldChar w:fldCharType="end"/>
        </w:r>
      </w:ins>
    </w:p>
    <w:p w14:paraId="55692891" w14:textId="097AB6B6" w:rsidR="00F63BBC" w:rsidRDefault="00F63BBC">
      <w:pPr>
        <w:pStyle w:val="TOC2"/>
        <w:tabs>
          <w:tab w:val="right" w:leader="dot" w:pos="10510"/>
        </w:tabs>
        <w:rPr>
          <w:ins w:id="50" w:author="Rick Avila" w:date="2018-11-18T09:33:00Z"/>
          <w:rFonts w:asciiTheme="minorHAnsi" w:eastAsiaTheme="minorEastAsia" w:hAnsiTheme="minorHAnsi" w:cstheme="minorBidi"/>
          <w:noProof/>
          <w:sz w:val="22"/>
          <w:szCs w:val="22"/>
        </w:rPr>
      </w:pPr>
      <w:ins w:id="51"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3"</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3.10. Image Analysis</w:t>
        </w:r>
        <w:r>
          <w:rPr>
            <w:noProof/>
            <w:webHidden/>
          </w:rPr>
          <w:tab/>
        </w:r>
        <w:r>
          <w:rPr>
            <w:noProof/>
            <w:webHidden/>
          </w:rPr>
          <w:fldChar w:fldCharType="begin"/>
        </w:r>
        <w:r>
          <w:rPr>
            <w:noProof/>
            <w:webHidden/>
          </w:rPr>
          <w:instrText xml:space="preserve"> PAGEREF _Toc530296963 \h </w:instrText>
        </w:r>
        <w:r>
          <w:rPr>
            <w:noProof/>
            <w:webHidden/>
          </w:rPr>
        </w:r>
      </w:ins>
      <w:r>
        <w:rPr>
          <w:noProof/>
          <w:webHidden/>
        </w:rPr>
        <w:fldChar w:fldCharType="separate"/>
      </w:r>
      <w:ins w:id="52" w:author="Rick Avila" w:date="2018-11-18T09:33:00Z">
        <w:r>
          <w:rPr>
            <w:noProof/>
            <w:webHidden/>
          </w:rPr>
          <w:t>28</w:t>
        </w:r>
        <w:r>
          <w:rPr>
            <w:noProof/>
            <w:webHidden/>
          </w:rPr>
          <w:fldChar w:fldCharType="end"/>
        </w:r>
        <w:r w:rsidRPr="00FA5925">
          <w:rPr>
            <w:rStyle w:val="Hyperlink"/>
            <w:noProof/>
          </w:rPr>
          <w:fldChar w:fldCharType="end"/>
        </w:r>
      </w:ins>
    </w:p>
    <w:p w14:paraId="3E462E20" w14:textId="33F5576B" w:rsidR="00F63BBC" w:rsidRDefault="00F63BBC">
      <w:pPr>
        <w:pStyle w:val="TOC1"/>
        <w:rPr>
          <w:ins w:id="53" w:author="Rick Avila" w:date="2018-11-18T09:33:00Z"/>
          <w:rFonts w:asciiTheme="minorHAnsi" w:eastAsiaTheme="minorEastAsia" w:hAnsiTheme="minorHAnsi" w:cstheme="minorBidi"/>
          <w:noProof/>
          <w:sz w:val="22"/>
          <w:szCs w:val="22"/>
        </w:rPr>
      </w:pPr>
      <w:ins w:id="54"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4"</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4. Conformance</w:t>
        </w:r>
        <w:r>
          <w:rPr>
            <w:noProof/>
            <w:webHidden/>
          </w:rPr>
          <w:tab/>
        </w:r>
        <w:r>
          <w:rPr>
            <w:noProof/>
            <w:webHidden/>
          </w:rPr>
          <w:fldChar w:fldCharType="begin"/>
        </w:r>
        <w:r>
          <w:rPr>
            <w:noProof/>
            <w:webHidden/>
          </w:rPr>
          <w:instrText xml:space="preserve"> PAGEREF _Toc530296964 \h </w:instrText>
        </w:r>
        <w:r>
          <w:rPr>
            <w:noProof/>
            <w:webHidden/>
          </w:rPr>
        </w:r>
      </w:ins>
      <w:r>
        <w:rPr>
          <w:noProof/>
          <w:webHidden/>
        </w:rPr>
        <w:fldChar w:fldCharType="separate"/>
      </w:r>
      <w:ins w:id="55" w:author="Rick Avila" w:date="2018-11-18T09:33:00Z">
        <w:r>
          <w:rPr>
            <w:noProof/>
            <w:webHidden/>
          </w:rPr>
          <w:t>30</w:t>
        </w:r>
        <w:r>
          <w:rPr>
            <w:noProof/>
            <w:webHidden/>
          </w:rPr>
          <w:fldChar w:fldCharType="end"/>
        </w:r>
        <w:r w:rsidRPr="00FA5925">
          <w:rPr>
            <w:rStyle w:val="Hyperlink"/>
            <w:noProof/>
          </w:rPr>
          <w:fldChar w:fldCharType="end"/>
        </w:r>
      </w:ins>
    </w:p>
    <w:p w14:paraId="2564473C" w14:textId="59AD151A" w:rsidR="00F63BBC" w:rsidRDefault="00F63BBC">
      <w:pPr>
        <w:pStyle w:val="TOC2"/>
        <w:tabs>
          <w:tab w:val="right" w:leader="dot" w:pos="10510"/>
        </w:tabs>
        <w:rPr>
          <w:ins w:id="56" w:author="Rick Avila" w:date="2018-11-18T09:33:00Z"/>
          <w:rFonts w:asciiTheme="minorHAnsi" w:eastAsiaTheme="minorEastAsia" w:hAnsiTheme="minorHAnsi" w:cstheme="minorBidi"/>
          <w:noProof/>
          <w:sz w:val="22"/>
          <w:szCs w:val="22"/>
        </w:rPr>
      </w:pPr>
      <w:ins w:id="57"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5"</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4.1. Technical Evaluation Methods</w:t>
        </w:r>
        <w:r>
          <w:rPr>
            <w:noProof/>
            <w:webHidden/>
          </w:rPr>
          <w:tab/>
        </w:r>
        <w:r>
          <w:rPr>
            <w:noProof/>
            <w:webHidden/>
          </w:rPr>
          <w:fldChar w:fldCharType="begin"/>
        </w:r>
        <w:r>
          <w:rPr>
            <w:noProof/>
            <w:webHidden/>
          </w:rPr>
          <w:instrText xml:space="preserve"> PAGEREF _Toc530296965 \h </w:instrText>
        </w:r>
        <w:r>
          <w:rPr>
            <w:noProof/>
            <w:webHidden/>
          </w:rPr>
        </w:r>
      </w:ins>
      <w:r>
        <w:rPr>
          <w:noProof/>
          <w:webHidden/>
        </w:rPr>
        <w:fldChar w:fldCharType="separate"/>
      </w:r>
      <w:ins w:id="58" w:author="Rick Avila" w:date="2018-11-18T09:33:00Z">
        <w:r>
          <w:rPr>
            <w:noProof/>
            <w:webHidden/>
          </w:rPr>
          <w:t>30</w:t>
        </w:r>
        <w:r>
          <w:rPr>
            <w:noProof/>
            <w:webHidden/>
          </w:rPr>
          <w:fldChar w:fldCharType="end"/>
        </w:r>
        <w:r w:rsidRPr="00FA5925">
          <w:rPr>
            <w:rStyle w:val="Hyperlink"/>
            <w:noProof/>
          </w:rPr>
          <w:fldChar w:fldCharType="end"/>
        </w:r>
      </w:ins>
    </w:p>
    <w:p w14:paraId="130D98D3" w14:textId="6D19E552" w:rsidR="00F63BBC" w:rsidRDefault="00F63BBC">
      <w:pPr>
        <w:pStyle w:val="TOC1"/>
        <w:rPr>
          <w:ins w:id="59" w:author="Rick Avila" w:date="2018-11-18T09:33:00Z"/>
          <w:rFonts w:asciiTheme="minorHAnsi" w:eastAsiaTheme="minorEastAsia" w:hAnsiTheme="minorHAnsi" w:cstheme="minorBidi"/>
          <w:noProof/>
          <w:sz w:val="22"/>
          <w:szCs w:val="22"/>
        </w:rPr>
      </w:pPr>
      <w:ins w:id="60"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6"</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4.2. Equipment Vendor Conformance Procedures</w:t>
        </w:r>
        <w:r>
          <w:rPr>
            <w:noProof/>
            <w:webHidden/>
          </w:rPr>
          <w:tab/>
        </w:r>
        <w:r>
          <w:rPr>
            <w:noProof/>
            <w:webHidden/>
          </w:rPr>
          <w:fldChar w:fldCharType="begin"/>
        </w:r>
        <w:r>
          <w:rPr>
            <w:noProof/>
            <w:webHidden/>
          </w:rPr>
          <w:instrText xml:space="preserve"> PAGEREF _Toc530296966 \h </w:instrText>
        </w:r>
        <w:r>
          <w:rPr>
            <w:noProof/>
            <w:webHidden/>
          </w:rPr>
        </w:r>
      </w:ins>
      <w:r>
        <w:rPr>
          <w:noProof/>
          <w:webHidden/>
        </w:rPr>
        <w:fldChar w:fldCharType="separate"/>
      </w:r>
      <w:ins w:id="61" w:author="Rick Avila" w:date="2018-11-18T09:33:00Z">
        <w:r>
          <w:rPr>
            <w:noProof/>
            <w:webHidden/>
          </w:rPr>
          <w:t>34</w:t>
        </w:r>
        <w:r>
          <w:rPr>
            <w:noProof/>
            <w:webHidden/>
          </w:rPr>
          <w:fldChar w:fldCharType="end"/>
        </w:r>
        <w:r w:rsidRPr="00FA5925">
          <w:rPr>
            <w:rStyle w:val="Hyperlink"/>
            <w:noProof/>
          </w:rPr>
          <w:fldChar w:fldCharType="end"/>
        </w:r>
      </w:ins>
    </w:p>
    <w:p w14:paraId="0BAC89D5" w14:textId="0E046499" w:rsidR="00F63BBC" w:rsidRDefault="00F63BBC">
      <w:pPr>
        <w:pStyle w:val="TOC2"/>
        <w:tabs>
          <w:tab w:val="right" w:leader="dot" w:pos="10510"/>
        </w:tabs>
        <w:rPr>
          <w:ins w:id="62" w:author="Rick Avila" w:date="2018-11-18T09:33:00Z"/>
          <w:rFonts w:asciiTheme="minorHAnsi" w:eastAsiaTheme="minorEastAsia" w:hAnsiTheme="minorHAnsi" w:cstheme="minorBidi"/>
          <w:noProof/>
          <w:sz w:val="22"/>
          <w:szCs w:val="22"/>
        </w:rPr>
      </w:pPr>
      <w:ins w:id="63"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7"</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4.3. Clinical Site Conformance Checklist</w:t>
        </w:r>
        <w:r>
          <w:rPr>
            <w:noProof/>
            <w:webHidden/>
          </w:rPr>
          <w:tab/>
        </w:r>
        <w:r>
          <w:rPr>
            <w:noProof/>
            <w:webHidden/>
          </w:rPr>
          <w:fldChar w:fldCharType="begin"/>
        </w:r>
        <w:r>
          <w:rPr>
            <w:noProof/>
            <w:webHidden/>
          </w:rPr>
          <w:instrText xml:space="preserve"> PAGEREF _Toc530296967 \h </w:instrText>
        </w:r>
        <w:r>
          <w:rPr>
            <w:noProof/>
            <w:webHidden/>
          </w:rPr>
        </w:r>
      </w:ins>
      <w:r>
        <w:rPr>
          <w:noProof/>
          <w:webHidden/>
        </w:rPr>
        <w:fldChar w:fldCharType="separate"/>
      </w:r>
      <w:ins w:id="64" w:author="Rick Avila" w:date="2018-11-18T09:33:00Z">
        <w:r>
          <w:rPr>
            <w:noProof/>
            <w:webHidden/>
          </w:rPr>
          <w:t>38</w:t>
        </w:r>
        <w:r>
          <w:rPr>
            <w:noProof/>
            <w:webHidden/>
          </w:rPr>
          <w:fldChar w:fldCharType="end"/>
        </w:r>
        <w:r w:rsidRPr="00FA5925">
          <w:rPr>
            <w:rStyle w:val="Hyperlink"/>
            <w:noProof/>
          </w:rPr>
          <w:fldChar w:fldCharType="end"/>
        </w:r>
      </w:ins>
    </w:p>
    <w:p w14:paraId="7530662D" w14:textId="7F9F03FB" w:rsidR="00F63BBC" w:rsidRDefault="00F63BBC">
      <w:pPr>
        <w:pStyle w:val="TOC1"/>
        <w:rPr>
          <w:ins w:id="65" w:author="Rick Avila" w:date="2018-11-18T09:33:00Z"/>
          <w:rFonts w:asciiTheme="minorHAnsi" w:eastAsiaTheme="minorEastAsia" w:hAnsiTheme="minorHAnsi" w:cstheme="minorBidi"/>
          <w:noProof/>
          <w:sz w:val="22"/>
          <w:szCs w:val="22"/>
        </w:rPr>
      </w:pPr>
      <w:ins w:id="66"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8"</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References</w:t>
        </w:r>
        <w:r>
          <w:rPr>
            <w:noProof/>
            <w:webHidden/>
          </w:rPr>
          <w:tab/>
        </w:r>
        <w:r>
          <w:rPr>
            <w:noProof/>
            <w:webHidden/>
          </w:rPr>
          <w:fldChar w:fldCharType="begin"/>
        </w:r>
        <w:r>
          <w:rPr>
            <w:noProof/>
            <w:webHidden/>
          </w:rPr>
          <w:instrText xml:space="preserve"> PAGEREF _Toc530296968 \h </w:instrText>
        </w:r>
        <w:r>
          <w:rPr>
            <w:noProof/>
            <w:webHidden/>
          </w:rPr>
        </w:r>
      </w:ins>
      <w:r>
        <w:rPr>
          <w:noProof/>
          <w:webHidden/>
        </w:rPr>
        <w:fldChar w:fldCharType="separate"/>
      </w:r>
      <w:ins w:id="67" w:author="Rick Avila" w:date="2018-11-18T09:33:00Z">
        <w:r>
          <w:rPr>
            <w:noProof/>
            <w:webHidden/>
          </w:rPr>
          <w:t>41</w:t>
        </w:r>
        <w:r>
          <w:rPr>
            <w:noProof/>
            <w:webHidden/>
          </w:rPr>
          <w:fldChar w:fldCharType="end"/>
        </w:r>
        <w:r w:rsidRPr="00FA5925">
          <w:rPr>
            <w:rStyle w:val="Hyperlink"/>
            <w:noProof/>
          </w:rPr>
          <w:fldChar w:fldCharType="end"/>
        </w:r>
      </w:ins>
    </w:p>
    <w:p w14:paraId="5CCCB638" w14:textId="620FD8A3" w:rsidR="00F63BBC" w:rsidRDefault="00F63BBC">
      <w:pPr>
        <w:pStyle w:val="TOC1"/>
        <w:rPr>
          <w:ins w:id="68" w:author="Rick Avila" w:date="2018-11-18T09:33:00Z"/>
          <w:rFonts w:asciiTheme="minorHAnsi" w:eastAsiaTheme="minorEastAsia" w:hAnsiTheme="minorHAnsi" w:cstheme="minorBidi"/>
          <w:noProof/>
          <w:sz w:val="22"/>
          <w:szCs w:val="22"/>
        </w:rPr>
      </w:pPr>
      <w:ins w:id="69"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69"</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Appendices</w:t>
        </w:r>
        <w:r>
          <w:rPr>
            <w:noProof/>
            <w:webHidden/>
          </w:rPr>
          <w:tab/>
        </w:r>
        <w:r>
          <w:rPr>
            <w:noProof/>
            <w:webHidden/>
          </w:rPr>
          <w:fldChar w:fldCharType="begin"/>
        </w:r>
        <w:r>
          <w:rPr>
            <w:noProof/>
            <w:webHidden/>
          </w:rPr>
          <w:instrText xml:space="preserve"> PAGEREF _Toc530296969 \h </w:instrText>
        </w:r>
        <w:r>
          <w:rPr>
            <w:noProof/>
            <w:webHidden/>
          </w:rPr>
        </w:r>
      </w:ins>
      <w:r>
        <w:rPr>
          <w:noProof/>
          <w:webHidden/>
        </w:rPr>
        <w:fldChar w:fldCharType="separate"/>
      </w:r>
      <w:ins w:id="70" w:author="Rick Avila" w:date="2018-11-18T09:33:00Z">
        <w:r>
          <w:rPr>
            <w:noProof/>
            <w:webHidden/>
          </w:rPr>
          <w:t>44</w:t>
        </w:r>
        <w:r>
          <w:rPr>
            <w:noProof/>
            <w:webHidden/>
          </w:rPr>
          <w:fldChar w:fldCharType="end"/>
        </w:r>
        <w:r w:rsidRPr="00FA5925">
          <w:rPr>
            <w:rStyle w:val="Hyperlink"/>
            <w:noProof/>
          </w:rPr>
          <w:fldChar w:fldCharType="end"/>
        </w:r>
      </w:ins>
    </w:p>
    <w:p w14:paraId="34777582" w14:textId="39B5AE8D" w:rsidR="00F63BBC" w:rsidRDefault="00F63BBC">
      <w:pPr>
        <w:pStyle w:val="TOC2"/>
        <w:tabs>
          <w:tab w:val="right" w:leader="dot" w:pos="10510"/>
        </w:tabs>
        <w:rPr>
          <w:ins w:id="71" w:author="Rick Avila" w:date="2018-11-18T09:33:00Z"/>
          <w:rFonts w:asciiTheme="minorHAnsi" w:eastAsiaTheme="minorEastAsia" w:hAnsiTheme="minorHAnsi" w:cstheme="minorBidi"/>
          <w:noProof/>
          <w:sz w:val="22"/>
          <w:szCs w:val="22"/>
        </w:rPr>
      </w:pPr>
      <w:ins w:id="72"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70"</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Appendix A: Acknowledgements and Attributions</w:t>
        </w:r>
        <w:r>
          <w:rPr>
            <w:noProof/>
            <w:webHidden/>
          </w:rPr>
          <w:tab/>
        </w:r>
        <w:r>
          <w:rPr>
            <w:noProof/>
            <w:webHidden/>
          </w:rPr>
          <w:fldChar w:fldCharType="begin"/>
        </w:r>
        <w:r>
          <w:rPr>
            <w:noProof/>
            <w:webHidden/>
          </w:rPr>
          <w:instrText xml:space="preserve"> PAGEREF _Toc530296970 \h </w:instrText>
        </w:r>
        <w:r>
          <w:rPr>
            <w:noProof/>
            <w:webHidden/>
          </w:rPr>
        </w:r>
      </w:ins>
      <w:r>
        <w:rPr>
          <w:noProof/>
          <w:webHidden/>
        </w:rPr>
        <w:fldChar w:fldCharType="separate"/>
      </w:r>
      <w:ins w:id="73" w:author="Rick Avila" w:date="2018-11-18T09:33:00Z">
        <w:r>
          <w:rPr>
            <w:noProof/>
            <w:webHidden/>
          </w:rPr>
          <w:t>44</w:t>
        </w:r>
        <w:r>
          <w:rPr>
            <w:noProof/>
            <w:webHidden/>
          </w:rPr>
          <w:fldChar w:fldCharType="end"/>
        </w:r>
        <w:r w:rsidRPr="00FA5925">
          <w:rPr>
            <w:rStyle w:val="Hyperlink"/>
            <w:noProof/>
          </w:rPr>
          <w:fldChar w:fldCharType="end"/>
        </w:r>
      </w:ins>
    </w:p>
    <w:p w14:paraId="65E3DD08" w14:textId="7C909C26" w:rsidR="00F63BBC" w:rsidRDefault="00F63BBC">
      <w:pPr>
        <w:pStyle w:val="TOC2"/>
        <w:tabs>
          <w:tab w:val="right" w:leader="dot" w:pos="10510"/>
        </w:tabs>
        <w:rPr>
          <w:ins w:id="74" w:author="Rick Avila" w:date="2018-11-18T09:33:00Z"/>
          <w:rFonts w:asciiTheme="minorHAnsi" w:eastAsiaTheme="minorEastAsia" w:hAnsiTheme="minorHAnsi" w:cstheme="minorBidi"/>
          <w:noProof/>
          <w:sz w:val="22"/>
          <w:szCs w:val="22"/>
        </w:rPr>
      </w:pPr>
      <w:ins w:id="75"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71"</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Appendix B: Background Information</w:t>
        </w:r>
        <w:r>
          <w:rPr>
            <w:noProof/>
            <w:webHidden/>
          </w:rPr>
          <w:tab/>
        </w:r>
        <w:r>
          <w:rPr>
            <w:noProof/>
            <w:webHidden/>
          </w:rPr>
          <w:fldChar w:fldCharType="begin"/>
        </w:r>
        <w:r>
          <w:rPr>
            <w:noProof/>
            <w:webHidden/>
          </w:rPr>
          <w:instrText xml:space="preserve"> PAGEREF _Toc530296971 \h </w:instrText>
        </w:r>
        <w:r>
          <w:rPr>
            <w:noProof/>
            <w:webHidden/>
          </w:rPr>
        </w:r>
      </w:ins>
      <w:r>
        <w:rPr>
          <w:noProof/>
          <w:webHidden/>
        </w:rPr>
        <w:fldChar w:fldCharType="separate"/>
      </w:r>
      <w:ins w:id="76" w:author="Rick Avila" w:date="2018-11-18T09:33:00Z">
        <w:r>
          <w:rPr>
            <w:noProof/>
            <w:webHidden/>
          </w:rPr>
          <w:t>46</w:t>
        </w:r>
        <w:r>
          <w:rPr>
            <w:noProof/>
            <w:webHidden/>
          </w:rPr>
          <w:fldChar w:fldCharType="end"/>
        </w:r>
        <w:r w:rsidRPr="00FA5925">
          <w:rPr>
            <w:rStyle w:val="Hyperlink"/>
            <w:noProof/>
          </w:rPr>
          <w:fldChar w:fldCharType="end"/>
        </w:r>
      </w:ins>
    </w:p>
    <w:p w14:paraId="71A36FD1" w14:textId="29EE403C" w:rsidR="00F63BBC" w:rsidRDefault="00F63BBC">
      <w:pPr>
        <w:pStyle w:val="TOC2"/>
        <w:tabs>
          <w:tab w:val="right" w:leader="dot" w:pos="10510"/>
        </w:tabs>
        <w:rPr>
          <w:ins w:id="77" w:author="Rick Avila" w:date="2018-11-18T09:33:00Z"/>
          <w:rFonts w:asciiTheme="minorHAnsi" w:eastAsiaTheme="minorEastAsia" w:hAnsiTheme="minorHAnsi" w:cstheme="minorBidi"/>
          <w:noProof/>
          <w:sz w:val="22"/>
          <w:szCs w:val="22"/>
        </w:rPr>
      </w:pPr>
      <w:ins w:id="78"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72"</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B.1 Summary of selected references on nodule volumetry accuracy</w:t>
        </w:r>
        <w:r>
          <w:rPr>
            <w:noProof/>
            <w:webHidden/>
          </w:rPr>
          <w:tab/>
        </w:r>
        <w:r>
          <w:rPr>
            <w:noProof/>
            <w:webHidden/>
          </w:rPr>
          <w:fldChar w:fldCharType="begin"/>
        </w:r>
        <w:r>
          <w:rPr>
            <w:noProof/>
            <w:webHidden/>
          </w:rPr>
          <w:instrText xml:space="preserve"> PAGEREF _Toc530296972 \h </w:instrText>
        </w:r>
        <w:r>
          <w:rPr>
            <w:noProof/>
            <w:webHidden/>
          </w:rPr>
        </w:r>
      </w:ins>
      <w:r>
        <w:rPr>
          <w:noProof/>
          <w:webHidden/>
        </w:rPr>
        <w:fldChar w:fldCharType="separate"/>
      </w:r>
      <w:ins w:id="79" w:author="Rick Avila" w:date="2018-11-18T09:33:00Z">
        <w:r>
          <w:rPr>
            <w:noProof/>
            <w:webHidden/>
          </w:rPr>
          <w:t>46</w:t>
        </w:r>
        <w:r>
          <w:rPr>
            <w:noProof/>
            <w:webHidden/>
          </w:rPr>
          <w:fldChar w:fldCharType="end"/>
        </w:r>
        <w:r w:rsidRPr="00FA5925">
          <w:rPr>
            <w:rStyle w:val="Hyperlink"/>
            <w:noProof/>
          </w:rPr>
          <w:fldChar w:fldCharType="end"/>
        </w:r>
      </w:ins>
    </w:p>
    <w:p w14:paraId="2605A50E" w14:textId="0B9F1E57" w:rsidR="00F63BBC" w:rsidRDefault="00F63BBC">
      <w:pPr>
        <w:pStyle w:val="TOC2"/>
        <w:tabs>
          <w:tab w:val="right" w:leader="dot" w:pos="10510"/>
        </w:tabs>
        <w:rPr>
          <w:ins w:id="80" w:author="Rick Avila" w:date="2018-11-18T09:33:00Z"/>
          <w:rFonts w:asciiTheme="minorHAnsi" w:eastAsiaTheme="minorEastAsia" w:hAnsiTheme="minorHAnsi" w:cstheme="minorBidi"/>
          <w:noProof/>
          <w:sz w:val="22"/>
          <w:szCs w:val="22"/>
        </w:rPr>
      </w:pPr>
      <w:ins w:id="81"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73"</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B.2 Summary of selected references on nodule volumetry precision</w:t>
        </w:r>
        <w:r>
          <w:rPr>
            <w:noProof/>
            <w:webHidden/>
          </w:rPr>
          <w:tab/>
        </w:r>
        <w:r>
          <w:rPr>
            <w:noProof/>
            <w:webHidden/>
          </w:rPr>
          <w:fldChar w:fldCharType="begin"/>
        </w:r>
        <w:r>
          <w:rPr>
            <w:noProof/>
            <w:webHidden/>
          </w:rPr>
          <w:instrText xml:space="preserve"> PAGEREF _Toc530296973 \h </w:instrText>
        </w:r>
        <w:r>
          <w:rPr>
            <w:noProof/>
            <w:webHidden/>
          </w:rPr>
        </w:r>
      </w:ins>
      <w:r>
        <w:rPr>
          <w:noProof/>
          <w:webHidden/>
        </w:rPr>
        <w:fldChar w:fldCharType="separate"/>
      </w:r>
      <w:ins w:id="82" w:author="Rick Avila" w:date="2018-11-18T09:33:00Z">
        <w:r>
          <w:rPr>
            <w:noProof/>
            <w:webHidden/>
          </w:rPr>
          <w:t>46</w:t>
        </w:r>
        <w:r>
          <w:rPr>
            <w:noProof/>
            <w:webHidden/>
          </w:rPr>
          <w:fldChar w:fldCharType="end"/>
        </w:r>
        <w:r w:rsidRPr="00FA5925">
          <w:rPr>
            <w:rStyle w:val="Hyperlink"/>
            <w:noProof/>
          </w:rPr>
          <w:fldChar w:fldCharType="end"/>
        </w:r>
      </w:ins>
    </w:p>
    <w:p w14:paraId="4199D4F1" w14:textId="14EB25A8" w:rsidR="00F63BBC" w:rsidRDefault="00F63BBC">
      <w:pPr>
        <w:pStyle w:val="TOC2"/>
        <w:tabs>
          <w:tab w:val="right" w:leader="dot" w:pos="10510"/>
        </w:tabs>
        <w:rPr>
          <w:ins w:id="83" w:author="Rick Avila" w:date="2018-11-18T09:33:00Z"/>
          <w:rFonts w:asciiTheme="minorHAnsi" w:eastAsiaTheme="minorEastAsia" w:hAnsiTheme="minorHAnsi" w:cstheme="minorBidi"/>
          <w:noProof/>
          <w:sz w:val="22"/>
          <w:szCs w:val="22"/>
        </w:rPr>
      </w:pPr>
      <w:ins w:id="84" w:author="Rick Avila" w:date="2018-11-18T09:33:00Z">
        <w:r w:rsidRPr="00FA5925">
          <w:rPr>
            <w:rStyle w:val="Hyperlink"/>
            <w:noProof/>
          </w:rPr>
          <w:fldChar w:fldCharType="begin"/>
        </w:r>
        <w:r w:rsidRPr="00FA5925">
          <w:rPr>
            <w:rStyle w:val="Hyperlink"/>
            <w:noProof/>
          </w:rPr>
          <w:instrText xml:space="preserve"> </w:instrText>
        </w:r>
        <w:r>
          <w:rPr>
            <w:noProof/>
          </w:rPr>
          <w:instrText>HYPERLINK \l "_Toc530296974"</w:instrText>
        </w:r>
        <w:r w:rsidRPr="00FA5925">
          <w:rPr>
            <w:rStyle w:val="Hyperlink"/>
            <w:noProof/>
          </w:rPr>
          <w:instrText xml:space="preserve"> </w:instrText>
        </w:r>
        <w:r w:rsidRPr="00FA5925">
          <w:rPr>
            <w:rStyle w:val="Hyperlink"/>
            <w:noProof/>
          </w:rPr>
        </w:r>
        <w:r w:rsidRPr="00FA5925">
          <w:rPr>
            <w:rStyle w:val="Hyperlink"/>
            <w:noProof/>
          </w:rPr>
          <w:fldChar w:fldCharType="separate"/>
        </w:r>
        <w:r w:rsidRPr="00FA5925">
          <w:rPr>
            <w:rStyle w:val="Hyperlink"/>
            <w:noProof/>
          </w:rPr>
          <w:t>Appendix C: Metrology Methods</w:t>
        </w:r>
        <w:r>
          <w:rPr>
            <w:noProof/>
            <w:webHidden/>
          </w:rPr>
          <w:tab/>
        </w:r>
        <w:r>
          <w:rPr>
            <w:noProof/>
            <w:webHidden/>
          </w:rPr>
          <w:fldChar w:fldCharType="begin"/>
        </w:r>
        <w:r>
          <w:rPr>
            <w:noProof/>
            <w:webHidden/>
          </w:rPr>
          <w:instrText xml:space="preserve"> PAGEREF _Toc530296974 \h </w:instrText>
        </w:r>
        <w:r>
          <w:rPr>
            <w:noProof/>
            <w:webHidden/>
          </w:rPr>
        </w:r>
      </w:ins>
      <w:r>
        <w:rPr>
          <w:noProof/>
          <w:webHidden/>
        </w:rPr>
        <w:fldChar w:fldCharType="separate"/>
      </w:r>
      <w:ins w:id="85" w:author="Rick Avila" w:date="2018-11-18T09:33:00Z">
        <w:r>
          <w:rPr>
            <w:noProof/>
            <w:webHidden/>
          </w:rPr>
          <w:t>47</w:t>
        </w:r>
        <w:r>
          <w:rPr>
            <w:noProof/>
            <w:webHidden/>
          </w:rPr>
          <w:fldChar w:fldCharType="end"/>
        </w:r>
        <w:r w:rsidRPr="00FA5925">
          <w:rPr>
            <w:rStyle w:val="Hyperlink"/>
            <w:noProof/>
          </w:rPr>
          <w:fldChar w:fldCharType="end"/>
        </w:r>
      </w:ins>
    </w:p>
    <w:p w14:paraId="26289C8F" w14:textId="7F2630C9" w:rsidR="00C625C6" w:rsidDel="00F571E3" w:rsidRDefault="00C625C6">
      <w:pPr>
        <w:pStyle w:val="TOC1"/>
        <w:rPr>
          <w:del w:id="86" w:author="Rick Avila" w:date="2018-11-18T08:49:00Z"/>
          <w:rFonts w:asciiTheme="minorHAnsi" w:eastAsiaTheme="minorEastAsia" w:hAnsiTheme="minorHAnsi" w:cstheme="minorBidi"/>
          <w:noProof/>
          <w:sz w:val="22"/>
          <w:szCs w:val="22"/>
        </w:rPr>
      </w:pPr>
      <w:del w:id="87" w:author="Rick Avila" w:date="2018-11-18T08:49:00Z">
        <w:r w:rsidRPr="00F63BBC" w:rsidDel="00F571E3">
          <w:rPr>
            <w:rStyle w:val="Hyperlink"/>
            <w:noProof/>
          </w:rPr>
          <w:delText>Change Log</w:delText>
        </w:r>
        <w:r w:rsidDel="00F571E3">
          <w:rPr>
            <w:noProof/>
            <w:webHidden/>
          </w:rPr>
          <w:tab/>
          <w:delText>3</w:delText>
        </w:r>
      </w:del>
    </w:p>
    <w:p w14:paraId="7F0AD3CA" w14:textId="37C17526" w:rsidR="00C625C6" w:rsidDel="00F571E3" w:rsidRDefault="00C625C6">
      <w:pPr>
        <w:pStyle w:val="TOC1"/>
        <w:rPr>
          <w:del w:id="88" w:author="Rick Avila" w:date="2018-11-18T08:49:00Z"/>
          <w:rFonts w:asciiTheme="minorHAnsi" w:eastAsiaTheme="minorEastAsia" w:hAnsiTheme="minorHAnsi" w:cstheme="minorBidi"/>
          <w:noProof/>
          <w:sz w:val="22"/>
          <w:szCs w:val="22"/>
        </w:rPr>
      </w:pPr>
      <w:del w:id="89" w:author="Rick Avila" w:date="2018-11-18T08:49:00Z">
        <w:r w:rsidRPr="00F63BBC" w:rsidDel="00F571E3">
          <w:rPr>
            <w:rStyle w:val="Hyperlink"/>
            <w:noProof/>
          </w:rPr>
          <w:delText>Open Issues:</w:delText>
        </w:r>
        <w:r w:rsidDel="00F571E3">
          <w:rPr>
            <w:noProof/>
            <w:webHidden/>
          </w:rPr>
          <w:tab/>
          <w:delText>4</w:delText>
        </w:r>
      </w:del>
    </w:p>
    <w:p w14:paraId="5D6BF546" w14:textId="250A787B" w:rsidR="00C625C6" w:rsidDel="00F571E3" w:rsidRDefault="00C625C6">
      <w:pPr>
        <w:pStyle w:val="TOC1"/>
        <w:rPr>
          <w:del w:id="90" w:author="Rick Avila" w:date="2018-11-18T08:49:00Z"/>
          <w:rFonts w:asciiTheme="minorHAnsi" w:eastAsiaTheme="minorEastAsia" w:hAnsiTheme="minorHAnsi" w:cstheme="minorBidi"/>
          <w:noProof/>
          <w:sz w:val="22"/>
          <w:szCs w:val="22"/>
        </w:rPr>
      </w:pPr>
      <w:del w:id="91" w:author="Rick Avila" w:date="2018-11-18T08:49:00Z">
        <w:r w:rsidRPr="00F63BBC" w:rsidDel="00F571E3">
          <w:rPr>
            <w:rStyle w:val="Hyperlink"/>
            <w:noProof/>
          </w:rPr>
          <w:delText>Closed Issues:</w:delText>
        </w:r>
        <w:r w:rsidDel="00F571E3">
          <w:rPr>
            <w:noProof/>
            <w:webHidden/>
          </w:rPr>
          <w:tab/>
          <w:delText>4</w:delText>
        </w:r>
      </w:del>
    </w:p>
    <w:p w14:paraId="11AD793E" w14:textId="2A0D2C75" w:rsidR="00C625C6" w:rsidDel="00F571E3" w:rsidRDefault="00C625C6">
      <w:pPr>
        <w:pStyle w:val="TOC1"/>
        <w:rPr>
          <w:del w:id="92" w:author="Rick Avila" w:date="2018-11-18T08:49:00Z"/>
          <w:rFonts w:asciiTheme="minorHAnsi" w:eastAsiaTheme="minorEastAsia" w:hAnsiTheme="minorHAnsi" w:cstheme="minorBidi"/>
          <w:noProof/>
          <w:sz w:val="22"/>
          <w:szCs w:val="22"/>
        </w:rPr>
      </w:pPr>
      <w:del w:id="93" w:author="Rick Avila" w:date="2018-11-18T08:49:00Z">
        <w:r w:rsidRPr="00F63BBC" w:rsidDel="00F571E3">
          <w:rPr>
            <w:rStyle w:val="Hyperlink"/>
            <w:noProof/>
          </w:rPr>
          <w:delText>1. Executive Summary</w:delText>
        </w:r>
        <w:r w:rsidDel="00F571E3">
          <w:rPr>
            <w:noProof/>
            <w:webHidden/>
          </w:rPr>
          <w:tab/>
          <w:delText>6</w:delText>
        </w:r>
      </w:del>
    </w:p>
    <w:p w14:paraId="4710E7D6" w14:textId="3DCD9FED" w:rsidR="00C625C6" w:rsidDel="00F571E3" w:rsidRDefault="00C625C6">
      <w:pPr>
        <w:pStyle w:val="TOC1"/>
        <w:rPr>
          <w:del w:id="94" w:author="Rick Avila" w:date="2018-11-18T08:49:00Z"/>
          <w:rFonts w:asciiTheme="minorHAnsi" w:eastAsiaTheme="minorEastAsia" w:hAnsiTheme="minorHAnsi" w:cstheme="minorBidi"/>
          <w:noProof/>
          <w:sz w:val="22"/>
          <w:szCs w:val="22"/>
        </w:rPr>
      </w:pPr>
      <w:del w:id="95" w:author="Rick Avila" w:date="2018-11-18T08:49:00Z">
        <w:r w:rsidRPr="00F63BBC" w:rsidDel="00F571E3">
          <w:rPr>
            <w:rStyle w:val="Hyperlink"/>
            <w:noProof/>
          </w:rPr>
          <w:delText>2. Clinical Context and Claims</w:delText>
        </w:r>
        <w:r w:rsidDel="00F571E3">
          <w:rPr>
            <w:noProof/>
            <w:webHidden/>
          </w:rPr>
          <w:tab/>
          <w:delText>7</w:delText>
        </w:r>
      </w:del>
    </w:p>
    <w:p w14:paraId="6E9ACBF0" w14:textId="48445524" w:rsidR="00C625C6" w:rsidDel="00F571E3" w:rsidRDefault="00C625C6">
      <w:pPr>
        <w:pStyle w:val="TOC1"/>
        <w:rPr>
          <w:del w:id="96" w:author="Rick Avila" w:date="2018-11-18T08:49:00Z"/>
          <w:rFonts w:asciiTheme="minorHAnsi" w:eastAsiaTheme="minorEastAsia" w:hAnsiTheme="minorHAnsi" w:cstheme="minorBidi"/>
          <w:noProof/>
          <w:sz w:val="22"/>
          <w:szCs w:val="22"/>
        </w:rPr>
      </w:pPr>
      <w:del w:id="97" w:author="Rick Avila" w:date="2018-11-18T08:49:00Z">
        <w:r w:rsidRPr="00F63BBC" w:rsidDel="00F571E3">
          <w:rPr>
            <w:rStyle w:val="Hyperlink"/>
            <w:noProof/>
          </w:rPr>
          <w:delText>3. Profile Activities</w:delText>
        </w:r>
        <w:r w:rsidDel="00F571E3">
          <w:rPr>
            <w:noProof/>
            <w:webHidden/>
          </w:rPr>
          <w:tab/>
          <w:delText>11</w:delText>
        </w:r>
      </w:del>
    </w:p>
    <w:p w14:paraId="438EB62A" w14:textId="640B4550" w:rsidR="00C625C6" w:rsidDel="00F571E3" w:rsidRDefault="00C625C6">
      <w:pPr>
        <w:pStyle w:val="TOC2"/>
        <w:tabs>
          <w:tab w:val="right" w:leader="dot" w:pos="10510"/>
        </w:tabs>
        <w:rPr>
          <w:del w:id="98" w:author="Rick Avila" w:date="2018-11-18T08:49:00Z"/>
          <w:rFonts w:asciiTheme="minorHAnsi" w:eastAsiaTheme="minorEastAsia" w:hAnsiTheme="minorHAnsi" w:cstheme="minorBidi"/>
          <w:noProof/>
          <w:sz w:val="22"/>
          <w:szCs w:val="22"/>
        </w:rPr>
      </w:pPr>
      <w:del w:id="99" w:author="Rick Avila" w:date="2018-11-18T08:49:00Z">
        <w:r w:rsidRPr="00F63BBC" w:rsidDel="00F571E3">
          <w:rPr>
            <w:rStyle w:val="Hyperlink"/>
            <w:noProof/>
          </w:rPr>
          <w:delText>3.1. Product Validation</w:delText>
        </w:r>
        <w:r w:rsidDel="00F571E3">
          <w:rPr>
            <w:noProof/>
            <w:webHidden/>
          </w:rPr>
          <w:tab/>
          <w:delText>14</w:delText>
        </w:r>
      </w:del>
    </w:p>
    <w:p w14:paraId="54EF4C63" w14:textId="4D98FA0E" w:rsidR="00C625C6" w:rsidDel="00F571E3" w:rsidRDefault="00C625C6">
      <w:pPr>
        <w:pStyle w:val="TOC2"/>
        <w:tabs>
          <w:tab w:val="right" w:leader="dot" w:pos="10510"/>
        </w:tabs>
        <w:rPr>
          <w:del w:id="100" w:author="Rick Avila" w:date="2018-11-18T08:49:00Z"/>
          <w:rFonts w:asciiTheme="minorHAnsi" w:eastAsiaTheme="minorEastAsia" w:hAnsiTheme="minorHAnsi" w:cstheme="minorBidi"/>
          <w:noProof/>
          <w:sz w:val="22"/>
          <w:szCs w:val="22"/>
        </w:rPr>
      </w:pPr>
      <w:del w:id="101" w:author="Rick Avila" w:date="2018-11-18T08:49:00Z">
        <w:r w:rsidRPr="00F63BBC" w:rsidDel="00F571E3">
          <w:rPr>
            <w:rStyle w:val="Hyperlink"/>
            <w:noProof/>
          </w:rPr>
          <w:delText>3.2. Staff Qualification</w:delText>
        </w:r>
        <w:r w:rsidDel="00F571E3">
          <w:rPr>
            <w:noProof/>
            <w:webHidden/>
          </w:rPr>
          <w:tab/>
          <w:delText>15</w:delText>
        </w:r>
      </w:del>
    </w:p>
    <w:p w14:paraId="7B5257B7" w14:textId="6CC34871" w:rsidR="00C625C6" w:rsidDel="00F571E3" w:rsidRDefault="00C625C6">
      <w:pPr>
        <w:pStyle w:val="TOC2"/>
        <w:tabs>
          <w:tab w:val="right" w:leader="dot" w:pos="10510"/>
        </w:tabs>
        <w:rPr>
          <w:del w:id="102" w:author="Rick Avila" w:date="2018-11-18T08:49:00Z"/>
          <w:rFonts w:asciiTheme="minorHAnsi" w:eastAsiaTheme="minorEastAsia" w:hAnsiTheme="minorHAnsi" w:cstheme="minorBidi"/>
          <w:noProof/>
          <w:sz w:val="22"/>
          <w:szCs w:val="22"/>
        </w:rPr>
      </w:pPr>
      <w:del w:id="103" w:author="Rick Avila" w:date="2018-11-18T08:49:00Z">
        <w:r w:rsidRPr="00F63BBC" w:rsidDel="00F571E3">
          <w:rPr>
            <w:rStyle w:val="Hyperlink"/>
            <w:noProof/>
          </w:rPr>
          <w:delText>3.3. Equipment Quality Assurance</w:delText>
        </w:r>
        <w:r w:rsidDel="00F571E3">
          <w:rPr>
            <w:noProof/>
            <w:webHidden/>
          </w:rPr>
          <w:tab/>
          <w:delText>16</w:delText>
        </w:r>
      </w:del>
    </w:p>
    <w:p w14:paraId="20FBFAF2" w14:textId="384AB05F" w:rsidR="00C625C6" w:rsidDel="00F571E3" w:rsidRDefault="00C625C6">
      <w:pPr>
        <w:pStyle w:val="TOC2"/>
        <w:tabs>
          <w:tab w:val="right" w:leader="dot" w:pos="10510"/>
        </w:tabs>
        <w:rPr>
          <w:del w:id="104" w:author="Rick Avila" w:date="2018-11-18T08:49:00Z"/>
          <w:rFonts w:asciiTheme="minorHAnsi" w:eastAsiaTheme="minorEastAsia" w:hAnsiTheme="minorHAnsi" w:cstheme="minorBidi"/>
          <w:noProof/>
          <w:sz w:val="22"/>
          <w:szCs w:val="22"/>
        </w:rPr>
      </w:pPr>
      <w:del w:id="105" w:author="Rick Avila" w:date="2018-11-18T08:49:00Z">
        <w:r w:rsidRPr="00F63BBC" w:rsidDel="00F571E3">
          <w:rPr>
            <w:rStyle w:val="Hyperlink"/>
            <w:noProof/>
          </w:rPr>
          <w:delText>3.4. Protocol Design</w:delText>
        </w:r>
        <w:r w:rsidDel="00F571E3">
          <w:rPr>
            <w:noProof/>
            <w:webHidden/>
          </w:rPr>
          <w:tab/>
          <w:delText>17</w:delText>
        </w:r>
      </w:del>
    </w:p>
    <w:p w14:paraId="7DD6EC4E" w14:textId="674AAD6D" w:rsidR="00C625C6" w:rsidDel="00F571E3" w:rsidRDefault="00C625C6">
      <w:pPr>
        <w:pStyle w:val="TOC2"/>
        <w:tabs>
          <w:tab w:val="right" w:leader="dot" w:pos="10510"/>
        </w:tabs>
        <w:rPr>
          <w:del w:id="106" w:author="Rick Avila" w:date="2018-11-18T08:49:00Z"/>
          <w:rFonts w:asciiTheme="minorHAnsi" w:eastAsiaTheme="minorEastAsia" w:hAnsiTheme="minorHAnsi" w:cstheme="minorBidi"/>
          <w:noProof/>
          <w:sz w:val="22"/>
          <w:szCs w:val="22"/>
        </w:rPr>
      </w:pPr>
      <w:del w:id="107" w:author="Rick Avila" w:date="2018-11-18T08:49:00Z">
        <w:r w:rsidRPr="00F63BBC" w:rsidDel="00F571E3">
          <w:rPr>
            <w:rStyle w:val="Hyperlink"/>
            <w:noProof/>
          </w:rPr>
          <w:delText>3.5. Subject Selection</w:delText>
        </w:r>
        <w:r w:rsidDel="00F571E3">
          <w:rPr>
            <w:noProof/>
            <w:webHidden/>
          </w:rPr>
          <w:tab/>
          <w:delText>19</w:delText>
        </w:r>
      </w:del>
    </w:p>
    <w:p w14:paraId="393456BC" w14:textId="18CFEFD1" w:rsidR="00C625C6" w:rsidDel="00F571E3" w:rsidRDefault="00C625C6">
      <w:pPr>
        <w:pStyle w:val="TOC2"/>
        <w:tabs>
          <w:tab w:val="right" w:leader="dot" w:pos="10510"/>
        </w:tabs>
        <w:rPr>
          <w:del w:id="108" w:author="Rick Avila" w:date="2018-11-18T08:49:00Z"/>
          <w:rFonts w:asciiTheme="minorHAnsi" w:eastAsiaTheme="minorEastAsia" w:hAnsiTheme="minorHAnsi" w:cstheme="minorBidi"/>
          <w:noProof/>
          <w:sz w:val="22"/>
          <w:szCs w:val="22"/>
        </w:rPr>
      </w:pPr>
      <w:del w:id="109" w:author="Rick Avila" w:date="2018-11-18T08:49:00Z">
        <w:r w:rsidRPr="00F63BBC" w:rsidDel="00F571E3">
          <w:rPr>
            <w:rStyle w:val="Hyperlink"/>
            <w:noProof/>
          </w:rPr>
          <w:delText>3.6. Subject Handling</w:delText>
        </w:r>
        <w:r w:rsidDel="00F571E3">
          <w:rPr>
            <w:noProof/>
            <w:webHidden/>
          </w:rPr>
          <w:tab/>
          <w:delText>20</w:delText>
        </w:r>
      </w:del>
    </w:p>
    <w:p w14:paraId="27F04171" w14:textId="0578C280" w:rsidR="00C625C6" w:rsidDel="00F571E3" w:rsidRDefault="00C625C6">
      <w:pPr>
        <w:pStyle w:val="TOC2"/>
        <w:tabs>
          <w:tab w:val="right" w:leader="dot" w:pos="10510"/>
        </w:tabs>
        <w:rPr>
          <w:del w:id="110" w:author="Rick Avila" w:date="2018-11-18T08:49:00Z"/>
          <w:rFonts w:asciiTheme="minorHAnsi" w:eastAsiaTheme="minorEastAsia" w:hAnsiTheme="minorHAnsi" w:cstheme="minorBidi"/>
          <w:noProof/>
          <w:sz w:val="22"/>
          <w:szCs w:val="22"/>
        </w:rPr>
      </w:pPr>
      <w:del w:id="111" w:author="Rick Avila" w:date="2018-11-18T08:49:00Z">
        <w:r w:rsidRPr="00F63BBC" w:rsidDel="00F571E3">
          <w:rPr>
            <w:rStyle w:val="Hyperlink"/>
            <w:noProof/>
          </w:rPr>
          <w:delText>3.7. Image Data Acquisitio</w:delText>
        </w:r>
        <w:r w:rsidRPr="00F571E3" w:rsidDel="00F571E3">
          <w:rPr>
            <w:rStyle w:val="Hyperlink"/>
            <w:noProof/>
            <w:rPrChange w:id="112" w:author="Rick Avila" w:date="2018-11-18T08:49:00Z">
              <w:rPr>
                <w:rStyle w:val="Hyperlink"/>
                <w:noProof/>
              </w:rPr>
            </w:rPrChange>
          </w:rPr>
          <w:delText>n</w:delText>
        </w:r>
        <w:r w:rsidDel="00F571E3">
          <w:rPr>
            <w:noProof/>
            <w:webHidden/>
          </w:rPr>
          <w:tab/>
          <w:delText>22</w:delText>
        </w:r>
      </w:del>
    </w:p>
    <w:p w14:paraId="470B490B" w14:textId="511C2FE9" w:rsidR="00C625C6" w:rsidDel="00F571E3" w:rsidRDefault="00C625C6">
      <w:pPr>
        <w:pStyle w:val="TOC2"/>
        <w:tabs>
          <w:tab w:val="right" w:leader="dot" w:pos="10510"/>
        </w:tabs>
        <w:rPr>
          <w:del w:id="113" w:author="Rick Avila" w:date="2018-11-18T08:49:00Z"/>
          <w:rFonts w:asciiTheme="minorHAnsi" w:eastAsiaTheme="minorEastAsia" w:hAnsiTheme="minorHAnsi" w:cstheme="minorBidi"/>
          <w:noProof/>
          <w:sz w:val="22"/>
          <w:szCs w:val="22"/>
        </w:rPr>
      </w:pPr>
      <w:del w:id="114" w:author="Rick Avila" w:date="2018-11-18T08:49:00Z">
        <w:r w:rsidRPr="00F63BBC" w:rsidDel="00F571E3">
          <w:rPr>
            <w:rStyle w:val="Hyperlink"/>
            <w:noProof/>
          </w:rPr>
          <w:delText>3.8. Image Data Re</w:delText>
        </w:r>
        <w:r w:rsidRPr="00F571E3" w:rsidDel="00F571E3">
          <w:rPr>
            <w:rStyle w:val="Hyperlink"/>
            <w:noProof/>
            <w:rPrChange w:id="115" w:author="Rick Avila" w:date="2018-11-18T08:49:00Z">
              <w:rPr>
                <w:rStyle w:val="Hyperlink"/>
                <w:noProof/>
              </w:rPr>
            </w:rPrChange>
          </w:rPr>
          <w:delText>construction</w:delText>
        </w:r>
        <w:r w:rsidDel="00F571E3">
          <w:rPr>
            <w:noProof/>
            <w:webHidden/>
          </w:rPr>
          <w:tab/>
          <w:delText>25</w:delText>
        </w:r>
      </w:del>
    </w:p>
    <w:p w14:paraId="16FDFF4B" w14:textId="417F78DD" w:rsidR="00C625C6" w:rsidDel="00F571E3" w:rsidRDefault="00C625C6">
      <w:pPr>
        <w:pStyle w:val="TOC2"/>
        <w:tabs>
          <w:tab w:val="right" w:leader="dot" w:pos="10510"/>
        </w:tabs>
        <w:rPr>
          <w:del w:id="116" w:author="Rick Avila" w:date="2018-11-18T08:49:00Z"/>
          <w:rFonts w:asciiTheme="minorHAnsi" w:eastAsiaTheme="minorEastAsia" w:hAnsiTheme="minorHAnsi" w:cstheme="minorBidi"/>
          <w:noProof/>
          <w:sz w:val="22"/>
          <w:szCs w:val="22"/>
        </w:rPr>
      </w:pPr>
      <w:del w:id="117" w:author="Rick Avila" w:date="2018-11-18T08:49:00Z">
        <w:r w:rsidRPr="00F63BBC" w:rsidDel="00F571E3">
          <w:rPr>
            <w:rStyle w:val="Hyperlink"/>
            <w:noProof/>
          </w:rPr>
          <w:delText>3.9. Image Quality Assurance</w:delText>
        </w:r>
        <w:r w:rsidDel="00F571E3">
          <w:rPr>
            <w:noProof/>
            <w:webHidden/>
          </w:rPr>
          <w:tab/>
          <w:delText>27</w:delText>
        </w:r>
      </w:del>
    </w:p>
    <w:p w14:paraId="2937A0FC" w14:textId="3ECEB120" w:rsidR="00C625C6" w:rsidDel="00F571E3" w:rsidRDefault="00C625C6">
      <w:pPr>
        <w:pStyle w:val="TOC2"/>
        <w:tabs>
          <w:tab w:val="right" w:leader="dot" w:pos="10510"/>
        </w:tabs>
        <w:rPr>
          <w:del w:id="118" w:author="Rick Avila" w:date="2018-11-18T08:49:00Z"/>
          <w:rFonts w:asciiTheme="minorHAnsi" w:eastAsiaTheme="minorEastAsia" w:hAnsiTheme="minorHAnsi" w:cstheme="minorBidi"/>
          <w:noProof/>
          <w:sz w:val="22"/>
          <w:szCs w:val="22"/>
        </w:rPr>
      </w:pPr>
      <w:del w:id="119" w:author="Rick Avila" w:date="2018-11-18T08:49:00Z">
        <w:r w:rsidRPr="00F63BBC" w:rsidDel="00F571E3">
          <w:rPr>
            <w:rStyle w:val="Hyperlink"/>
            <w:noProof/>
          </w:rPr>
          <w:delText>3.10. Image Analysis</w:delText>
        </w:r>
        <w:r w:rsidDel="00F571E3">
          <w:rPr>
            <w:noProof/>
            <w:webHidden/>
          </w:rPr>
          <w:tab/>
          <w:delText>28</w:delText>
        </w:r>
      </w:del>
    </w:p>
    <w:p w14:paraId="5627BAFD" w14:textId="2D7452B5" w:rsidR="00C625C6" w:rsidDel="00F571E3" w:rsidRDefault="00C625C6">
      <w:pPr>
        <w:pStyle w:val="TOC1"/>
        <w:rPr>
          <w:del w:id="120" w:author="Rick Avila" w:date="2018-11-18T08:49:00Z"/>
          <w:rFonts w:asciiTheme="minorHAnsi" w:eastAsiaTheme="minorEastAsia" w:hAnsiTheme="minorHAnsi" w:cstheme="minorBidi"/>
          <w:noProof/>
          <w:sz w:val="22"/>
          <w:szCs w:val="22"/>
        </w:rPr>
      </w:pPr>
      <w:del w:id="121" w:author="Rick Avila" w:date="2018-11-18T08:49:00Z">
        <w:r w:rsidRPr="00F63BBC" w:rsidDel="00F571E3">
          <w:rPr>
            <w:rStyle w:val="Hyperlink"/>
            <w:noProof/>
          </w:rPr>
          <w:delText>4. Conformance</w:delText>
        </w:r>
        <w:r w:rsidDel="00F571E3">
          <w:rPr>
            <w:noProof/>
            <w:webHidden/>
          </w:rPr>
          <w:tab/>
          <w:delText>30</w:delText>
        </w:r>
      </w:del>
    </w:p>
    <w:p w14:paraId="4D3D54C6" w14:textId="520A27EF" w:rsidR="00C625C6" w:rsidDel="00F571E3" w:rsidRDefault="00C625C6">
      <w:pPr>
        <w:pStyle w:val="TOC2"/>
        <w:tabs>
          <w:tab w:val="right" w:leader="dot" w:pos="10510"/>
        </w:tabs>
        <w:rPr>
          <w:del w:id="122" w:author="Rick Avila" w:date="2018-11-18T08:49:00Z"/>
          <w:rFonts w:asciiTheme="minorHAnsi" w:eastAsiaTheme="minorEastAsia" w:hAnsiTheme="minorHAnsi" w:cstheme="minorBidi"/>
          <w:noProof/>
          <w:sz w:val="22"/>
          <w:szCs w:val="22"/>
        </w:rPr>
      </w:pPr>
      <w:del w:id="123" w:author="Rick Avila" w:date="2018-11-18T08:49:00Z">
        <w:r w:rsidRPr="00F63BBC" w:rsidDel="00F571E3">
          <w:rPr>
            <w:rStyle w:val="Hyperlink"/>
            <w:noProof/>
          </w:rPr>
          <w:delText>4.1. Technical Evaluation Methods</w:delText>
        </w:r>
        <w:r w:rsidDel="00F571E3">
          <w:rPr>
            <w:noProof/>
            <w:webHidden/>
          </w:rPr>
          <w:tab/>
          <w:delText>30</w:delText>
        </w:r>
      </w:del>
    </w:p>
    <w:p w14:paraId="44EA1A1A" w14:textId="2C072148" w:rsidR="00C625C6" w:rsidDel="00F571E3" w:rsidRDefault="00C625C6">
      <w:pPr>
        <w:pStyle w:val="TOC1"/>
        <w:rPr>
          <w:del w:id="124" w:author="Rick Avila" w:date="2018-11-18T08:49:00Z"/>
          <w:rFonts w:asciiTheme="minorHAnsi" w:eastAsiaTheme="minorEastAsia" w:hAnsiTheme="minorHAnsi" w:cstheme="minorBidi"/>
          <w:noProof/>
          <w:sz w:val="22"/>
          <w:szCs w:val="22"/>
        </w:rPr>
      </w:pPr>
      <w:del w:id="125" w:author="Rick Avila" w:date="2018-11-18T08:49:00Z">
        <w:r w:rsidRPr="00F63BBC" w:rsidDel="00F571E3">
          <w:rPr>
            <w:rStyle w:val="Hyperlink"/>
            <w:noProof/>
          </w:rPr>
          <w:delText>4.2. Equipment Vendor Conformance Procedures</w:delText>
        </w:r>
        <w:r w:rsidDel="00F571E3">
          <w:rPr>
            <w:noProof/>
            <w:webHidden/>
          </w:rPr>
          <w:tab/>
          <w:delText>33</w:delText>
        </w:r>
      </w:del>
    </w:p>
    <w:p w14:paraId="63F8400B" w14:textId="6BA0689F" w:rsidR="00C625C6" w:rsidDel="00F571E3" w:rsidRDefault="00C625C6">
      <w:pPr>
        <w:pStyle w:val="TOC2"/>
        <w:tabs>
          <w:tab w:val="right" w:leader="dot" w:pos="10510"/>
        </w:tabs>
        <w:rPr>
          <w:del w:id="126" w:author="Rick Avila" w:date="2018-11-18T08:49:00Z"/>
          <w:rFonts w:asciiTheme="minorHAnsi" w:eastAsiaTheme="minorEastAsia" w:hAnsiTheme="minorHAnsi" w:cstheme="minorBidi"/>
          <w:noProof/>
          <w:sz w:val="22"/>
          <w:szCs w:val="22"/>
        </w:rPr>
      </w:pPr>
      <w:del w:id="127" w:author="Rick Avila" w:date="2018-11-18T08:49:00Z">
        <w:r w:rsidRPr="00F63BBC" w:rsidDel="00F571E3">
          <w:rPr>
            <w:rStyle w:val="Hyperlink"/>
            <w:noProof/>
          </w:rPr>
          <w:delText>4.3. Clinical Site Conformance Procedure</w:delText>
        </w:r>
        <w:r w:rsidDel="00F571E3">
          <w:rPr>
            <w:noProof/>
            <w:webHidden/>
          </w:rPr>
          <w:tab/>
          <w:delText>37</w:delText>
        </w:r>
      </w:del>
    </w:p>
    <w:p w14:paraId="45BDD5B7" w14:textId="3EB557BF" w:rsidR="00C625C6" w:rsidDel="00F571E3" w:rsidRDefault="00C625C6">
      <w:pPr>
        <w:pStyle w:val="TOC1"/>
        <w:rPr>
          <w:del w:id="128" w:author="Rick Avila" w:date="2018-11-18T08:49:00Z"/>
          <w:rFonts w:asciiTheme="minorHAnsi" w:eastAsiaTheme="minorEastAsia" w:hAnsiTheme="minorHAnsi" w:cstheme="minorBidi"/>
          <w:noProof/>
          <w:sz w:val="22"/>
          <w:szCs w:val="22"/>
        </w:rPr>
      </w:pPr>
      <w:del w:id="129" w:author="Rick Avila" w:date="2018-11-18T08:49:00Z">
        <w:r w:rsidRPr="00F63BBC" w:rsidDel="00F571E3">
          <w:rPr>
            <w:rStyle w:val="Hyperlink"/>
            <w:noProof/>
          </w:rPr>
          <w:delText>References</w:delText>
        </w:r>
        <w:r w:rsidDel="00F571E3">
          <w:rPr>
            <w:noProof/>
            <w:webHidden/>
          </w:rPr>
          <w:tab/>
          <w:delText>39</w:delText>
        </w:r>
      </w:del>
    </w:p>
    <w:p w14:paraId="1EBCA0A7" w14:textId="205CF7CB" w:rsidR="00C625C6" w:rsidDel="00F571E3" w:rsidRDefault="00C625C6">
      <w:pPr>
        <w:pStyle w:val="TOC1"/>
        <w:rPr>
          <w:del w:id="130" w:author="Rick Avila" w:date="2018-11-18T08:49:00Z"/>
          <w:rFonts w:asciiTheme="minorHAnsi" w:eastAsiaTheme="minorEastAsia" w:hAnsiTheme="minorHAnsi" w:cstheme="minorBidi"/>
          <w:noProof/>
          <w:sz w:val="22"/>
          <w:szCs w:val="22"/>
        </w:rPr>
      </w:pPr>
      <w:del w:id="131" w:author="Rick Avila" w:date="2018-11-18T08:49:00Z">
        <w:r w:rsidRPr="00F63BBC" w:rsidDel="00F571E3">
          <w:rPr>
            <w:rStyle w:val="Hyperlink"/>
            <w:noProof/>
          </w:rPr>
          <w:delText>Appendices</w:delText>
        </w:r>
        <w:r w:rsidDel="00F571E3">
          <w:rPr>
            <w:noProof/>
            <w:webHidden/>
          </w:rPr>
          <w:tab/>
          <w:delText>42</w:delText>
        </w:r>
      </w:del>
    </w:p>
    <w:p w14:paraId="456BF1F9" w14:textId="5475E28F" w:rsidR="00C625C6" w:rsidDel="00F571E3" w:rsidRDefault="00C625C6">
      <w:pPr>
        <w:pStyle w:val="TOC2"/>
        <w:tabs>
          <w:tab w:val="right" w:leader="dot" w:pos="10510"/>
        </w:tabs>
        <w:rPr>
          <w:del w:id="132" w:author="Rick Avila" w:date="2018-11-18T08:49:00Z"/>
          <w:rFonts w:asciiTheme="minorHAnsi" w:eastAsiaTheme="minorEastAsia" w:hAnsiTheme="minorHAnsi" w:cstheme="minorBidi"/>
          <w:noProof/>
          <w:sz w:val="22"/>
          <w:szCs w:val="22"/>
        </w:rPr>
      </w:pPr>
      <w:del w:id="133" w:author="Rick Avila" w:date="2018-11-18T08:49:00Z">
        <w:r w:rsidRPr="00F63BBC" w:rsidDel="00F571E3">
          <w:rPr>
            <w:rStyle w:val="Hyperlink"/>
            <w:noProof/>
          </w:rPr>
          <w:delText>Appendix A: Acknowledgements and Attributions</w:delText>
        </w:r>
        <w:r w:rsidDel="00F571E3">
          <w:rPr>
            <w:noProof/>
            <w:webHidden/>
          </w:rPr>
          <w:tab/>
          <w:delText>42</w:delText>
        </w:r>
      </w:del>
    </w:p>
    <w:p w14:paraId="592EA5FD" w14:textId="62AFB67B" w:rsidR="00C625C6" w:rsidDel="00F571E3" w:rsidRDefault="00C625C6">
      <w:pPr>
        <w:pStyle w:val="TOC2"/>
        <w:tabs>
          <w:tab w:val="right" w:leader="dot" w:pos="10510"/>
        </w:tabs>
        <w:rPr>
          <w:del w:id="134" w:author="Rick Avila" w:date="2018-11-18T08:49:00Z"/>
          <w:rFonts w:asciiTheme="minorHAnsi" w:eastAsiaTheme="minorEastAsia" w:hAnsiTheme="minorHAnsi" w:cstheme="minorBidi"/>
          <w:noProof/>
          <w:sz w:val="22"/>
          <w:szCs w:val="22"/>
        </w:rPr>
      </w:pPr>
      <w:del w:id="135" w:author="Rick Avila" w:date="2018-11-18T08:49:00Z">
        <w:r w:rsidRPr="00F63BBC" w:rsidDel="00F571E3">
          <w:rPr>
            <w:rStyle w:val="Hyperlink"/>
            <w:noProof/>
          </w:rPr>
          <w:delText>Appendix B: Background Information</w:delText>
        </w:r>
        <w:r w:rsidDel="00F571E3">
          <w:rPr>
            <w:noProof/>
            <w:webHidden/>
          </w:rPr>
          <w:tab/>
          <w:delText>44</w:delText>
        </w:r>
      </w:del>
    </w:p>
    <w:p w14:paraId="6DA2AE27" w14:textId="1E12949E" w:rsidR="00C625C6" w:rsidDel="00F571E3" w:rsidRDefault="00C625C6">
      <w:pPr>
        <w:pStyle w:val="TOC2"/>
        <w:tabs>
          <w:tab w:val="right" w:leader="dot" w:pos="10510"/>
        </w:tabs>
        <w:rPr>
          <w:del w:id="136" w:author="Rick Avila" w:date="2018-11-18T08:49:00Z"/>
          <w:rFonts w:asciiTheme="minorHAnsi" w:eastAsiaTheme="minorEastAsia" w:hAnsiTheme="minorHAnsi" w:cstheme="minorBidi"/>
          <w:noProof/>
          <w:sz w:val="22"/>
          <w:szCs w:val="22"/>
        </w:rPr>
      </w:pPr>
      <w:del w:id="137" w:author="Rick Avila" w:date="2018-11-18T08:49:00Z">
        <w:r w:rsidRPr="00F63BBC" w:rsidDel="00F571E3">
          <w:rPr>
            <w:rStyle w:val="Hyperlink"/>
            <w:noProof/>
          </w:rPr>
          <w:delText>B.1 Summary of selected references on nodule volumetry accuracy</w:delText>
        </w:r>
        <w:r w:rsidDel="00F571E3">
          <w:rPr>
            <w:noProof/>
            <w:webHidden/>
          </w:rPr>
          <w:tab/>
          <w:delText>44</w:delText>
        </w:r>
      </w:del>
    </w:p>
    <w:p w14:paraId="150006CE" w14:textId="15CB3B53" w:rsidR="00C625C6" w:rsidDel="00F571E3" w:rsidRDefault="00C625C6">
      <w:pPr>
        <w:pStyle w:val="TOC2"/>
        <w:tabs>
          <w:tab w:val="right" w:leader="dot" w:pos="10510"/>
        </w:tabs>
        <w:rPr>
          <w:del w:id="138" w:author="Rick Avila" w:date="2018-11-18T08:49:00Z"/>
          <w:rFonts w:asciiTheme="minorHAnsi" w:eastAsiaTheme="minorEastAsia" w:hAnsiTheme="minorHAnsi" w:cstheme="minorBidi"/>
          <w:noProof/>
          <w:sz w:val="22"/>
          <w:szCs w:val="22"/>
        </w:rPr>
      </w:pPr>
      <w:del w:id="139" w:author="Rick Avila" w:date="2018-11-18T08:49:00Z">
        <w:r w:rsidRPr="00F63BBC" w:rsidDel="00F571E3">
          <w:rPr>
            <w:rStyle w:val="Hyperlink"/>
            <w:noProof/>
          </w:rPr>
          <w:delText>B.2 Summary of selected references on nodule volumetry precision</w:delText>
        </w:r>
        <w:r w:rsidDel="00F571E3">
          <w:rPr>
            <w:noProof/>
            <w:webHidden/>
          </w:rPr>
          <w:tab/>
          <w:delText>44</w:delText>
        </w:r>
      </w:del>
    </w:p>
    <w:p w14:paraId="3D11D165" w14:textId="7796801C" w:rsidR="00C625C6" w:rsidDel="00F571E3" w:rsidRDefault="00C625C6">
      <w:pPr>
        <w:pStyle w:val="TOC2"/>
        <w:tabs>
          <w:tab w:val="right" w:leader="dot" w:pos="10510"/>
        </w:tabs>
        <w:rPr>
          <w:del w:id="140" w:author="Rick Avila" w:date="2018-11-18T08:49:00Z"/>
          <w:rFonts w:asciiTheme="minorHAnsi" w:eastAsiaTheme="minorEastAsia" w:hAnsiTheme="minorHAnsi" w:cstheme="minorBidi"/>
          <w:noProof/>
          <w:sz w:val="22"/>
          <w:szCs w:val="22"/>
        </w:rPr>
      </w:pPr>
      <w:del w:id="141" w:author="Rick Avila" w:date="2018-11-18T08:49:00Z">
        <w:r w:rsidRPr="00F63BBC" w:rsidDel="00F571E3">
          <w:rPr>
            <w:rStyle w:val="Hyperlink"/>
            <w:noProof/>
          </w:rPr>
          <w:delText>Appendix C: Metrology Methods</w:delText>
        </w:r>
        <w:r w:rsidDel="00F571E3">
          <w:rPr>
            <w:noProof/>
            <w:webHidden/>
          </w:rPr>
          <w:tab/>
          <w:delText>45</w:delText>
        </w:r>
      </w:del>
    </w:p>
    <w:p w14:paraId="746663C7" w14:textId="77777777" w:rsidR="003040F9" w:rsidRDefault="00556F60" w:rsidP="003F4FA8">
      <w:pPr>
        <w:pStyle w:val="Heading1"/>
        <w:rPr>
          <w:rStyle w:val="StyleVisiontextC00000000093E2DA0"/>
        </w:rPr>
      </w:pPr>
      <w:r>
        <w:fldChar w:fldCharType="end"/>
      </w:r>
      <w:bookmarkStart w:id="142"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143" w:name="_Toc530296948"/>
      <w:r>
        <w:rPr>
          <w:rStyle w:val="StyleVisiontextC00000000093E2DA0"/>
        </w:rPr>
        <w:lastRenderedPageBreak/>
        <w:t>Change Log</w:t>
      </w:r>
      <w:bookmarkEnd w:id="143"/>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Change w:id="144">
          <w:tblGrid>
            <w:gridCol w:w="1311"/>
            <w:gridCol w:w="2124"/>
            <w:gridCol w:w="7075"/>
          </w:tblGrid>
        </w:tblGridChange>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F00020" w14:paraId="223231BD" w14:textId="77777777" w:rsidTr="00D52E6C">
        <w:trPr>
          <w:trHeight w:val="1032"/>
          <w:ins w:id="145" w:author="Rick Avila" w:date="2018-11-18T09:29:00Z"/>
        </w:trPr>
        <w:tc>
          <w:tcPr>
            <w:tcW w:w="1311" w:type="dxa"/>
            <w:tcBorders>
              <w:top w:val="single" w:sz="4" w:space="0" w:color="auto"/>
              <w:left w:val="single" w:sz="4" w:space="0" w:color="auto"/>
              <w:bottom w:val="single" w:sz="4" w:space="0" w:color="auto"/>
              <w:right w:val="single" w:sz="4" w:space="0" w:color="auto"/>
            </w:tcBorders>
          </w:tcPr>
          <w:p w14:paraId="0CF9E8EB" w14:textId="3CA2FE11" w:rsidR="00F00020" w:rsidRDefault="00F00020">
            <w:pPr>
              <w:spacing w:line="256" w:lineRule="auto"/>
              <w:jc w:val="center"/>
              <w:rPr>
                <w:ins w:id="146" w:author="Rick Avila" w:date="2018-11-18T09:29:00Z"/>
                <w:color w:val="808080"/>
              </w:rPr>
            </w:pPr>
            <w:ins w:id="147" w:author="Rick Avila" w:date="2018-11-18T09:29:00Z">
              <w:r>
                <w:rPr>
                  <w:color w:val="808080"/>
                </w:rPr>
                <w:t>2018.11.18</w:t>
              </w:r>
            </w:ins>
          </w:p>
        </w:tc>
        <w:tc>
          <w:tcPr>
            <w:tcW w:w="2124" w:type="dxa"/>
            <w:tcBorders>
              <w:top w:val="single" w:sz="4" w:space="0" w:color="auto"/>
              <w:left w:val="single" w:sz="4" w:space="0" w:color="auto"/>
              <w:bottom w:val="single" w:sz="4" w:space="0" w:color="auto"/>
              <w:right w:val="single" w:sz="4" w:space="0" w:color="auto"/>
            </w:tcBorders>
          </w:tcPr>
          <w:p w14:paraId="6A693491" w14:textId="394F9274" w:rsidR="00F00020" w:rsidRDefault="00F00020">
            <w:pPr>
              <w:spacing w:line="256" w:lineRule="auto"/>
              <w:rPr>
                <w:ins w:id="148" w:author="Rick Avila" w:date="2018-11-18T09:29:00Z"/>
                <w:color w:val="808080"/>
              </w:rPr>
            </w:pPr>
            <w:ins w:id="149" w:author="Rick Avila" w:date="2018-11-18T09:29:00Z">
              <w:r>
                <w:rPr>
                  <w:color w:val="808080"/>
                </w:rPr>
                <w:t>Section 3</w:t>
              </w:r>
            </w:ins>
            <w:ins w:id="150" w:author="Rick Avila" w:date="2018-11-18T09:30:00Z">
              <w:r w:rsidR="00E72970">
                <w:rPr>
                  <w:color w:val="808080"/>
                </w:rPr>
                <w:t xml:space="preserve"> &amp; 4</w:t>
              </w:r>
            </w:ins>
          </w:p>
        </w:tc>
        <w:tc>
          <w:tcPr>
            <w:tcW w:w="7075" w:type="dxa"/>
            <w:tcBorders>
              <w:top w:val="single" w:sz="4" w:space="0" w:color="auto"/>
              <w:left w:val="single" w:sz="4" w:space="0" w:color="auto"/>
              <w:bottom w:val="single" w:sz="4" w:space="0" w:color="auto"/>
              <w:right w:val="single" w:sz="4" w:space="0" w:color="auto"/>
            </w:tcBorders>
          </w:tcPr>
          <w:p w14:paraId="61129D87" w14:textId="13F8DC5F" w:rsidR="00F00020" w:rsidRDefault="00F00020">
            <w:pPr>
              <w:spacing w:line="256" w:lineRule="auto"/>
              <w:rPr>
                <w:ins w:id="151" w:author="Rick Avila" w:date="2018-11-18T09:29:00Z"/>
                <w:color w:val="808080"/>
              </w:rPr>
            </w:pPr>
            <w:ins w:id="152" w:author="Rick Avila" w:date="2018-11-18T09:29:00Z">
              <w:r>
                <w:rPr>
                  <w:color w:val="808080"/>
                </w:rPr>
                <w:t>Added re</w:t>
              </w:r>
              <w:r w:rsidR="00E72970">
                <w:rPr>
                  <w:color w:val="808080"/>
                </w:rPr>
                <w:t xml:space="preserve">quirement that nodule software is verified on a small dataset for a clinical site to achieve conformance. </w:t>
              </w:r>
            </w:ins>
            <w:ins w:id="153" w:author="Rick Avila" w:date="2018-11-18T09:30:00Z">
              <w:r w:rsidR="00E72970">
                <w:rPr>
                  <w:color w:val="808080"/>
                </w:rPr>
                <w:t xml:space="preserve">We would like to remove this </w:t>
              </w:r>
            </w:ins>
            <w:ins w:id="154" w:author="Rick Avila" w:date="2018-11-18T09:31:00Z">
              <w:r w:rsidR="00E72970">
                <w:rPr>
                  <w:color w:val="808080"/>
                </w:rPr>
                <w:t xml:space="preserve">requirement </w:t>
              </w:r>
            </w:ins>
            <w:ins w:id="155" w:author="Rick Avila" w:date="2018-11-18T09:30:00Z">
              <w:r w:rsidR="00E72970">
                <w:rPr>
                  <w:color w:val="808080"/>
                </w:rPr>
                <w:t xml:space="preserve">in the future when </w:t>
              </w:r>
            </w:ins>
            <w:ins w:id="156" w:author="Rick Avila" w:date="2018-11-18T09:31:00Z">
              <w:r w:rsidR="00E72970">
                <w:rPr>
                  <w:color w:val="808080"/>
                </w:rPr>
                <w:t>nodule</w:t>
              </w:r>
            </w:ins>
            <w:ins w:id="157" w:author="Rick Avila" w:date="2018-11-18T09:30:00Z">
              <w:r w:rsidR="00E72970">
                <w:rPr>
                  <w:color w:val="808080"/>
                </w:rPr>
                <w:t xml:space="preserve"> analysis </w:t>
              </w:r>
            </w:ins>
            <w:ins w:id="158" w:author="Rick Avila" w:date="2018-11-18T09:31:00Z">
              <w:r w:rsidR="00E72970">
                <w:rPr>
                  <w:color w:val="808080"/>
                </w:rPr>
                <w:t xml:space="preserve">software </w:t>
              </w:r>
            </w:ins>
            <w:ins w:id="159" w:author="Rick Avila" w:date="2018-11-18T09:30:00Z">
              <w:r w:rsidR="00E72970">
                <w:rPr>
                  <w:color w:val="808080"/>
                </w:rPr>
                <w:t xml:space="preserve">vendors achieve Profile compliance allowing clinical sites </w:t>
              </w:r>
            </w:ins>
            <w:ins w:id="160" w:author="Rick Avila" w:date="2018-11-18T09:31:00Z">
              <w:r w:rsidR="00E72970">
                <w:rPr>
                  <w:color w:val="808080"/>
                </w:rPr>
                <w:t xml:space="preserve">to verify that their software vendor demonstrated </w:t>
              </w:r>
            </w:ins>
            <w:ins w:id="161" w:author="Rick Avila" w:date="2018-11-18T09:32:00Z">
              <w:r w:rsidR="00E72970">
                <w:rPr>
                  <w:color w:val="808080"/>
                </w:rPr>
                <w:t xml:space="preserve">Profile </w:t>
              </w:r>
            </w:ins>
            <w:ins w:id="162" w:author="Rick Avila" w:date="2018-11-18T09:31:00Z">
              <w:r w:rsidR="00E72970">
                <w:rPr>
                  <w:color w:val="808080"/>
                </w:rPr>
                <w:t>compli</w:t>
              </w:r>
            </w:ins>
            <w:ins w:id="163" w:author="Rick Avila" w:date="2018-11-18T09:32:00Z">
              <w:r w:rsidR="00E72970">
                <w:rPr>
                  <w:color w:val="808080"/>
                </w:rPr>
                <w:t>ance for their software name and version number.</w:t>
              </w:r>
            </w:ins>
          </w:p>
        </w:tc>
      </w:tr>
      <w:tr w:rsidR="00113C75" w14:paraId="0EE0B6E6" w14:textId="77777777" w:rsidTr="00D52E6C">
        <w:trPr>
          <w:trHeight w:val="1032"/>
          <w:ins w:id="164" w:author="Rick Avila" w:date="2018-10-18T14:02:00Z"/>
        </w:trPr>
        <w:tc>
          <w:tcPr>
            <w:tcW w:w="1311" w:type="dxa"/>
            <w:tcBorders>
              <w:top w:val="single" w:sz="4" w:space="0" w:color="auto"/>
              <w:left w:val="single" w:sz="4" w:space="0" w:color="auto"/>
              <w:bottom w:val="single" w:sz="4" w:space="0" w:color="auto"/>
              <w:right w:val="single" w:sz="4" w:space="0" w:color="auto"/>
            </w:tcBorders>
          </w:tcPr>
          <w:p w14:paraId="226CDFCE" w14:textId="67A1D5FD" w:rsidR="00113C75" w:rsidRDefault="00113C75">
            <w:pPr>
              <w:spacing w:line="256" w:lineRule="auto"/>
              <w:jc w:val="center"/>
              <w:rPr>
                <w:ins w:id="165" w:author="Rick Avila" w:date="2018-10-18T14:02:00Z"/>
                <w:color w:val="808080"/>
              </w:rPr>
            </w:pPr>
            <w:ins w:id="166" w:author="Rick Avila" w:date="2018-10-18T14:03:00Z">
              <w:r>
                <w:rPr>
                  <w:color w:val="808080"/>
                </w:rPr>
                <w:t>2018.10.</w:t>
              </w:r>
            </w:ins>
            <w:ins w:id="167" w:author="Rick Avila" w:date="2018-10-20T22:41:00Z">
              <w:r w:rsidR="00043551">
                <w:rPr>
                  <w:color w:val="808080"/>
                </w:rPr>
                <w:t>20</w:t>
              </w:r>
            </w:ins>
          </w:p>
        </w:tc>
        <w:tc>
          <w:tcPr>
            <w:tcW w:w="2124" w:type="dxa"/>
            <w:tcBorders>
              <w:top w:val="single" w:sz="4" w:space="0" w:color="auto"/>
              <w:left w:val="single" w:sz="4" w:space="0" w:color="auto"/>
              <w:bottom w:val="single" w:sz="4" w:space="0" w:color="auto"/>
              <w:right w:val="single" w:sz="4" w:space="0" w:color="auto"/>
            </w:tcBorders>
          </w:tcPr>
          <w:p w14:paraId="45D2A2E0" w14:textId="7C8E0E37" w:rsidR="00113C75" w:rsidRDefault="00113C75">
            <w:pPr>
              <w:spacing w:line="256" w:lineRule="auto"/>
              <w:rPr>
                <w:ins w:id="168" w:author="Rick Avila" w:date="2018-10-18T14:02:00Z"/>
                <w:color w:val="808080"/>
              </w:rPr>
            </w:pPr>
            <w:ins w:id="169" w:author="Rick Avila" w:date="2018-10-18T14:03:00Z">
              <w:r>
                <w:rPr>
                  <w:color w:val="808080"/>
                </w:rPr>
                <w:t>Section</w:t>
              </w:r>
            </w:ins>
            <w:ins w:id="170" w:author="Rick Avila" w:date="2018-10-20T22:40:00Z">
              <w:r w:rsidR="0048560E">
                <w:rPr>
                  <w:color w:val="808080"/>
                </w:rPr>
                <w:t>s</w:t>
              </w:r>
            </w:ins>
            <w:ins w:id="171" w:author="Rick Avila" w:date="2018-10-18T14:03:00Z">
              <w:r>
                <w:rPr>
                  <w:color w:val="808080"/>
                </w:rPr>
                <w:t xml:space="preserve"> </w:t>
              </w:r>
            </w:ins>
            <w:ins w:id="172" w:author="Rick Avila" w:date="2018-10-20T22:39:00Z">
              <w:r w:rsidR="0048560E">
                <w:rPr>
                  <w:color w:val="808080"/>
                </w:rPr>
                <w:t xml:space="preserve">3 &amp; </w:t>
              </w:r>
            </w:ins>
            <w:ins w:id="173" w:author="Rick Avila" w:date="2018-10-18T14:03:00Z">
              <w:r>
                <w:rPr>
                  <w:color w:val="808080"/>
                </w:rPr>
                <w:t>4</w:t>
              </w:r>
            </w:ins>
          </w:p>
        </w:tc>
        <w:tc>
          <w:tcPr>
            <w:tcW w:w="7075" w:type="dxa"/>
            <w:tcBorders>
              <w:top w:val="single" w:sz="4" w:space="0" w:color="auto"/>
              <w:left w:val="single" w:sz="4" w:space="0" w:color="auto"/>
              <w:bottom w:val="single" w:sz="4" w:space="0" w:color="auto"/>
              <w:right w:val="single" w:sz="4" w:space="0" w:color="auto"/>
            </w:tcBorders>
          </w:tcPr>
          <w:p w14:paraId="64CC3DA5" w14:textId="110F2C9E" w:rsidR="0048560E" w:rsidRDefault="0048560E">
            <w:pPr>
              <w:spacing w:line="256" w:lineRule="auto"/>
              <w:rPr>
                <w:ins w:id="174" w:author="Rick Avila" w:date="2018-10-20T22:38:00Z"/>
                <w:color w:val="808080"/>
              </w:rPr>
            </w:pPr>
            <w:ins w:id="175" w:author="Rick Avila" w:date="2018-10-20T22:39:00Z">
              <w:r>
                <w:rPr>
                  <w:color w:val="808080"/>
                </w:rPr>
                <w:t xml:space="preserve">Definition of significant attachment was added </w:t>
              </w:r>
            </w:ins>
            <w:ins w:id="176" w:author="Rick Avila" w:date="2018-10-20T22:40:00Z">
              <w:r>
                <w:rPr>
                  <w:color w:val="808080"/>
                </w:rPr>
                <w:t>to Section 3.9.2 and</w:t>
              </w:r>
            </w:ins>
          </w:p>
          <w:p w14:paraId="3CBF3854" w14:textId="786B56BE" w:rsidR="00113C75" w:rsidRDefault="0048560E">
            <w:pPr>
              <w:spacing w:line="256" w:lineRule="auto"/>
              <w:rPr>
                <w:ins w:id="177" w:author="Rick Avila" w:date="2018-10-18T14:02:00Z"/>
                <w:color w:val="808080"/>
              </w:rPr>
            </w:pPr>
            <w:ins w:id="178" w:author="Rick Avila" w:date="2018-10-20T22:40:00Z">
              <w:r>
                <w:rPr>
                  <w:color w:val="808080"/>
                </w:rPr>
                <w:t>c</w:t>
              </w:r>
            </w:ins>
            <w:ins w:id="179" w:author="Rick Avila" w:date="2018-10-20T22:38:00Z">
              <w:r>
                <w:rPr>
                  <w:color w:val="808080"/>
                </w:rPr>
                <w:t>hanges were made to</w:t>
              </w:r>
            </w:ins>
            <w:ins w:id="180" w:author="Rick Avila" w:date="2018-10-18T14:03:00Z">
              <w:r w:rsidR="00113C75">
                <w:rPr>
                  <w:color w:val="808080"/>
                </w:rPr>
                <w:t xml:space="preserve"> Section 4</w:t>
              </w:r>
            </w:ins>
            <w:ins w:id="181" w:author="Rick Avila" w:date="2018-10-18T14:04:00Z">
              <w:r w:rsidR="00113C75">
                <w:rPr>
                  <w:color w:val="808080"/>
                </w:rPr>
                <w:t>.3</w:t>
              </w:r>
            </w:ins>
            <w:ins w:id="182" w:author="Rick Avila" w:date="2018-10-18T14:03:00Z">
              <w:r w:rsidR="00113C75">
                <w:rPr>
                  <w:color w:val="808080"/>
                </w:rPr>
                <w:t xml:space="preserve"> to make the Clinical Conformance Procedure into a Clinical </w:t>
              </w:r>
            </w:ins>
            <w:ins w:id="183" w:author="Rick Avila" w:date="2018-10-18T14:04:00Z">
              <w:r w:rsidR="00113C75">
                <w:rPr>
                  <w:color w:val="808080"/>
                </w:rPr>
                <w:t>Conformance Checklist</w:t>
              </w:r>
            </w:ins>
            <w:ins w:id="184" w:author="Rick Avila" w:date="2018-10-20T22:38:00Z">
              <w:r w:rsidR="00C54B6F">
                <w:rPr>
                  <w:color w:val="808080"/>
                </w:rPr>
                <w:t xml:space="preserve"> table</w:t>
              </w:r>
            </w:ins>
            <w:ins w:id="185" w:author="Rick Avila" w:date="2018-10-20T22:40:00Z">
              <w:r>
                <w:rPr>
                  <w:color w:val="808080"/>
                </w:rPr>
                <w:t xml:space="preserve"> similar to other QIBA Profiles</w:t>
              </w:r>
            </w:ins>
            <w:ins w:id="186" w:author="Rick Avila" w:date="2018-10-18T14:04:00Z">
              <w:r w:rsidR="00113C75">
                <w:rPr>
                  <w:color w:val="808080"/>
                </w:rPr>
                <w:t xml:space="preserve">. In addition, fixed </w:t>
              </w:r>
            </w:ins>
            <w:ins w:id="187" w:author="Rick Avila" w:date="2018-10-18T14:05:00Z">
              <w:r w:rsidR="00113C75">
                <w:rPr>
                  <w:color w:val="808080"/>
                </w:rPr>
                <w:t>an error in the DOE section</w:t>
              </w:r>
            </w:ins>
            <w:ins w:id="188" w:author="Rick Avila" w:date="2018-10-18T14:20:00Z">
              <w:r w:rsidR="00B75004">
                <w:rPr>
                  <w:color w:val="808080"/>
                </w:rPr>
                <w:t>.</w:t>
              </w:r>
            </w:ins>
          </w:p>
        </w:tc>
      </w:tr>
      <w:tr w:rsidR="005A30A6" w14:paraId="39478B73" w14:textId="77777777" w:rsidTr="00D52E6C">
        <w:trPr>
          <w:trHeight w:val="1032"/>
          <w:ins w:id="189" w:author="Rick Avila" w:date="2018-07-19T13:27:00Z"/>
        </w:trPr>
        <w:tc>
          <w:tcPr>
            <w:tcW w:w="1311" w:type="dxa"/>
            <w:tcBorders>
              <w:top w:val="single" w:sz="4" w:space="0" w:color="auto"/>
              <w:left w:val="single" w:sz="4" w:space="0" w:color="auto"/>
              <w:bottom w:val="single" w:sz="4" w:space="0" w:color="auto"/>
              <w:right w:val="single" w:sz="4" w:space="0" w:color="auto"/>
            </w:tcBorders>
          </w:tcPr>
          <w:p w14:paraId="2B68EF51" w14:textId="70AB5C21" w:rsidR="005A30A6" w:rsidRDefault="005A30A6">
            <w:pPr>
              <w:spacing w:line="256" w:lineRule="auto"/>
              <w:jc w:val="center"/>
              <w:rPr>
                <w:ins w:id="190" w:author="Rick Avila" w:date="2018-07-19T13:27:00Z"/>
                <w:color w:val="808080"/>
              </w:rPr>
            </w:pPr>
            <w:ins w:id="191" w:author="Rick Avila" w:date="2018-07-19T13:27:00Z">
              <w:r>
                <w:rPr>
                  <w:color w:val="808080"/>
                </w:rPr>
                <w:t>2018.07.</w:t>
              </w:r>
            </w:ins>
            <w:ins w:id="192" w:author="Rick Avila" w:date="2018-07-19T13:28:00Z">
              <w:r>
                <w:rPr>
                  <w:color w:val="808080"/>
                </w:rPr>
                <w:t>19</w:t>
              </w:r>
            </w:ins>
          </w:p>
        </w:tc>
        <w:tc>
          <w:tcPr>
            <w:tcW w:w="2124" w:type="dxa"/>
            <w:tcBorders>
              <w:top w:val="single" w:sz="4" w:space="0" w:color="auto"/>
              <w:left w:val="single" w:sz="4" w:space="0" w:color="auto"/>
              <w:bottom w:val="single" w:sz="4" w:space="0" w:color="auto"/>
              <w:right w:val="single" w:sz="4" w:space="0" w:color="auto"/>
            </w:tcBorders>
          </w:tcPr>
          <w:p w14:paraId="73B1CCF8" w14:textId="56F01B7B" w:rsidR="005A30A6" w:rsidRDefault="00A22495">
            <w:pPr>
              <w:spacing w:line="256" w:lineRule="auto"/>
              <w:rPr>
                <w:ins w:id="193" w:author="Rick Avila" w:date="2018-07-19T13:27:00Z"/>
                <w:color w:val="808080"/>
              </w:rPr>
            </w:pPr>
            <w:ins w:id="194" w:author="Rick Avila" w:date="2018-07-19T14:02:00Z">
              <w:r>
                <w:rPr>
                  <w:color w:val="808080"/>
                </w:rPr>
                <w:t>Section 3</w:t>
              </w:r>
            </w:ins>
          </w:p>
        </w:tc>
        <w:tc>
          <w:tcPr>
            <w:tcW w:w="7075" w:type="dxa"/>
            <w:tcBorders>
              <w:top w:val="single" w:sz="4" w:space="0" w:color="auto"/>
              <w:left w:val="single" w:sz="4" w:space="0" w:color="auto"/>
              <w:bottom w:val="single" w:sz="4" w:space="0" w:color="auto"/>
              <w:right w:val="single" w:sz="4" w:space="0" w:color="auto"/>
            </w:tcBorders>
          </w:tcPr>
          <w:p w14:paraId="07112F12" w14:textId="15AEB6AA" w:rsidR="005A30A6" w:rsidRDefault="005A30A6">
            <w:pPr>
              <w:spacing w:line="256" w:lineRule="auto"/>
              <w:rPr>
                <w:ins w:id="195" w:author="Rick Avila" w:date="2018-07-19T13:27:00Z"/>
                <w:color w:val="808080"/>
              </w:rPr>
            </w:pPr>
            <w:ins w:id="196" w:author="Rick Avila" w:date="2018-07-19T13:28:00Z">
              <w:r>
                <w:rPr>
                  <w:color w:val="808080"/>
                </w:rPr>
                <w:t>Clarified that measurement out to 175.0 mm is achieved with</w:t>
              </w:r>
            </w:ins>
            <w:ins w:id="197" w:author="Rick Avila" w:date="2018-07-19T14:05:00Z">
              <w:r w:rsidR="001F4208">
                <w:rPr>
                  <w:color w:val="808080"/>
                </w:rPr>
                <w:t xml:space="preserve"> </w:t>
              </w:r>
            </w:ins>
            <w:ins w:id="198" w:author="Rick Avila" w:date="2018-07-19T13:29:00Z">
              <w:r>
                <w:rPr>
                  <w:color w:val="808080"/>
                </w:rPr>
                <w:t>measurement of reference object</w:t>
              </w:r>
            </w:ins>
            <w:ins w:id="199" w:author="Rick Avila" w:date="2018-07-19T14:04:00Z">
              <w:r w:rsidR="00A164D2">
                <w:rPr>
                  <w:color w:val="808080"/>
                </w:rPr>
                <w:t>s</w:t>
              </w:r>
            </w:ins>
            <w:ins w:id="200" w:author="Rick Avila" w:date="2018-07-19T13:29:00Z">
              <w:r>
                <w:rPr>
                  <w:color w:val="808080"/>
                </w:rPr>
                <w:t xml:space="preserve"> </w:t>
              </w:r>
            </w:ins>
            <w:ins w:id="201" w:author="Rick Avila" w:date="2018-07-19T14:05:00Z">
              <w:r w:rsidR="001F4208">
                <w:rPr>
                  <w:color w:val="808080"/>
                </w:rPr>
                <w:t xml:space="preserve">positioned at 0, 100, and 200 mm and </w:t>
              </w:r>
            </w:ins>
            <w:ins w:id="202" w:author="Rick Avila" w:date="2018-07-19T14:04:00Z">
              <w:r w:rsidR="00A164D2">
                <w:rPr>
                  <w:color w:val="808080"/>
                </w:rPr>
                <w:t>interpolated</w:t>
              </w:r>
            </w:ins>
            <w:ins w:id="203" w:author="Rick Avila" w:date="2018-07-19T13:29:00Z">
              <w:r>
                <w:rPr>
                  <w:color w:val="808080"/>
                </w:rPr>
                <w:t xml:space="preserve"> at 160.0 mm</w:t>
              </w:r>
            </w:ins>
            <w:ins w:id="204" w:author="Rick Avila" w:date="2018-07-19T13:30:00Z">
              <w:r>
                <w:rPr>
                  <w:color w:val="808080"/>
                </w:rPr>
                <w:t xml:space="preserve"> because the width of the reference object </w:t>
              </w:r>
            </w:ins>
            <w:ins w:id="205" w:author="Rick Avila" w:date="2018-07-19T14:06:00Z">
              <w:r w:rsidR="001F4208">
                <w:rPr>
                  <w:color w:val="808080"/>
                </w:rPr>
                <w:t>is</w:t>
              </w:r>
            </w:ins>
            <w:ins w:id="206" w:author="Rick Avila" w:date="2018-07-19T13:39:00Z">
              <w:r w:rsidR="007A26DF">
                <w:rPr>
                  <w:color w:val="808080"/>
                </w:rPr>
                <w:t xml:space="preserve"> </w:t>
              </w:r>
            </w:ins>
            <w:ins w:id="207" w:author="Rick Avila" w:date="2018-07-19T13:40:00Z">
              <w:r w:rsidR="007A26DF">
                <w:rPr>
                  <w:color w:val="808080"/>
                </w:rPr>
                <w:t>56.0</w:t>
              </w:r>
            </w:ins>
            <w:ins w:id="208" w:author="Rick Avila" w:date="2018-07-19T13:31:00Z">
              <w:r>
                <w:rPr>
                  <w:color w:val="808080"/>
                </w:rPr>
                <w:t xml:space="preserve"> </w:t>
              </w:r>
            </w:ins>
            <w:ins w:id="209" w:author="Rick Avila" w:date="2018-07-19T13:30:00Z">
              <w:r>
                <w:rPr>
                  <w:color w:val="808080"/>
                </w:rPr>
                <w:t>mm</w:t>
              </w:r>
            </w:ins>
            <w:ins w:id="210" w:author="Rick Avila" w:date="2018-07-19T13:29:00Z">
              <w:r>
                <w:rPr>
                  <w:color w:val="808080"/>
                </w:rPr>
                <w:t>.</w:t>
              </w:r>
            </w:ins>
          </w:p>
        </w:tc>
      </w:tr>
      <w:tr w:rsidR="00D52E6C" w14:paraId="6297FFBA" w14:textId="77777777" w:rsidTr="00D52E6C">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11" w:author="Rick Avila" w:date="2018-06-14T11:28: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1032"/>
          <w:ins w:id="212" w:author="Rick Avila" w:date="2018-06-14T11:28:00Z"/>
        </w:trPr>
        <w:tc>
          <w:tcPr>
            <w:tcW w:w="1311" w:type="dxa"/>
            <w:tcBorders>
              <w:top w:val="single" w:sz="4" w:space="0" w:color="auto"/>
              <w:left w:val="single" w:sz="4" w:space="0" w:color="auto"/>
              <w:bottom w:val="single" w:sz="4" w:space="0" w:color="auto"/>
              <w:right w:val="single" w:sz="4" w:space="0" w:color="auto"/>
            </w:tcBorders>
            <w:tcPrChange w:id="213" w:author="Rick Avila" w:date="2018-06-14T11:28:00Z">
              <w:tcPr>
                <w:tcW w:w="1311" w:type="dxa"/>
                <w:tcBorders>
                  <w:top w:val="single" w:sz="4" w:space="0" w:color="auto"/>
                  <w:left w:val="single" w:sz="4" w:space="0" w:color="auto"/>
                  <w:bottom w:val="single" w:sz="4" w:space="0" w:color="auto"/>
                  <w:right w:val="single" w:sz="4" w:space="0" w:color="auto"/>
                </w:tcBorders>
              </w:tcPr>
            </w:tcPrChange>
          </w:tcPr>
          <w:p w14:paraId="1DE4F76E" w14:textId="434F23E8" w:rsidR="00D52E6C" w:rsidRDefault="00D52E6C">
            <w:pPr>
              <w:spacing w:line="256" w:lineRule="auto"/>
              <w:jc w:val="center"/>
              <w:rPr>
                <w:ins w:id="214" w:author="Rick Avila" w:date="2018-06-14T11:28:00Z"/>
                <w:color w:val="808080"/>
              </w:rPr>
            </w:pPr>
            <w:ins w:id="215" w:author="Rick Avila" w:date="2018-06-14T11:28:00Z">
              <w:r>
                <w:rPr>
                  <w:color w:val="808080"/>
                </w:rPr>
                <w:t>2018.</w:t>
              </w:r>
            </w:ins>
            <w:ins w:id="216" w:author="Rick Avila" w:date="2018-06-14T11:29:00Z">
              <w:r>
                <w:rPr>
                  <w:color w:val="808080"/>
                </w:rPr>
                <w:t>06.14</w:t>
              </w:r>
            </w:ins>
          </w:p>
        </w:tc>
        <w:tc>
          <w:tcPr>
            <w:tcW w:w="2124" w:type="dxa"/>
            <w:tcBorders>
              <w:top w:val="single" w:sz="4" w:space="0" w:color="auto"/>
              <w:left w:val="single" w:sz="4" w:space="0" w:color="auto"/>
              <w:bottom w:val="single" w:sz="4" w:space="0" w:color="auto"/>
              <w:right w:val="single" w:sz="4" w:space="0" w:color="auto"/>
            </w:tcBorders>
            <w:tcPrChange w:id="217" w:author="Rick Avila" w:date="2018-06-14T11:28:00Z">
              <w:tcPr>
                <w:tcW w:w="2124" w:type="dxa"/>
                <w:tcBorders>
                  <w:top w:val="single" w:sz="4" w:space="0" w:color="auto"/>
                  <w:left w:val="single" w:sz="4" w:space="0" w:color="auto"/>
                  <w:bottom w:val="single" w:sz="4" w:space="0" w:color="auto"/>
                  <w:right w:val="single" w:sz="4" w:space="0" w:color="auto"/>
                </w:tcBorders>
              </w:tcPr>
            </w:tcPrChange>
          </w:tcPr>
          <w:p w14:paraId="73F50ACE" w14:textId="7EB610D1" w:rsidR="00D52E6C" w:rsidRDefault="00D52E6C">
            <w:pPr>
              <w:spacing w:line="256" w:lineRule="auto"/>
              <w:rPr>
                <w:ins w:id="218" w:author="Rick Avila" w:date="2018-06-14T11:28:00Z"/>
                <w:color w:val="808080"/>
              </w:rPr>
            </w:pPr>
            <w:ins w:id="219" w:author="Rick Avila" w:date="2018-06-14T11:29:00Z">
              <w:r>
                <w:rPr>
                  <w:color w:val="808080"/>
                </w:rPr>
                <w:t xml:space="preserve">Section </w:t>
              </w:r>
            </w:ins>
            <w:ins w:id="220" w:author="Rick Avila" w:date="2018-06-14T11:31:00Z">
              <w:r>
                <w:rPr>
                  <w:color w:val="808080"/>
                </w:rPr>
                <w:t>3</w:t>
              </w:r>
            </w:ins>
          </w:p>
        </w:tc>
        <w:tc>
          <w:tcPr>
            <w:tcW w:w="7075" w:type="dxa"/>
            <w:tcBorders>
              <w:top w:val="single" w:sz="4" w:space="0" w:color="auto"/>
              <w:left w:val="single" w:sz="4" w:space="0" w:color="auto"/>
              <w:bottom w:val="single" w:sz="4" w:space="0" w:color="auto"/>
              <w:right w:val="single" w:sz="4" w:space="0" w:color="auto"/>
            </w:tcBorders>
            <w:tcPrChange w:id="221" w:author="Rick Avila" w:date="2018-06-14T11:28:00Z">
              <w:tcPr>
                <w:tcW w:w="7075" w:type="dxa"/>
                <w:tcBorders>
                  <w:top w:val="single" w:sz="4" w:space="0" w:color="auto"/>
                  <w:left w:val="single" w:sz="4" w:space="0" w:color="auto"/>
                  <w:bottom w:val="single" w:sz="4" w:space="0" w:color="auto"/>
                  <w:right w:val="single" w:sz="4" w:space="0" w:color="auto"/>
                </w:tcBorders>
              </w:tcPr>
            </w:tcPrChange>
          </w:tcPr>
          <w:p w14:paraId="5959A512" w14:textId="5C8D718F" w:rsidR="00916288" w:rsidRDefault="00916288">
            <w:pPr>
              <w:spacing w:line="256" w:lineRule="auto"/>
              <w:rPr>
                <w:ins w:id="222" w:author="Rick Avila" w:date="2018-06-14T11:43:00Z"/>
                <w:color w:val="808080"/>
              </w:rPr>
            </w:pPr>
            <w:ins w:id="223" w:author="Rick Avila" w:date="2018-06-14T11:43:00Z">
              <w:r>
                <w:rPr>
                  <w:color w:val="808080"/>
                </w:rPr>
                <w:t>Added a description for how to calculate the Resolution Aspect Ratio.</w:t>
              </w:r>
            </w:ins>
          </w:p>
          <w:p w14:paraId="1AAC647E" w14:textId="02ABBB3C" w:rsidR="00D52E6C" w:rsidRDefault="00D52E6C">
            <w:pPr>
              <w:spacing w:line="256" w:lineRule="auto"/>
              <w:rPr>
                <w:ins w:id="224" w:author="Rick Avila" w:date="2018-06-14T11:28:00Z"/>
                <w:color w:val="808080"/>
              </w:rPr>
            </w:pPr>
            <w:ins w:id="225" w:author="Rick Avila" w:date="2018-06-14T11:29:00Z">
              <w:r>
                <w:rPr>
                  <w:color w:val="808080"/>
                </w:rPr>
                <w:t xml:space="preserve">Changed </w:t>
              </w:r>
            </w:ins>
            <w:ins w:id="226" w:author="Rick Avila" w:date="2018-06-14T11:41:00Z">
              <w:r w:rsidR="00916288">
                <w:rPr>
                  <w:color w:val="808080"/>
                </w:rPr>
                <w:t xml:space="preserve">the furthest location from </w:t>
              </w:r>
            </w:ins>
            <w:ins w:id="227" w:author="Rick Avila" w:date="2018-06-14T11:29:00Z">
              <w:r>
                <w:rPr>
                  <w:color w:val="808080"/>
                </w:rPr>
                <w:t xml:space="preserve">iso-center </w:t>
              </w:r>
            </w:ins>
            <w:ins w:id="228" w:author="Rick Avila" w:date="2018-06-14T11:42:00Z">
              <w:r w:rsidR="00916288">
                <w:rPr>
                  <w:color w:val="808080"/>
                </w:rPr>
                <w:t>that we measure CT image quality characteristics to 175.0 mm since human lungs rarely exceed thi</w:t>
              </w:r>
            </w:ins>
            <w:ins w:id="229" w:author="Rick Avila" w:date="2018-06-14T11:43:00Z">
              <w:r w:rsidR="00916288">
                <w:rPr>
                  <w:color w:val="808080"/>
                </w:rPr>
                <w:t>s distance</w:t>
              </w:r>
            </w:ins>
            <w:ins w:id="230" w:author="Rick Avila" w:date="2018-06-14T11:42:00Z">
              <w:r w:rsidR="00916288">
                <w:rPr>
                  <w:color w:val="808080"/>
                </w:rPr>
                <w:t xml:space="preserve">. </w:t>
              </w:r>
            </w:ins>
            <w:ins w:id="231" w:author="Rick Avila" w:date="2018-06-14T11:44:00Z">
              <w:r w:rsidR="00916288">
                <w:rPr>
                  <w:color w:val="808080"/>
                </w:rPr>
                <w:t xml:space="preserve">Removed the </w:t>
              </w:r>
            </w:ins>
            <w:ins w:id="232" w:author="Rick Avila" w:date="2018-06-14T11:29:00Z">
              <w:r>
                <w:rPr>
                  <w:color w:val="808080"/>
                </w:rPr>
                <w:t xml:space="preserve">pitch </w:t>
              </w:r>
            </w:ins>
            <w:ins w:id="233" w:author="Rick Avila" w:date="2018-06-14T11:44:00Z">
              <w:r w:rsidR="00916288">
                <w:rPr>
                  <w:color w:val="808080"/>
                </w:rPr>
                <w:t xml:space="preserve">&lt;= 2.0 </w:t>
              </w:r>
            </w:ins>
            <w:ins w:id="234" w:author="Rick Avila" w:date="2018-06-14T11:29:00Z">
              <w:r>
                <w:rPr>
                  <w:color w:val="808080"/>
                </w:rPr>
                <w:t>requirement</w:t>
              </w:r>
            </w:ins>
            <w:ins w:id="235" w:author="Rick Avila" w:date="2018-06-14T11:44:00Z">
              <w:r w:rsidR="00916288">
                <w:rPr>
                  <w:color w:val="808080"/>
                </w:rPr>
                <w:t xml:space="preserve"> as the si</w:t>
              </w:r>
            </w:ins>
            <w:ins w:id="236" w:author="Rick Avila" w:date="2018-06-14T11:57:00Z">
              <w:r w:rsidR="00FC6183">
                <w:rPr>
                  <w:color w:val="808080"/>
                </w:rPr>
                <w:t>x</w:t>
              </w:r>
            </w:ins>
            <w:ins w:id="237" w:author="Rick Avila" w:date="2018-06-14T11:44:00Z">
              <w:r w:rsidR="00916288">
                <w:rPr>
                  <w:color w:val="808080"/>
                </w:rPr>
                <w:t xml:space="preserve"> image quality metrics will address any problems introdu</w:t>
              </w:r>
            </w:ins>
            <w:ins w:id="238" w:author="Rick Avila" w:date="2018-06-14T11:45:00Z">
              <w:r w:rsidR="00916288">
                <w:rPr>
                  <w:color w:val="808080"/>
                </w:rPr>
                <w:t>ced by a large pitch</w:t>
              </w:r>
            </w:ins>
            <w:ins w:id="239" w:author="Rick Avila" w:date="2018-06-14T11:29:00Z">
              <w:r>
                <w:rPr>
                  <w:color w:val="808080"/>
                </w:rPr>
                <w:t>.</w:t>
              </w:r>
            </w:ins>
            <w:ins w:id="240" w:author="Rick Avila" w:date="2018-06-14T11:43:00Z">
              <w:r w:rsidR="00916288">
                <w:rPr>
                  <w:color w:val="808080"/>
                </w:rPr>
                <w:t xml:space="preserve"> </w:t>
              </w:r>
            </w:ins>
            <w:ins w:id="241" w:author="Rick Avila" w:date="2018-06-14T11:45:00Z">
              <w:r w:rsidR="00916288">
                <w:rPr>
                  <w:color w:val="808080"/>
                </w:rPr>
                <w:t>Added the ability to demonstrate conformance using two phantom scans to support scanner modes with small FOV</w:t>
              </w:r>
            </w:ins>
            <w:ins w:id="242" w:author="Rick Avila" w:date="2018-06-14T11:43:00Z">
              <w:r w:rsidR="00916288">
                <w:rPr>
                  <w:color w:val="808080"/>
                </w:rPr>
                <w:t>.</w:t>
              </w:r>
            </w:ins>
            <w:ins w:id="243" w:author="Rick Avila" w:date="2018-06-14T11:46:00Z">
              <w:r w:rsidR="00916288">
                <w:rPr>
                  <w:color w:val="808080"/>
                </w:rPr>
                <w:t xml:space="preserve"> In this case a site would need to provide </w:t>
              </w:r>
            </w:ins>
            <w:ins w:id="244" w:author="Rick Avila" w:date="2018-06-14T11:55:00Z">
              <w:r w:rsidR="00FC6183">
                <w:rPr>
                  <w:color w:val="808080"/>
                </w:rPr>
                <w:t>a second acquisition</w:t>
              </w:r>
            </w:ins>
            <w:ins w:id="245" w:author="Rick Avila" w:date="2018-06-14T11:46:00Z">
              <w:r w:rsidR="00916288">
                <w:rPr>
                  <w:color w:val="808080"/>
                </w:rPr>
                <w:t xml:space="preserve"> protocol that would support </w:t>
              </w:r>
            </w:ins>
            <w:ins w:id="246" w:author="Rick Avila" w:date="2018-06-14T11:55:00Z">
              <w:r w:rsidR="00FC6183">
                <w:rPr>
                  <w:color w:val="808080"/>
                </w:rPr>
                <w:t xml:space="preserve">scanning </w:t>
              </w:r>
            </w:ins>
            <w:ins w:id="247" w:author="Rick Avila" w:date="2018-06-14T11:46:00Z">
              <w:r w:rsidR="00916288">
                <w:rPr>
                  <w:color w:val="808080"/>
                </w:rPr>
                <w:t>a large patient</w:t>
              </w:r>
            </w:ins>
            <w:ins w:id="248" w:author="Rick Avila" w:date="2018-06-14T11:56:00Z">
              <w:r w:rsidR="00FC6183">
                <w:rPr>
                  <w:color w:val="808080"/>
                </w:rPr>
                <w:t xml:space="preserve"> and both protocols would need to demonstrate conformance.</w:t>
              </w:r>
            </w:ins>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Statistical wording changes provided by Nancy Obuchowski.</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249" w:name="_Toc488845886"/>
      <w:bookmarkStart w:id="250" w:name="_Toc530296949"/>
      <w:r>
        <w:lastRenderedPageBreak/>
        <w:t>Open Issues:</w:t>
      </w:r>
      <w:bookmarkEnd w:id="249"/>
      <w:bookmarkEnd w:id="250"/>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251" w:name="_Toc488845887"/>
      <w:bookmarkStart w:id="252" w:name="_Toc530296950"/>
      <w:r>
        <w:t>Closed Issues:</w:t>
      </w:r>
      <w:bookmarkEnd w:id="251"/>
      <w:bookmarkEnd w:id="252"/>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lastRenderedPageBreak/>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128F1F92"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isotropically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Submit issues and new suggestions/ideas to the QIBA Process Cmte.</w:t>
            </w:r>
          </w:p>
        </w:tc>
      </w:tr>
    </w:tbl>
    <w:p w14:paraId="2A7D4F48" w14:textId="77777777" w:rsidR="003040F9" w:rsidRPr="00573061" w:rsidRDefault="003040F9" w:rsidP="00573061"/>
    <w:p w14:paraId="5F972233" w14:textId="77777777" w:rsidR="005D1D1C" w:rsidRDefault="005D1D1C">
      <w:pPr>
        <w:widowControl/>
        <w:autoSpaceDE/>
        <w:autoSpaceDN/>
        <w:adjustRightInd/>
        <w:rPr>
          <w:rStyle w:val="StyleVisiontextC00000000093E2DA0"/>
          <w:rFonts w:cs="Times New Roman"/>
          <w:b/>
          <w:sz w:val="36"/>
          <w:szCs w:val="20"/>
        </w:rPr>
      </w:pPr>
      <w:r>
        <w:rPr>
          <w:rStyle w:val="StyleVisiontextC00000000093E2DA0"/>
        </w:rPr>
        <w:br w:type="page"/>
      </w:r>
    </w:p>
    <w:p w14:paraId="32238B7C" w14:textId="2B89C6AA" w:rsidR="003F4FA8" w:rsidRPr="00D92917" w:rsidRDefault="003F4FA8" w:rsidP="003F4FA8">
      <w:pPr>
        <w:pStyle w:val="Heading1"/>
      </w:pPr>
      <w:bookmarkStart w:id="253" w:name="_Toc530296951"/>
      <w:r>
        <w:rPr>
          <w:rStyle w:val="StyleVisiontextC00000000093E2DA0"/>
        </w:rPr>
        <w:lastRenderedPageBreak/>
        <w:t>1</w:t>
      </w:r>
      <w:r w:rsidRPr="00D92917">
        <w:rPr>
          <w:rStyle w:val="StyleVisiontextC00000000093E2DA0"/>
        </w:rPr>
        <w:t xml:space="preserve">. </w:t>
      </w:r>
      <w:r>
        <w:rPr>
          <w:rStyle w:val="StyleVisiontextC00000000093E2DA0"/>
        </w:rPr>
        <w:t>Executive Summary</w:t>
      </w:r>
      <w:bookmarkEnd w:id="253"/>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0DB1BEC6" w:rsidR="00AA0C5E" w:rsidRDefault="00900B5E" w:rsidP="00251DE2">
      <w:pPr>
        <w:pStyle w:val="BodyText"/>
      </w:pPr>
      <w:r>
        <w:t>This QIBA Profile (</w:t>
      </w:r>
      <w:r w:rsidR="005D1D1C">
        <w:t xml:space="preserve">Small </w:t>
      </w:r>
      <w:r>
        <w:t>Lung Nodule Volume Assessment and Monitoring in Low Dose CT Screening) addresses the accuracy and precision of quantitative CT volumetry as applied to solid lung nodules of 6-1</w:t>
      </w:r>
      <w:r w:rsidR="006D347A">
        <w:t>0</w:t>
      </w:r>
      <w:r>
        <w:t xml:space="preserve">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57DC2379" w14:textId="50C4A821" w:rsidR="005D1D1C" w:rsidRDefault="00D03104" w:rsidP="00251DE2">
      <w:pPr>
        <w:pStyle w:val="BodyText"/>
      </w:pPr>
      <w:r w:rsidRPr="001379C3">
        <w:t>Two sets of c</w:t>
      </w:r>
      <w:r w:rsidR="0009460E">
        <w:t>laims are provided within this P</w:t>
      </w:r>
      <w:r w:rsidRPr="001379C3">
        <w:t xml:space="preserve">rofile. </w:t>
      </w:r>
      <w:r>
        <w:t xml:space="preserve">The first claim establishes 95% confidence intervals for volumetric measurement of solid lung nodules </w:t>
      </w:r>
      <w:r w:rsidR="005D1D1C">
        <w:t>for each different millimeter in diameter from 6-10 mm as this is the size range for baseline measurements.</w:t>
      </w:r>
    </w:p>
    <w:p w14:paraId="10308A8D" w14:textId="2372DDCB" w:rsidR="00EA6172" w:rsidRPr="001379C3" w:rsidRDefault="00D03104" w:rsidP="00251DE2">
      <w:pPr>
        <w:pStyle w:val="BodyText"/>
      </w:pPr>
      <w:r>
        <w:t xml:space="preserve">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1D09805" w:rsidR="00AA0C5E" w:rsidRPr="00AA0C5E" w:rsidRDefault="00AA0C5E" w:rsidP="00AA0C5E">
      <w:pPr>
        <w:spacing w:after="160"/>
      </w:pPr>
      <w:r w:rsidRPr="00AA0C5E">
        <w:t xml:space="preserve">This document is intended to help clinicians </w:t>
      </w:r>
      <w:r w:rsidR="005D1D1C">
        <w:t xml:space="preserve">reliably measure pulmonary nodule volume as an imaging biomarker, </w:t>
      </w:r>
      <w:r w:rsidRPr="00AA0C5E">
        <w:t>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7DDFDBB6" w14:textId="0FB67A2F" w:rsidR="005D1D1C" w:rsidRPr="005D1D1C" w:rsidRDefault="005D1D1C" w:rsidP="00AF472F">
      <w:pPr>
        <w:spacing w:after="120"/>
        <w:rPr>
          <w:rFonts w:cs="Times New Roman"/>
          <w:szCs w:val="20"/>
        </w:rPr>
      </w:pPr>
      <w:r>
        <w:t>This Profile document includes a conformance test that can be performed with a precision engineered phantom designed to test the fundamental imaging performance characteristics of the CT scanner to be used at a clinical site. The steps to perform the conformance test are described in the Profile and can determine if the site scanner is functioning at a level that would be capable of measuring with accuracy sufficient to meet the requirements of the Profile claim.</w:t>
      </w:r>
    </w:p>
    <w:p w14:paraId="11D40B0A" w14:textId="45DE57EC"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254" w:name="_Toc530296952"/>
      <w:r>
        <w:rPr>
          <w:rStyle w:val="StyleVisiontextC00000000093E2DA0"/>
        </w:rPr>
        <w:lastRenderedPageBreak/>
        <w:t>2</w:t>
      </w:r>
      <w:r w:rsidR="003B5586" w:rsidRPr="00D92917">
        <w:rPr>
          <w:rStyle w:val="StyleVisiontextC00000000093E2DA0"/>
        </w:rPr>
        <w:t xml:space="preserve">. </w:t>
      </w:r>
      <w:bookmarkEnd w:id="142"/>
      <w:r w:rsidR="000B74C0">
        <w:rPr>
          <w:rStyle w:val="StyleVisiontextC00000000093E2DA0"/>
        </w:rPr>
        <w:t>Clinical Context</w:t>
      </w:r>
      <w:r>
        <w:rPr>
          <w:rStyle w:val="StyleVisiontextC00000000093E2DA0"/>
        </w:rPr>
        <w:t xml:space="preserve"> and Claims</w:t>
      </w:r>
      <w:bookmarkEnd w:id="254"/>
    </w:p>
    <w:p w14:paraId="46562804" w14:textId="77777777" w:rsidR="00CB28EA" w:rsidRPr="00CB28EA" w:rsidRDefault="00CB28EA" w:rsidP="00CB28EA">
      <w:bookmarkStart w:id="255" w:name="_Toc382939237"/>
      <w:bookmarkStart w:id="256" w:name="_Toc382939108"/>
      <w:bookmarkStart w:id="257"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189DA6C"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w:t>
      </w:r>
      <w:r w:rsidR="00EC056F">
        <w:rPr>
          <w:rStyle w:val="StyleVisioncontentC0000000007015870"/>
          <w:i w:val="0"/>
          <w:color w:val="auto"/>
        </w:rPr>
        <w:t>0</w:t>
      </w:r>
      <w:r w:rsidR="001E0693" w:rsidRPr="00CB7EAE">
        <w:rPr>
          <w:rStyle w:val="StyleVisioncontentC0000000007015870"/>
          <w:i w:val="0"/>
          <w:color w:val="auto"/>
        </w:rPr>
        <w:t xml:space="preserve">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w:t>
      </w:r>
      <w:r w:rsidR="00EC056F">
        <w:t>0</w:t>
      </w:r>
      <w:r w:rsidR="001E0693" w:rsidRPr="00CB7EAE">
        <w:t xml:space="preserve"> mm (volume ≥</w:t>
      </w:r>
      <w:r w:rsidR="00410869">
        <w:t xml:space="preserve"> </w:t>
      </w:r>
      <w:r w:rsidR="00EC056F">
        <w:t>524</w:t>
      </w:r>
      <w:r w:rsidR="001E0693" w:rsidRPr="00CB7EAE">
        <w:t xml:space="preserve">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258" w:name="_Toc429645347"/>
      <w:bookmarkStart w:id="259" w:name="_Toc434737354"/>
      <w:bookmarkStart w:id="260" w:name="_Toc434737457"/>
      <w:bookmarkStart w:id="261" w:name="_Toc447440652"/>
      <w:bookmarkStart w:id="262" w:name="_Toc449880232"/>
      <w:bookmarkStart w:id="263" w:name="_Toc449881274"/>
      <w:bookmarkStart w:id="264" w:name="_Toc449881514"/>
      <w:bookmarkStart w:id="265" w:name="_Toc449881604"/>
      <w:bookmarkStart w:id="266"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1FC5F070"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 xml:space="preserve">and a </w:t>
      </w:r>
      <w:ins w:id="267" w:author="Rick Avila" w:date="2018-10-25T14:42:00Z">
        <w:r w:rsidR="00EB31AD">
          <w:rPr>
            <w:rStyle w:val="StyleVisiontextC000000000969C320"/>
            <w:b/>
            <w:sz w:val="26"/>
            <w:szCs w:val="26"/>
          </w:rPr>
          <w:t>Coefficient of Variation (</w:t>
        </w:r>
      </w:ins>
      <w:r w:rsidR="00EF3662">
        <w:rPr>
          <w:rStyle w:val="StyleVisiontextC000000000969C320"/>
          <w:b/>
          <w:sz w:val="26"/>
          <w:szCs w:val="26"/>
        </w:rPr>
        <w:t>CV</w:t>
      </w:r>
      <w:ins w:id="268" w:author="Rick Avila" w:date="2018-10-25T14:42:00Z">
        <w:r w:rsidR="00EB31AD">
          <w:rPr>
            <w:rStyle w:val="StyleVisiontextC000000000969C320"/>
            <w:b/>
            <w:sz w:val="26"/>
            <w:szCs w:val="26"/>
          </w:rPr>
          <w:t>)</w:t>
        </w:r>
      </w:ins>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258"/>
      <w:bookmarkEnd w:id="259"/>
      <w:bookmarkEnd w:id="260"/>
      <w:bookmarkEnd w:id="261"/>
      <w:bookmarkEnd w:id="262"/>
      <w:bookmarkEnd w:id="263"/>
      <w:bookmarkEnd w:id="264"/>
      <w:bookmarkEnd w:id="265"/>
      <w:bookmarkEnd w:id="266"/>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608D439D"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w:t>
      </w:r>
      <w:r w:rsidR="00EC056F">
        <w:rPr>
          <w:b/>
          <w:bCs/>
          <w:color w:val="000000"/>
        </w:rPr>
        <w:t>0</w:t>
      </w:r>
      <w:r w:rsidRPr="00BC3D18">
        <w:rPr>
          <w:b/>
          <w:bCs/>
          <w:color w:val="000000"/>
        </w:rPr>
        <w:t xml:space="preserve">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commentRangeStart w:id="269"/>
      <w:r w:rsidRPr="00511F61">
        <w:rPr>
          <w:b/>
          <w:bCs/>
          <w:color w:val="000000"/>
        </w:rPr>
        <w:t>Table 1. Coefficients of Variation (CV)</w:t>
      </w:r>
      <w:commentRangeEnd w:id="269"/>
      <w:r w:rsidR="002B383C">
        <w:rPr>
          <w:rStyle w:val="CommentReference"/>
          <w:rFonts w:cs="Times New Roman"/>
          <w:lang w:val="x-none" w:eastAsia="x-none"/>
        </w:rPr>
        <w:commentReference w:id="269"/>
      </w:r>
    </w:p>
    <w:tbl>
      <w:tblPr>
        <w:tblStyle w:val="TableGrid"/>
        <w:tblW w:w="0" w:type="auto"/>
        <w:jc w:val="center"/>
        <w:tblLook w:val="04A0" w:firstRow="1" w:lastRow="0" w:firstColumn="1" w:lastColumn="0" w:noHBand="0" w:noVBand="1"/>
        <w:tblPrChange w:id="270" w:author="Nancy Obuchowski" w:date="2018-10-23T21:18:00Z">
          <w:tblPr>
            <w:tblStyle w:val="TableGrid"/>
            <w:tblW w:w="0" w:type="auto"/>
            <w:jc w:val="center"/>
            <w:tblLook w:val="04A0" w:firstRow="1" w:lastRow="0" w:firstColumn="1" w:lastColumn="0" w:noHBand="0" w:noVBand="1"/>
          </w:tblPr>
        </w:tblPrChange>
      </w:tblPr>
      <w:tblGrid>
        <w:gridCol w:w="2137"/>
        <w:gridCol w:w="2111"/>
        <w:gridCol w:w="2159"/>
        <w:gridCol w:w="2111"/>
        <w:gridCol w:w="1992"/>
        <w:tblGridChange w:id="271">
          <w:tblGrid>
            <w:gridCol w:w="2317"/>
            <w:gridCol w:w="2317"/>
            <w:gridCol w:w="2317"/>
            <w:gridCol w:w="2317"/>
            <w:gridCol w:w="2317"/>
          </w:tblGrid>
        </w:tblGridChange>
      </w:tblGrid>
      <w:tr w:rsidR="00926027" w14:paraId="46EBD4CB" w14:textId="528F87C0" w:rsidTr="00926027">
        <w:trPr>
          <w:trHeight w:val="70"/>
          <w:jc w:val="center"/>
          <w:trPrChange w:id="272" w:author="Nancy Obuchowski" w:date="2018-10-23T21:18:00Z">
            <w:trPr>
              <w:trHeight w:val="70"/>
              <w:jc w:val="center"/>
            </w:trPr>
          </w:trPrChange>
        </w:trPr>
        <w:tc>
          <w:tcPr>
            <w:tcW w:w="2137" w:type="dxa"/>
            <w:tcBorders>
              <w:top w:val="single" w:sz="4" w:space="0" w:color="auto"/>
              <w:left w:val="single" w:sz="4" w:space="0" w:color="auto"/>
              <w:bottom w:val="single" w:sz="4" w:space="0" w:color="auto"/>
              <w:right w:val="single" w:sz="4" w:space="0" w:color="auto"/>
            </w:tcBorders>
            <w:hideMark/>
            <w:tcPrChange w:id="273"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0E19FBD2" w14:textId="77777777" w:rsidR="00926027" w:rsidRDefault="00926027" w:rsidP="00A96065">
            <w:pPr>
              <w:pStyle w:val="3"/>
              <w:spacing w:before="0" w:after="0"/>
              <w:jc w:val="center"/>
              <w:rPr>
                <w:b/>
              </w:rPr>
            </w:pPr>
            <w:r>
              <w:rPr>
                <w:b/>
              </w:rPr>
              <w:t>Nodule</w:t>
            </w:r>
          </w:p>
          <w:p w14:paraId="15DE669B" w14:textId="77777777" w:rsidR="00926027" w:rsidRDefault="00926027" w:rsidP="00A96065">
            <w:pPr>
              <w:pStyle w:val="3"/>
              <w:spacing w:before="0" w:after="0"/>
              <w:jc w:val="center"/>
              <w:rPr>
                <w:b/>
              </w:rPr>
            </w:pPr>
            <w:r>
              <w:rPr>
                <w:b/>
              </w:rPr>
              <w:t>Diameter (mm)</w:t>
            </w:r>
          </w:p>
        </w:tc>
        <w:tc>
          <w:tcPr>
            <w:tcW w:w="2111" w:type="dxa"/>
            <w:tcBorders>
              <w:top w:val="single" w:sz="4" w:space="0" w:color="auto"/>
              <w:left w:val="single" w:sz="4" w:space="0" w:color="auto"/>
              <w:bottom w:val="single" w:sz="4" w:space="0" w:color="auto"/>
              <w:right w:val="single" w:sz="4" w:space="0" w:color="auto"/>
            </w:tcBorders>
            <w:hideMark/>
            <w:tcPrChange w:id="274"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10130E72" w14:textId="77777777" w:rsidR="00926027" w:rsidRDefault="00926027" w:rsidP="00A96065">
            <w:pPr>
              <w:pStyle w:val="3"/>
              <w:spacing w:before="0" w:after="0"/>
              <w:jc w:val="center"/>
              <w:rPr>
                <w:b/>
              </w:rPr>
            </w:pPr>
            <w:r>
              <w:rPr>
                <w:b/>
              </w:rPr>
              <w:t>Nodule</w:t>
            </w:r>
          </w:p>
          <w:p w14:paraId="461DDF7D" w14:textId="77777777" w:rsidR="00926027" w:rsidRDefault="00926027"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159" w:type="dxa"/>
            <w:tcBorders>
              <w:top w:val="single" w:sz="4" w:space="0" w:color="auto"/>
              <w:left w:val="single" w:sz="4" w:space="0" w:color="auto"/>
              <w:bottom w:val="single" w:sz="4" w:space="0" w:color="auto"/>
              <w:right w:val="single" w:sz="4" w:space="0" w:color="auto"/>
            </w:tcBorders>
            <w:hideMark/>
            <w:tcPrChange w:id="275"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0313A178" w14:textId="77777777" w:rsidR="00926027" w:rsidRDefault="00926027" w:rsidP="00A96065">
            <w:pPr>
              <w:pStyle w:val="3"/>
              <w:spacing w:before="0" w:after="0"/>
              <w:jc w:val="center"/>
              <w:rPr>
                <w:rStyle w:val="StyleVisioncontentC0000000007015870"/>
                <w:b/>
                <w:i w:val="0"/>
              </w:rPr>
            </w:pPr>
            <w:r>
              <w:rPr>
                <w:b/>
              </w:rPr>
              <w:t>Coefficient of Variation (CV)</w:t>
            </w:r>
          </w:p>
        </w:tc>
        <w:tc>
          <w:tcPr>
            <w:tcW w:w="2111" w:type="dxa"/>
            <w:tcBorders>
              <w:top w:val="single" w:sz="4" w:space="0" w:color="auto"/>
              <w:left w:val="single" w:sz="4" w:space="0" w:color="auto"/>
              <w:bottom w:val="single" w:sz="4" w:space="0" w:color="auto"/>
              <w:right w:val="single" w:sz="4" w:space="0" w:color="auto"/>
            </w:tcBorders>
            <w:tcPrChange w:id="276"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23263104" w14:textId="77777777" w:rsidR="00926027" w:rsidRDefault="00926027" w:rsidP="00A96065">
            <w:pPr>
              <w:pStyle w:val="3"/>
              <w:spacing w:before="0" w:after="0"/>
              <w:jc w:val="center"/>
              <w:rPr>
                <w:b/>
              </w:rPr>
            </w:pPr>
            <w:r>
              <w:rPr>
                <w:b/>
              </w:rPr>
              <w:t>True Volume</w:t>
            </w:r>
          </w:p>
          <w:p w14:paraId="0B3337AE" w14:textId="5ACFA533" w:rsidR="00926027" w:rsidRDefault="00926027" w:rsidP="00A96065">
            <w:pPr>
              <w:pStyle w:val="3"/>
              <w:spacing w:before="0" w:after="0"/>
              <w:jc w:val="center"/>
              <w:rPr>
                <w:b/>
              </w:rPr>
            </w:pPr>
            <w:r>
              <w:rPr>
                <w:b/>
              </w:rPr>
              <w:t>95% CI Limits (</w:t>
            </w:r>
            <w:r>
              <w:rPr>
                <w:rStyle w:val="StyleVisiontextC000000000969C320"/>
              </w:rPr>
              <w:t>mm</w:t>
            </w:r>
            <w:r w:rsidRPr="005026F3">
              <w:rPr>
                <w:rStyle w:val="StyleVisiontextC000000000969C320"/>
                <w:vertAlign w:val="superscript"/>
              </w:rPr>
              <w:t>3</w:t>
            </w:r>
            <w:r>
              <w:rPr>
                <w:b/>
              </w:rPr>
              <w:t>)</w:t>
            </w:r>
          </w:p>
        </w:tc>
        <w:tc>
          <w:tcPr>
            <w:tcW w:w="1992" w:type="dxa"/>
            <w:tcBorders>
              <w:top w:val="single" w:sz="4" w:space="0" w:color="auto"/>
              <w:left w:val="single" w:sz="4" w:space="0" w:color="auto"/>
              <w:bottom w:val="single" w:sz="4" w:space="0" w:color="auto"/>
              <w:right w:val="single" w:sz="4" w:space="0" w:color="auto"/>
            </w:tcBorders>
            <w:tcPrChange w:id="277"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66B2707F" w14:textId="77777777" w:rsidR="00011E86" w:rsidRDefault="00926027" w:rsidP="00A96065">
            <w:pPr>
              <w:pStyle w:val="3"/>
              <w:spacing w:before="0" w:after="0"/>
              <w:jc w:val="center"/>
              <w:rPr>
                <w:ins w:id="278" w:author="Nancy Obuchowski" w:date="2018-10-23T21:22:00Z"/>
                <w:b/>
              </w:rPr>
            </w:pPr>
            <w:ins w:id="279" w:author="Nancy Obuchowski" w:date="2018-10-23T21:18:00Z">
              <w:r>
                <w:rPr>
                  <w:b/>
                </w:rPr>
                <w:t>Minimum Detectable</w:t>
              </w:r>
            </w:ins>
            <w:ins w:id="280" w:author="Nancy Obuchowski" w:date="2018-10-23T21:19:00Z">
              <w:r>
                <w:rPr>
                  <w:b/>
                </w:rPr>
                <w:t xml:space="preserve"> Difference </w:t>
              </w:r>
            </w:ins>
          </w:p>
          <w:p w14:paraId="6757BFDE" w14:textId="65AADB78" w:rsidR="00926027" w:rsidRDefault="00926027" w:rsidP="00A96065">
            <w:pPr>
              <w:pStyle w:val="3"/>
              <w:spacing w:before="0" w:after="0"/>
              <w:jc w:val="center"/>
              <w:rPr>
                <w:ins w:id="281" w:author="Nancy Obuchowski" w:date="2018-10-23T21:18:00Z"/>
                <w:b/>
              </w:rPr>
            </w:pPr>
            <w:ins w:id="282" w:author="Nancy Obuchowski" w:date="2018-10-23T21:19:00Z">
              <w:r>
                <w:rPr>
                  <w:b/>
                </w:rPr>
                <w:t>(from Claim 2a)</w:t>
              </w:r>
            </w:ins>
          </w:p>
        </w:tc>
      </w:tr>
      <w:tr w:rsidR="00926027" w14:paraId="1B582A16" w14:textId="2C688FCD" w:rsidTr="00926027">
        <w:trPr>
          <w:trHeight w:val="386"/>
          <w:jc w:val="center"/>
          <w:trPrChange w:id="283" w:author="Nancy Obuchowski" w:date="2018-10-23T21:18:00Z">
            <w:trPr>
              <w:trHeight w:val="386"/>
              <w:jc w:val="center"/>
            </w:trPr>
          </w:trPrChange>
        </w:trPr>
        <w:tc>
          <w:tcPr>
            <w:tcW w:w="2137" w:type="dxa"/>
            <w:tcBorders>
              <w:top w:val="single" w:sz="4" w:space="0" w:color="auto"/>
              <w:left w:val="single" w:sz="4" w:space="0" w:color="auto"/>
              <w:bottom w:val="single" w:sz="4" w:space="0" w:color="auto"/>
              <w:right w:val="single" w:sz="4" w:space="0" w:color="auto"/>
            </w:tcBorders>
            <w:hideMark/>
            <w:tcPrChange w:id="284"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604F4DA1" w14:textId="4491820F" w:rsidR="00926027" w:rsidRPr="00B501E2" w:rsidRDefault="00926027" w:rsidP="00A96065">
            <w:pPr>
              <w:pStyle w:val="3"/>
              <w:spacing w:before="0" w:after="0"/>
              <w:jc w:val="center"/>
            </w:pPr>
            <w:r w:rsidRPr="00B501E2">
              <w:t>6 mm</w:t>
            </w:r>
          </w:p>
        </w:tc>
        <w:tc>
          <w:tcPr>
            <w:tcW w:w="2111" w:type="dxa"/>
            <w:tcBorders>
              <w:top w:val="single" w:sz="4" w:space="0" w:color="auto"/>
              <w:left w:val="single" w:sz="4" w:space="0" w:color="auto"/>
              <w:bottom w:val="single" w:sz="4" w:space="0" w:color="auto"/>
              <w:right w:val="single" w:sz="4" w:space="0" w:color="auto"/>
            </w:tcBorders>
            <w:hideMark/>
            <w:tcPrChange w:id="285"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5D620A2E" w14:textId="19F29636" w:rsidR="00926027" w:rsidRPr="00B501E2" w:rsidRDefault="00926027" w:rsidP="00A96065">
            <w:pPr>
              <w:pStyle w:val="3"/>
              <w:spacing w:before="0" w:after="0"/>
              <w:jc w:val="center"/>
            </w:pPr>
            <w:r w:rsidRPr="00B501E2">
              <w:t>113</w:t>
            </w:r>
          </w:p>
        </w:tc>
        <w:tc>
          <w:tcPr>
            <w:tcW w:w="2159" w:type="dxa"/>
            <w:tcBorders>
              <w:top w:val="single" w:sz="4" w:space="0" w:color="auto"/>
              <w:left w:val="single" w:sz="4" w:space="0" w:color="auto"/>
              <w:bottom w:val="single" w:sz="4" w:space="0" w:color="auto"/>
              <w:right w:val="single" w:sz="4" w:space="0" w:color="auto"/>
            </w:tcBorders>
            <w:hideMark/>
            <w:tcPrChange w:id="286"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152D67BF" w14:textId="77777777" w:rsidR="00926027" w:rsidRPr="00B501E2" w:rsidRDefault="00926027" w:rsidP="00A96065">
            <w:pPr>
              <w:pStyle w:val="3"/>
              <w:spacing w:before="0" w:after="0"/>
              <w:jc w:val="center"/>
            </w:pPr>
            <w:r w:rsidRPr="00B501E2">
              <w:t>0.29</w:t>
            </w:r>
          </w:p>
        </w:tc>
        <w:tc>
          <w:tcPr>
            <w:tcW w:w="2111" w:type="dxa"/>
            <w:tcBorders>
              <w:top w:val="single" w:sz="4" w:space="0" w:color="auto"/>
              <w:left w:val="single" w:sz="4" w:space="0" w:color="auto"/>
              <w:bottom w:val="single" w:sz="4" w:space="0" w:color="auto"/>
              <w:right w:val="single" w:sz="4" w:space="0" w:color="auto"/>
            </w:tcBorders>
            <w:tcPrChange w:id="287"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9F1C67C" w14:textId="6B018C5C" w:rsidR="00926027" w:rsidRPr="00B501E2" w:rsidRDefault="00926027" w:rsidP="00A96065">
            <w:pPr>
              <w:pStyle w:val="3"/>
              <w:spacing w:before="0" w:after="0"/>
              <w:jc w:val="center"/>
            </w:pPr>
            <w:r w:rsidRPr="00B501E2">
              <w:rPr>
                <w:rStyle w:val="StyleVisiontextC000000000969C320"/>
                <w:sz w:val="26"/>
                <w:szCs w:val="26"/>
              </w:rPr>
              <w:t xml:space="preserve">± </w:t>
            </w:r>
            <w:r>
              <w:t>64</w:t>
            </w:r>
          </w:p>
        </w:tc>
        <w:tc>
          <w:tcPr>
            <w:tcW w:w="1992" w:type="dxa"/>
            <w:tcBorders>
              <w:top w:val="single" w:sz="4" w:space="0" w:color="auto"/>
              <w:left w:val="single" w:sz="4" w:space="0" w:color="auto"/>
              <w:bottom w:val="single" w:sz="4" w:space="0" w:color="auto"/>
              <w:right w:val="single" w:sz="4" w:space="0" w:color="auto"/>
            </w:tcBorders>
            <w:tcPrChange w:id="288"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42617162" w14:textId="20A203CF" w:rsidR="00926027" w:rsidRPr="00B501E2" w:rsidRDefault="00926027" w:rsidP="00A96065">
            <w:pPr>
              <w:pStyle w:val="3"/>
              <w:spacing w:before="0" w:after="0"/>
              <w:jc w:val="center"/>
              <w:rPr>
                <w:ins w:id="289" w:author="Nancy Obuchowski" w:date="2018-10-23T21:18:00Z"/>
                <w:rStyle w:val="StyleVisiontextC000000000969C320"/>
                <w:sz w:val="26"/>
                <w:szCs w:val="26"/>
              </w:rPr>
            </w:pPr>
            <w:ins w:id="290" w:author="Nancy Obuchowski" w:date="2018-10-23T21:20:00Z">
              <w:r>
                <w:rPr>
                  <w:rStyle w:val="StyleVisiontextC000000000969C320"/>
                  <w:sz w:val="26"/>
                  <w:szCs w:val="26"/>
                </w:rPr>
                <w:t>80.3%</w:t>
              </w:r>
            </w:ins>
          </w:p>
        </w:tc>
      </w:tr>
      <w:tr w:rsidR="00926027" w14:paraId="50F3BC70" w14:textId="2F478223" w:rsidTr="00926027">
        <w:trPr>
          <w:trHeight w:val="386"/>
          <w:jc w:val="center"/>
          <w:trPrChange w:id="291" w:author="Nancy Obuchowski" w:date="2018-10-23T21:18:00Z">
            <w:trPr>
              <w:trHeight w:val="386"/>
              <w:jc w:val="center"/>
            </w:trPr>
          </w:trPrChange>
        </w:trPr>
        <w:tc>
          <w:tcPr>
            <w:tcW w:w="2137" w:type="dxa"/>
            <w:tcBorders>
              <w:top w:val="single" w:sz="4" w:space="0" w:color="auto"/>
              <w:left w:val="single" w:sz="4" w:space="0" w:color="auto"/>
              <w:bottom w:val="single" w:sz="4" w:space="0" w:color="auto"/>
              <w:right w:val="single" w:sz="4" w:space="0" w:color="auto"/>
            </w:tcBorders>
            <w:tcPrChange w:id="292"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5FF7453" w14:textId="62F8E671" w:rsidR="00926027" w:rsidRPr="00B501E2" w:rsidRDefault="00926027" w:rsidP="00A96065">
            <w:pPr>
              <w:pStyle w:val="3"/>
              <w:spacing w:before="0" w:after="0"/>
              <w:jc w:val="center"/>
            </w:pPr>
            <w:r w:rsidRPr="00B501E2">
              <w:t>7 mm</w:t>
            </w:r>
          </w:p>
        </w:tc>
        <w:tc>
          <w:tcPr>
            <w:tcW w:w="2111" w:type="dxa"/>
            <w:tcBorders>
              <w:top w:val="single" w:sz="4" w:space="0" w:color="auto"/>
              <w:left w:val="single" w:sz="4" w:space="0" w:color="auto"/>
              <w:bottom w:val="single" w:sz="4" w:space="0" w:color="auto"/>
              <w:right w:val="single" w:sz="4" w:space="0" w:color="auto"/>
            </w:tcBorders>
            <w:tcPrChange w:id="293"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341E5A5C" w14:textId="090EB60D" w:rsidR="00926027" w:rsidRPr="00B501E2" w:rsidRDefault="00926027" w:rsidP="00A96065">
            <w:pPr>
              <w:pStyle w:val="3"/>
              <w:spacing w:before="0" w:after="0"/>
              <w:jc w:val="center"/>
            </w:pPr>
            <w:r w:rsidRPr="00B501E2">
              <w:t>154</w:t>
            </w:r>
          </w:p>
        </w:tc>
        <w:tc>
          <w:tcPr>
            <w:tcW w:w="2159" w:type="dxa"/>
            <w:tcBorders>
              <w:top w:val="single" w:sz="4" w:space="0" w:color="auto"/>
              <w:left w:val="single" w:sz="4" w:space="0" w:color="auto"/>
              <w:bottom w:val="single" w:sz="4" w:space="0" w:color="auto"/>
              <w:right w:val="single" w:sz="4" w:space="0" w:color="auto"/>
            </w:tcBorders>
            <w:tcPrChange w:id="294"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B7D5CD5" w14:textId="6F82B848" w:rsidR="00926027" w:rsidRPr="00B501E2" w:rsidRDefault="00926027" w:rsidP="00A96065">
            <w:pPr>
              <w:pStyle w:val="3"/>
              <w:spacing w:before="0" w:after="0"/>
              <w:jc w:val="center"/>
            </w:pPr>
            <w:r w:rsidRPr="00B501E2">
              <w:t>0.23</w:t>
            </w:r>
          </w:p>
        </w:tc>
        <w:tc>
          <w:tcPr>
            <w:tcW w:w="2111" w:type="dxa"/>
            <w:tcBorders>
              <w:top w:val="single" w:sz="4" w:space="0" w:color="auto"/>
              <w:left w:val="single" w:sz="4" w:space="0" w:color="auto"/>
              <w:bottom w:val="single" w:sz="4" w:space="0" w:color="auto"/>
              <w:right w:val="single" w:sz="4" w:space="0" w:color="auto"/>
            </w:tcBorders>
            <w:tcPrChange w:id="295"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635F0FF3" w14:textId="3572A8C6"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69</w:t>
            </w:r>
          </w:p>
        </w:tc>
        <w:tc>
          <w:tcPr>
            <w:tcW w:w="1992" w:type="dxa"/>
            <w:tcBorders>
              <w:top w:val="single" w:sz="4" w:space="0" w:color="auto"/>
              <w:left w:val="single" w:sz="4" w:space="0" w:color="auto"/>
              <w:bottom w:val="single" w:sz="4" w:space="0" w:color="auto"/>
              <w:right w:val="single" w:sz="4" w:space="0" w:color="auto"/>
            </w:tcBorders>
            <w:tcPrChange w:id="296"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655841C5" w14:textId="3DC9BA29" w:rsidR="00926027" w:rsidRPr="00B501E2" w:rsidRDefault="00926027" w:rsidP="00A96065">
            <w:pPr>
              <w:pStyle w:val="3"/>
              <w:spacing w:before="0" w:after="0"/>
              <w:jc w:val="center"/>
              <w:rPr>
                <w:ins w:id="297" w:author="Nancy Obuchowski" w:date="2018-10-23T21:18:00Z"/>
                <w:rStyle w:val="StyleVisiontextC000000000969C320"/>
                <w:sz w:val="26"/>
                <w:szCs w:val="26"/>
              </w:rPr>
            </w:pPr>
            <w:ins w:id="298" w:author="Nancy Obuchowski" w:date="2018-10-23T21:20:00Z">
              <w:r>
                <w:rPr>
                  <w:rStyle w:val="StyleVisiontextC000000000969C320"/>
                  <w:sz w:val="26"/>
                  <w:szCs w:val="26"/>
                </w:rPr>
                <w:t>63.7%</w:t>
              </w:r>
            </w:ins>
          </w:p>
        </w:tc>
      </w:tr>
      <w:tr w:rsidR="00926027" w14:paraId="18D57498" w14:textId="05E0003B" w:rsidTr="00926027">
        <w:trPr>
          <w:trHeight w:val="406"/>
          <w:jc w:val="center"/>
          <w:trPrChange w:id="299" w:author="Nancy Obuchowski" w:date="2018-10-23T21:18:00Z">
            <w:trPr>
              <w:trHeight w:val="406"/>
              <w:jc w:val="center"/>
            </w:trPr>
          </w:trPrChange>
        </w:trPr>
        <w:tc>
          <w:tcPr>
            <w:tcW w:w="2137" w:type="dxa"/>
            <w:tcBorders>
              <w:top w:val="single" w:sz="4" w:space="0" w:color="auto"/>
              <w:left w:val="single" w:sz="4" w:space="0" w:color="auto"/>
              <w:bottom w:val="single" w:sz="4" w:space="0" w:color="auto"/>
              <w:right w:val="single" w:sz="4" w:space="0" w:color="auto"/>
            </w:tcBorders>
            <w:hideMark/>
            <w:tcPrChange w:id="300"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205359D2" w14:textId="0D05B8FB" w:rsidR="00926027" w:rsidRPr="00B501E2" w:rsidRDefault="00926027" w:rsidP="00A96065">
            <w:pPr>
              <w:pStyle w:val="3"/>
              <w:spacing w:before="0" w:after="0"/>
              <w:jc w:val="center"/>
            </w:pPr>
            <w:r w:rsidRPr="00B501E2">
              <w:t>8 mm</w:t>
            </w:r>
          </w:p>
        </w:tc>
        <w:tc>
          <w:tcPr>
            <w:tcW w:w="2111" w:type="dxa"/>
            <w:tcBorders>
              <w:top w:val="single" w:sz="4" w:space="0" w:color="auto"/>
              <w:left w:val="single" w:sz="4" w:space="0" w:color="auto"/>
              <w:bottom w:val="single" w:sz="4" w:space="0" w:color="auto"/>
              <w:right w:val="single" w:sz="4" w:space="0" w:color="auto"/>
            </w:tcBorders>
            <w:hideMark/>
            <w:tcPrChange w:id="301"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38A9A03C" w14:textId="08CC918E" w:rsidR="00926027" w:rsidRPr="00B501E2" w:rsidRDefault="00926027" w:rsidP="00A96065">
            <w:pPr>
              <w:pStyle w:val="3"/>
              <w:spacing w:before="0" w:after="0"/>
              <w:jc w:val="center"/>
            </w:pPr>
            <w:r w:rsidRPr="00B501E2">
              <w:t>268</w:t>
            </w:r>
          </w:p>
        </w:tc>
        <w:tc>
          <w:tcPr>
            <w:tcW w:w="2159" w:type="dxa"/>
            <w:tcBorders>
              <w:top w:val="single" w:sz="4" w:space="0" w:color="auto"/>
              <w:left w:val="single" w:sz="4" w:space="0" w:color="auto"/>
              <w:bottom w:val="single" w:sz="4" w:space="0" w:color="auto"/>
              <w:right w:val="single" w:sz="4" w:space="0" w:color="auto"/>
            </w:tcBorders>
            <w:hideMark/>
            <w:tcPrChange w:id="302"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5E74FA8E" w14:textId="77777777" w:rsidR="00926027" w:rsidRPr="00B501E2" w:rsidRDefault="00926027" w:rsidP="00A96065">
            <w:pPr>
              <w:pStyle w:val="3"/>
              <w:spacing w:before="0" w:after="0"/>
              <w:jc w:val="center"/>
            </w:pPr>
            <w:r w:rsidRPr="00B501E2">
              <w:t>0.19</w:t>
            </w:r>
          </w:p>
        </w:tc>
        <w:tc>
          <w:tcPr>
            <w:tcW w:w="2111" w:type="dxa"/>
            <w:tcBorders>
              <w:top w:val="single" w:sz="4" w:space="0" w:color="auto"/>
              <w:left w:val="single" w:sz="4" w:space="0" w:color="auto"/>
              <w:bottom w:val="single" w:sz="4" w:space="0" w:color="auto"/>
              <w:right w:val="single" w:sz="4" w:space="0" w:color="auto"/>
            </w:tcBorders>
            <w:tcPrChange w:id="303"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48BD14D8" w14:textId="0AC17772" w:rsidR="00926027" w:rsidRPr="00B501E2" w:rsidRDefault="00926027" w:rsidP="00A96065">
            <w:pPr>
              <w:pStyle w:val="3"/>
              <w:spacing w:before="0" w:after="0"/>
              <w:jc w:val="center"/>
            </w:pPr>
            <w:r w:rsidRPr="00B501E2">
              <w:rPr>
                <w:rStyle w:val="StyleVisiontextC000000000969C320"/>
                <w:sz w:val="26"/>
                <w:szCs w:val="26"/>
              </w:rPr>
              <w:t xml:space="preserve">± </w:t>
            </w:r>
            <w:r>
              <w:t>100</w:t>
            </w:r>
          </w:p>
        </w:tc>
        <w:tc>
          <w:tcPr>
            <w:tcW w:w="1992" w:type="dxa"/>
            <w:tcBorders>
              <w:top w:val="single" w:sz="4" w:space="0" w:color="auto"/>
              <w:left w:val="single" w:sz="4" w:space="0" w:color="auto"/>
              <w:bottom w:val="single" w:sz="4" w:space="0" w:color="auto"/>
              <w:right w:val="single" w:sz="4" w:space="0" w:color="auto"/>
            </w:tcBorders>
            <w:tcPrChange w:id="304"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7D758CDB" w14:textId="352464C2" w:rsidR="00926027" w:rsidRPr="00B501E2" w:rsidRDefault="00926027" w:rsidP="00A96065">
            <w:pPr>
              <w:pStyle w:val="3"/>
              <w:spacing w:before="0" w:after="0"/>
              <w:jc w:val="center"/>
              <w:rPr>
                <w:ins w:id="305" w:author="Nancy Obuchowski" w:date="2018-10-23T21:18:00Z"/>
                <w:rStyle w:val="StyleVisiontextC000000000969C320"/>
                <w:sz w:val="26"/>
                <w:szCs w:val="26"/>
              </w:rPr>
            </w:pPr>
            <w:ins w:id="306" w:author="Nancy Obuchowski" w:date="2018-10-23T21:21:00Z">
              <w:r>
                <w:rPr>
                  <w:rStyle w:val="StyleVisiontextC000000000969C320"/>
                  <w:sz w:val="26"/>
                  <w:szCs w:val="26"/>
                </w:rPr>
                <w:t>52.6%</w:t>
              </w:r>
            </w:ins>
          </w:p>
        </w:tc>
      </w:tr>
      <w:tr w:rsidR="00926027" w14:paraId="3BE0EC8A" w14:textId="21A99AF5" w:rsidTr="00926027">
        <w:trPr>
          <w:trHeight w:val="406"/>
          <w:jc w:val="center"/>
          <w:trPrChange w:id="307" w:author="Nancy Obuchowski" w:date="2018-10-23T21:18:00Z">
            <w:trPr>
              <w:trHeight w:val="406"/>
              <w:jc w:val="center"/>
            </w:trPr>
          </w:trPrChange>
        </w:trPr>
        <w:tc>
          <w:tcPr>
            <w:tcW w:w="2137" w:type="dxa"/>
            <w:tcBorders>
              <w:top w:val="single" w:sz="4" w:space="0" w:color="auto"/>
              <w:left w:val="single" w:sz="4" w:space="0" w:color="auto"/>
              <w:bottom w:val="single" w:sz="4" w:space="0" w:color="auto"/>
              <w:right w:val="single" w:sz="4" w:space="0" w:color="auto"/>
            </w:tcBorders>
            <w:tcPrChange w:id="308"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703F9F1" w14:textId="4340AB3C" w:rsidR="00926027" w:rsidRPr="00B501E2" w:rsidRDefault="00926027" w:rsidP="00A96065">
            <w:pPr>
              <w:pStyle w:val="3"/>
              <w:spacing w:before="0" w:after="0"/>
              <w:jc w:val="center"/>
            </w:pPr>
            <w:r w:rsidRPr="00B501E2">
              <w:t>9 mm</w:t>
            </w:r>
          </w:p>
        </w:tc>
        <w:tc>
          <w:tcPr>
            <w:tcW w:w="2111" w:type="dxa"/>
            <w:tcBorders>
              <w:top w:val="single" w:sz="4" w:space="0" w:color="auto"/>
              <w:left w:val="single" w:sz="4" w:space="0" w:color="auto"/>
              <w:bottom w:val="single" w:sz="4" w:space="0" w:color="auto"/>
              <w:right w:val="single" w:sz="4" w:space="0" w:color="auto"/>
            </w:tcBorders>
            <w:tcPrChange w:id="309"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3E984414" w14:textId="44F43B4A" w:rsidR="00926027" w:rsidRPr="00B501E2" w:rsidRDefault="00926027" w:rsidP="00A96065">
            <w:pPr>
              <w:pStyle w:val="3"/>
              <w:spacing w:before="0" w:after="0"/>
              <w:jc w:val="center"/>
            </w:pPr>
            <w:r w:rsidRPr="00B501E2">
              <w:t>382</w:t>
            </w:r>
          </w:p>
        </w:tc>
        <w:tc>
          <w:tcPr>
            <w:tcW w:w="2159" w:type="dxa"/>
            <w:tcBorders>
              <w:top w:val="single" w:sz="4" w:space="0" w:color="auto"/>
              <w:left w:val="single" w:sz="4" w:space="0" w:color="auto"/>
              <w:bottom w:val="single" w:sz="4" w:space="0" w:color="auto"/>
              <w:right w:val="single" w:sz="4" w:space="0" w:color="auto"/>
            </w:tcBorders>
            <w:tcPrChange w:id="310"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72788F93" w14:textId="60A90077" w:rsidR="00926027" w:rsidRPr="00B501E2" w:rsidRDefault="00926027">
            <w:pPr>
              <w:pStyle w:val="3"/>
              <w:spacing w:before="0" w:after="0"/>
              <w:jc w:val="center"/>
            </w:pPr>
            <w:r w:rsidRPr="00B501E2">
              <w:t>0.16</w:t>
            </w:r>
          </w:p>
        </w:tc>
        <w:tc>
          <w:tcPr>
            <w:tcW w:w="2111" w:type="dxa"/>
            <w:tcBorders>
              <w:top w:val="single" w:sz="4" w:space="0" w:color="auto"/>
              <w:left w:val="single" w:sz="4" w:space="0" w:color="auto"/>
              <w:bottom w:val="single" w:sz="4" w:space="0" w:color="auto"/>
              <w:right w:val="single" w:sz="4" w:space="0" w:color="auto"/>
            </w:tcBorders>
            <w:tcPrChange w:id="311"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1628F237" w14:textId="3B0FF6C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20</w:t>
            </w:r>
          </w:p>
        </w:tc>
        <w:tc>
          <w:tcPr>
            <w:tcW w:w="1992" w:type="dxa"/>
            <w:tcBorders>
              <w:top w:val="single" w:sz="4" w:space="0" w:color="auto"/>
              <w:left w:val="single" w:sz="4" w:space="0" w:color="auto"/>
              <w:bottom w:val="single" w:sz="4" w:space="0" w:color="auto"/>
              <w:right w:val="single" w:sz="4" w:space="0" w:color="auto"/>
            </w:tcBorders>
            <w:tcPrChange w:id="312"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2AA63FA" w14:textId="61511593" w:rsidR="00926027" w:rsidRPr="00B501E2" w:rsidRDefault="00926027" w:rsidP="00A96065">
            <w:pPr>
              <w:pStyle w:val="3"/>
              <w:spacing w:before="0" w:after="0"/>
              <w:jc w:val="center"/>
              <w:rPr>
                <w:ins w:id="313" w:author="Nancy Obuchowski" w:date="2018-10-23T21:18:00Z"/>
                <w:rStyle w:val="StyleVisiontextC000000000969C320"/>
                <w:sz w:val="26"/>
                <w:szCs w:val="26"/>
              </w:rPr>
            </w:pPr>
            <w:ins w:id="314" w:author="Nancy Obuchowski" w:date="2018-10-23T21:21:00Z">
              <w:r>
                <w:rPr>
                  <w:rStyle w:val="StyleVisiontextC000000000969C320"/>
                  <w:sz w:val="26"/>
                  <w:szCs w:val="26"/>
                </w:rPr>
                <w:t>44.3%</w:t>
              </w:r>
            </w:ins>
          </w:p>
        </w:tc>
      </w:tr>
      <w:tr w:rsidR="00926027" w14:paraId="0DD722C8" w14:textId="5DCA1F6C" w:rsidTr="00926027">
        <w:trPr>
          <w:trHeight w:val="365"/>
          <w:jc w:val="center"/>
          <w:trPrChange w:id="315" w:author="Nancy Obuchowski" w:date="2018-10-23T21:18:00Z">
            <w:trPr>
              <w:trHeight w:val="365"/>
              <w:jc w:val="center"/>
            </w:trPr>
          </w:trPrChange>
        </w:trPr>
        <w:tc>
          <w:tcPr>
            <w:tcW w:w="2137" w:type="dxa"/>
            <w:tcBorders>
              <w:top w:val="single" w:sz="4" w:space="0" w:color="auto"/>
              <w:left w:val="single" w:sz="4" w:space="0" w:color="auto"/>
              <w:bottom w:val="single" w:sz="4" w:space="0" w:color="auto"/>
              <w:right w:val="single" w:sz="4" w:space="0" w:color="auto"/>
            </w:tcBorders>
            <w:hideMark/>
            <w:tcPrChange w:id="316"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4FE6A1B1" w14:textId="0C5D24BB" w:rsidR="00926027" w:rsidRPr="00B501E2" w:rsidRDefault="00926027" w:rsidP="00A96065">
            <w:pPr>
              <w:pStyle w:val="3"/>
              <w:spacing w:before="0" w:after="0"/>
              <w:jc w:val="center"/>
            </w:pPr>
            <w:r w:rsidRPr="00B501E2">
              <w:t>10 mm</w:t>
            </w:r>
          </w:p>
        </w:tc>
        <w:tc>
          <w:tcPr>
            <w:tcW w:w="2111" w:type="dxa"/>
            <w:tcBorders>
              <w:top w:val="single" w:sz="4" w:space="0" w:color="auto"/>
              <w:left w:val="single" w:sz="4" w:space="0" w:color="auto"/>
              <w:bottom w:val="single" w:sz="4" w:space="0" w:color="auto"/>
              <w:right w:val="single" w:sz="4" w:space="0" w:color="auto"/>
            </w:tcBorders>
            <w:hideMark/>
            <w:tcPrChange w:id="317"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5DD5DF29" w14:textId="2AB1F974" w:rsidR="00926027" w:rsidRPr="00B501E2" w:rsidRDefault="00926027" w:rsidP="00A96065">
            <w:pPr>
              <w:pStyle w:val="3"/>
              <w:spacing w:before="0" w:after="0"/>
              <w:jc w:val="center"/>
            </w:pPr>
            <w:r w:rsidRPr="00B501E2">
              <w:t>524</w:t>
            </w:r>
          </w:p>
        </w:tc>
        <w:tc>
          <w:tcPr>
            <w:tcW w:w="2159" w:type="dxa"/>
            <w:tcBorders>
              <w:top w:val="single" w:sz="4" w:space="0" w:color="auto"/>
              <w:left w:val="single" w:sz="4" w:space="0" w:color="auto"/>
              <w:bottom w:val="single" w:sz="4" w:space="0" w:color="auto"/>
              <w:right w:val="single" w:sz="4" w:space="0" w:color="auto"/>
            </w:tcBorders>
            <w:hideMark/>
            <w:tcPrChange w:id="318"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70DF1C41" w14:textId="77777777" w:rsidR="00926027" w:rsidRPr="00B501E2" w:rsidRDefault="00926027" w:rsidP="00A96065">
            <w:pPr>
              <w:pStyle w:val="3"/>
              <w:spacing w:before="0" w:after="0"/>
              <w:jc w:val="center"/>
            </w:pPr>
            <w:r w:rsidRPr="00B501E2">
              <w:t>0.14</w:t>
            </w:r>
          </w:p>
        </w:tc>
        <w:tc>
          <w:tcPr>
            <w:tcW w:w="2111" w:type="dxa"/>
            <w:tcBorders>
              <w:top w:val="single" w:sz="4" w:space="0" w:color="auto"/>
              <w:left w:val="single" w:sz="4" w:space="0" w:color="auto"/>
              <w:bottom w:val="single" w:sz="4" w:space="0" w:color="auto"/>
              <w:right w:val="single" w:sz="4" w:space="0" w:color="auto"/>
            </w:tcBorders>
            <w:tcPrChange w:id="319"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3A4BED30" w14:textId="6E7B0A21" w:rsidR="00926027" w:rsidRPr="00B501E2" w:rsidRDefault="00926027" w:rsidP="00A96065">
            <w:pPr>
              <w:pStyle w:val="3"/>
              <w:spacing w:before="0" w:after="0"/>
              <w:jc w:val="center"/>
            </w:pPr>
            <w:r w:rsidRPr="00B501E2">
              <w:rPr>
                <w:rStyle w:val="StyleVisiontextC000000000969C320"/>
                <w:sz w:val="26"/>
                <w:szCs w:val="26"/>
              </w:rPr>
              <w:t xml:space="preserve">± </w:t>
            </w:r>
            <w:r>
              <w:t>144</w:t>
            </w:r>
          </w:p>
        </w:tc>
        <w:tc>
          <w:tcPr>
            <w:tcW w:w="1992" w:type="dxa"/>
            <w:tcBorders>
              <w:top w:val="single" w:sz="4" w:space="0" w:color="auto"/>
              <w:left w:val="single" w:sz="4" w:space="0" w:color="auto"/>
              <w:bottom w:val="single" w:sz="4" w:space="0" w:color="auto"/>
              <w:right w:val="single" w:sz="4" w:space="0" w:color="auto"/>
            </w:tcBorders>
            <w:tcPrChange w:id="320"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2E245585" w14:textId="7BF5FCBD" w:rsidR="00926027" w:rsidRPr="00B501E2" w:rsidRDefault="00926027" w:rsidP="00A96065">
            <w:pPr>
              <w:pStyle w:val="3"/>
              <w:spacing w:before="0" w:after="0"/>
              <w:jc w:val="center"/>
              <w:rPr>
                <w:ins w:id="321" w:author="Nancy Obuchowski" w:date="2018-10-23T21:18:00Z"/>
                <w:rStyle w:val="StyleVisiontextC000000000969C320"/>
                <w:sz w:val="26"/>
                <w:szCs w:val="26"/>
              </w:rPr>
            </w:pPr>
            <w:ins w:id="322" w:author="Nancy Obuchowski" w:date="2018-10-23T21:21:00Z">
              <w:r>
                <w:rPr>
                  <w:rStyle w:val="StyleVisiontextC000000000969C320"/>
                  <w:sz w:val="26"/>
                  <w:szCs w:val="26"/>
                </w:rPr>
                <w:t>38.8%</w:t>
              </w:r>
            </w:ins>
          </w:p>
        </w:tc>
      </w:tr>
      <w:tr w:rsidR="00926027" w14:paraId="6CE83C27" w14:textId="42F18D48" w:rsidTr="00926027">
        <w:trPr>
          <w:trHeight w:val="365"/>
          <w:jc w:val="center"/>
          <w:trPrChange w:id="323" w:author="Nancy Obuchowski" w:date="2018-10-23T21:18:00Z">
            <w:trPr>
              <w:trHeight w:val="365"/>
              <w:jc w:val="center"/>
            </w:trPr>
          </w:trPrChange>
        </w:trPr>
        <w:tc>
          <w:tcPr>
            <w:tcW w:w="2137" w:type="dxa"/>
            <w:tcBorders>
              <w:top w:val="single" w:sz="4" w:space="0" w:color="auto"/>
              <w:left w:val="single" w:sz="4" w:space="0" w:color="auto"/>
              <w:bottom w:val="single" w:sz="4" w:space="0" w:color="auto"/>
              <w:right w:val="single" w:sz="4" w:space="0" w:color="auto"/>
            </w:tcBorders>
            <w:tcPrChange w:id="324"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08EE7C00" w14:textId="43AC5627" w:rsidR="00926027" w:rsidRPr="00B501E2" w:rsidRDefault="00926027" w:rsidP="00A96065">
            <w:pPr>
              <w:pStyle w:val="3"/>
              <w:spacing w:before="0" w:after="0"/>
              <w:jc w:val="center"/>
            </w:pPr>
            <w:r w:rsidRPr="00B501E2">
              <w:lastRenderedPageBreak/>
              <w:t>11 mm</w:t>
            </w:r>
          </w:p>
        </w:tc>
        <w:tc>
          <w:tcPr>
            <w:tcW w:w="2111" w:type="dxa"/>
            <w:tcBorders>
              <w:top w:val="single" w:sz="4" w:space="0" w:color="auto"/>
              <w:left w:val="single" w:sz="4" w:space="0" w:color="auto"/>
              <w:bottom w:val="single" w:sz="4" w:space="0" w:color="auto"/>
              <w:right w:val="single" w:sz="4" w:space="0" w:color="auto"/>
            </w:tcBorders>
            <w:tcPrChange w:id="325"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4017D25C" w14:textId="1067DDF4" w:rsidR="00926027" w:rsidRPr="00B501E2" w:rsidRDefault="00926027" w:rsidP="00A96065">
            <w:pPr>
              <w:pStyle w:val="3"/>
              <w:spacing w:before="0" w:after="0"/>
              <w:jc w:val="center"/>
            </w:pPr>
            <w:r w:rsidRPr="00B501E2">
              <w:t>697</w:t>
            </w:r>
          </w:p>
        </w:tc>
        <w:tc>
          <w:tcPr>
            <w:tcW w:w="2159" w:type="dxa"/>
            <w:tcBorders>
              <w:top w:val="single" w:sz="4" w:space="0" w:color="auto"/>
              <w:left w:val="single" w:sz="4" w:space="0" w:color="auto"/>
              <w:bottom w:val="single" w:sz="4" w:space="0" w:color="auto"/>
              <w:right w:val="single" w:sz="4" w:space="0" w:color="auto"/>
            </w:tcBorders>
            <w:tcPrChange w:id="326"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6CEDDC66" w14:textId="4B81B43A" w:rsidR="00926027" w:rsidRPr="00B501E2" w:rsidRDefault="00926027" w:rsidP="00A96065">
            <w:pPr>
              <w:pStyle w:val="3"/>
              <w:spacing w:before="0" w:after="0"/>
              <w:jc w:val="center"/>
            </w:pPr>
            <w:r w:rsidRPr="00B501E2">
              <w:t>0.12</w:t>
            </w:r>
          </w:p>
        </w:tc>
        <w:tc>
          <w:tcPr>
            <w:tcW w:w="2111" w:type="dxa"/>
            <w:tcBorders>
              <w:top w:val="single" w:sz="4" w:space="0" w:color="auto"/>
              <w:left w:val="single" w:sz="4" w:space="0" w:color="auto"/>
              <w:bottom w:val="single" w:sz="4" w:space="0" w:color="auto"/>
              <w:right w:val="single" w:sz="4" w:space="0" w:color="auto"/>
            </w:tcBorders>
            <w:tcPrChange w:id="327"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7C2D321B" w14:textId="01408C0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64</w:t>
            </w:r>
          </w:p>
        </w:tc>
        <w:tc>
          <w:tcPr>
            <w:tcW w:w="1992" w:type="dxa"/>
            <w:tcBorders>
              <w:top w:val="single" w:sz="4" w:space="0" w:color="auto"/>
              <w:left w:val="single" w:sz="4" w:space="0" w:color="auto"/>
              <w:bottom w:val="single" w:sz="4" w:space="0" w:color="auto"/>
              <w:right w:val="single" w:sz="4" w:space="0" w:color="auto"/>
            </w:tcBorders>
            <w:tcPrChange w:id="328"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47C5E550" w14:textId="10C4FF6A" w:rsidR="00926027" w:rsidRPr="00B501E2" w:rsidRDefault="00254ECC" w:rsidP="00A96065">
            <w:pPr>
              <w:pStyle w:val="3"/>
              <w:spacing w:before="0" w:after="0"/>
              <w:jc w:val="center"/>
              <w:rPr>
                <w:ins w:id="329" w:author="Nancy Obuchowski" w:date="2018-10-23T21:18:00Z"/>
                <w:rStyle w:val="StyleVisiontextC000000000969C320"/>
                <w:sz w:val="26"/>
                <w:szCs w:val="26"/>
              </w:rPr>
            </w:pPr>
            <w:ins w:id="330" w:author="Nancy Obuchowski" w:date="2018-10-23T21:23:00Z">
              <w:r>
                <w:rPr>
                  <w:rStyle w:val="StyleVisiontextC000000000969C320"/>
                  <w:sz w:val="26"/>
                  <w:szCs w:val="26"/>
                </w:rPr>
                <w:t>33.2%</w:t>
              </w:r>
            </w:ins>
          </w:p>
        </w:tc>
      </w:tr>
      <w:tr w:rsidR="00926027" w14:paraId="3371749B" w14:textId="0DFB05F5" w:rsidTr="00926027">
        <w:trPr>
          <w:trHeight w:val="365"/>
          <w:jc w:val="center"/>
          <w:trPrChange w:id="331" w:author="Nancy Obuchowski" w:date="2018-10-23T21:18:00Z">
            <w:trPr>
              <w:trHeight w:val="365"/>
              <w:jc w:val="center"/>
            </w:trPr>
          </w:trPrChange>
        </w:trPr>
        <w:tc>
          <w:tcPr>
            <w:tcW w:w="2137" w:type="dxa"/>
            <w:tcBorders>
              <w:top w:val="single" w:sz="4" w:space="0" w:color="auto"/>
              <w:left w:val="single" w:sz="4" w:space="0" w:color="auto"/>
              <w:bottom w:val="single" w:sz="4" w:space="0" w:color="auto"/>
              <w:right w:val="single" w:sz="4" w:space="0" w:color="auto"/>
            </w:tcBorders>
            <w:hideMark/>
            <w:tcPrChange w:id="332"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115E0C0E" w14:textId="7E3F2109" w:rsidR="00926027" w:rsidRPr="00B501E2" w:rsidRDefault="00926027" w:rsidP="00A96065">
            <w:pPr>
              <w:pStyle w:val="3"/>
              <w:spacing w:before="0" w:after="0"/>
              <w:jc w:val="center"/>
            </w:pPr>
            <w:r w:rsidRPr="00B501E2">
              <w:t>12 mm</w:t>
            </w:r>
          </w:p>
        </w:tc>
        <w:tc>
          <w:tcPr>
            <w:tcW w:w="2111" w:type="dxa"/>
            <w:tcBorders>
              <w:top w:val="single" w:sz="4" w:space="0" w:color="auto"/>
              <w:left w:val="single" w:sz="4" w:space="0" w:color="auto"/>
              <w:bottom w:val="single" w:sz="4" w:space="0" w:color="auto"/>
              <w:right w:val="single" w:sz="4" w:space="0" w:color="auto"/>
            </w:tcBorders>
            <w:hideMark/>
            <w:tcPrChange w:id="333"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60012DCE" w14:textId="450A371D" w:rsidR="00926027" w:rsidRPr="00B501E2" w:rsidRDefault="00926027" w:rsidP="00A96065">
            <w:pPr>
              <w:pStyle w:val="3"/>
              <w:spacing w:before="0" w:after="0"/>
              <w:jc w:val="center"/>
            </w:pPr>
            <w:r w:rsidRPr="00B501E2">
              <w:t>905</w:t>
            </w:r>
          </w:p>
        </w:tc>
        <w:tc>
          <w:tcPr>
            <w:tcW w:w="2159" w:type="dxa"/>
            <w:tcBorders>
              <w:top w:val="single" w:sz="4" w:space="0" w:color="auto"/>
              <w:left w:val="single" w:sz="4" w:space="0" w:color="auto"/>
              <w:bottom w:val="single" w:sz="4" w:space="0" w:color="auto"/>
              <w:right w:val="single" w:sz="4" w:space="0" w:color="auto"/>
            </w:tcBorders>
            <w:hideMark/>
            <w:tcPrChange w:id="334" w:author="Nancy Obuchowski" w:date="2018-10-23T21:18:00Z">
              <w:tcPr>
                <w:tcW w:w="2317" w:type="dxa"/>
                <w:tcBorders>
                  <w:top w:val="single" w:sz="4" w:space="0" w:color="auto"/>
                  <w:left w:val="single" w:sz="4" w:space="0" w:color="auto"/>
                  <w:bottom w:val="single" w:sz="4" w:space="0" w:color="auto"/>
                  <w:right w:val="single" w:sz="4" w:space="0" w:color="auto"/>
                </w:tcBorders>
                <w:hideMark/>
              </w:tcPr>
            </w:tcPrChange>
          </w:tcPr>
          <w:p w14:paraId="284724EF" w14:textId="77777777" w:rsidR="00926027" w:rsidRPr="00B501E2" w:rsidRDefault="00926027" w:rsidP="00A96065">
            <w:pPr>
              <w:pStyle w:val="3"/>
              <w:spacing w:before="0" w:after="0"/>
              <w:jc w:val="center"/>
            </w:pPr>
            <w:r w:rsidRPr="00B501E2">
              <w:t>0.11</w:t>
            </w:r>
          </w:p>
        </w:tc>
        <w:tc>
          <w:tcPr>
            <w:tcW w:w="2111" w:type="dxa"/>
            <w:tcBorders>
              <w:top w:val="single" w:sz="4" w:space="0" w:color="auto"/>
              <w:left w:val="single" w:sz="4" w:space="0" w:color="auto"/>
              <w:bottom w:val="single" w:sz="4" w:space="0" w:color="auto"/>
              <w:right w:val="single" w:sz="4" w:space="0" w:color="auto"/>
            </w:tcBorders>
            <w:tcPrChange w:id="335"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4C60AA48" w14:textId="64F987F2" w:rsidR="00926027" w:rsidRPr="00B501E2" w:rsidRDefault="00926027" w:rsidP="00A96065">
            <w:pPr>
              <w:pStyle w:val="3"/>
              <w:spacing w:before="0" w:after="0"/>
              <w:jc w:val="center"/>
            </w:pPr>
            <w:r w:rsidRPr="00B501E2">
              <w:rPr>
                <w:rStyle w:val="StyleVisiontextC000000000969C320"/>
                <w:sz w:val="26"/>
                <w:szCs w:val="26"/>
              </w:rPr>
              <w:t xml:space="preserve">± </w:t>
            </w:r>
            <w:r>
              <w:t>195</w:t>
            </w:r>
          </w:p>
        </w:tc>
        <w:tc>
          <w:tcPr>
            <w:tcW w:w="1992" w:type="dxa"/>
            <w:tcBorders>
              <w:top w:val="single" w:sz="4" w:space="0" w:color="auto"/>
              <w:left w:val="single" w:sz="4" w:space="0" w:color="auto"/>
              <w:bottom w:val="single" w:sz="4" w:space="0" w:color="auto"/>
              <w:right w:val="single" w:sz="4" w:space="0" w:color="auto"/>
            </w:tcBorders>
            <w:tcPrChange w:id="336" w:author="Nancy Obuchowski" w:date="2018-10-23T21:18:00Z">
              <w:tcPr>
                <w:tcW w:w="2317" w:type="dxa"/>
                <w:tcBorders>
                  <w:top w:val="single" w:sz="4" w:space="0" w:color="auto"/>
                  <w:left w:val="single" w:sz="4" w:space="0" w:color="auto"/>
                  <w:bottom w:val="single" w:sz="4" w:space="0" w:color="auto"/>
                  <w:right w:val="single" w:sz="4" w:space="0" w:color="auto"/>
                </w:tcBorders>
              </w:tcPr>
            </w:tcPrChange>
          </w:tcPr>
          <w:p w14:paraId="72203DF3" w14:textId="4D339DD7" w:rsidR="00926027" w:rsidRPr="00B501E2" w:rsidRDefault="00254ECC" w:rsidP="00A96065">
            <w:pPr>
              <w:pStyle w:val="3"/>
              <w:spacing w:before="0" w:after="0"/>
              <w:jc w:val="center"/>
              <w:rPr>
                <w:ins w:id="337" w:author="Nancy Obuchowski" w:date="2018-10-23T21:18:00Z"/>
                <w:rStyle w:val="StyleVisiontextC000000000969C320"/>
                <w:sz w:val="26"/>
                <w:szCs w:val="26"/>
              </w:rPr>
            </w:pPr>
            <w:ins w:id="338" w:author="Nancy Obuchowski" w:date="2018-10-23T21:23:00Z">
              <w:r>
                <w:rPr>
                  <w:rStyle w:val="StyleVisiontextC000000000969C320"/>
                  <w:sz w:val="26"/>
                  <w:szCs w:val="26"/>
                </w:rPr>
                <w:t>30.5%</w:t>
              </w:r>
            </w:ins>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t>Discussion</w:t>
      </w:r>
    </w:p>
    <w:p w14:paraId="2BFBCB1E" w14:textId="35F8689B"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 </w:instrTex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DATA </w:instrText>
      </w:r>
      <w:r w:rsidR="00155AC1">
        <w:fldChar w:fldCharType="end"/>
      </w:r>
      <w:r w:rsidR="00155AC1">
        <w:fldChar w:fldCharType="separate"/>
      </w:r>
      <w:r w:rsidR="00155AC1">
        <w:rPr>
          <w:noProof/>
        </w:rPr>
        <w:t>(1)</w:t>
      </w:r>
      <w:r w:rsidR="00155AC1">
        <w:fldChar w:fldCharType="end"/>
      </w:r>
      <w:r>
        <w:t xml:space="preserve"> and reduced mortality </w:t>
      </w:r>
      <w:r w:rsidR="00155AC1">
        <w:fldChar w:fldCharType="begin"/>
      </w:r>
      <w:r w:rsidR="00155AC1">
        <w:instrText xml:space="preserve"> ADDIN EN.CITE &lt;EndNote&gt;&lt;Cite&gt;&lt;Author&gt;Aberle&lt;/Author&gt;&lt;Year&gt;2011&lt;/Year&gt;&lt;RecNum&gt;2043&lt;/RecNum&gt;&lt;DisplayText&gt;(2)&lt;/DisplayText&gt;&lt;record&gt;&lt;rec-number&gt;2043&lt;/rec-number&gt;&lt;foreign-keys&gt;&lt;key app="EN" db-id="wva5zvttcsfpdted5p0vwdw8at2599sftxdf" timestamp="0"&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155AC1">
        <w:fldChar w:fldCharType="separate"/>
      </w:r>
      <w:r w:rsidR="00155AC1">
        <w:rPr>
          <w:noProof/>
        </w:rPr>
        <w:t>(2)</w:t>
      </w:r>
      <w:r w:rsidR="00155AC1">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 </w:instrTex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DATA </w:instrText>
      </w:r>
      <w:r w:rsidR="00155AC1">
        <w:fldChar w:fldCharType="end"/>
      </w:r>
      <w:r w:rsidR="00155AC1">
        <w:fldChar w:fldCharType="separate"/>
      </w:r>
      <w:r w:rsidR="00155AC1">
        <w:rPr>
          <w:noProof/>
        </w:rPr>
        <w:t>(3-9)</w:t>
      </w:r>
      <w:r w:rsidR="00155AC1">
        <w:fldChar w:fldCharType="end"/>
      </w:r>
      <w:r>
        <w:t>,</w:t>
      </w:r>
      <w:r w:rsidRPr="00D92917">
        <w:t xml:space="preserve"> </w:t>
      </w:r>
      <w:r>
        <w:t>and many</w:t>
      </w:r>
      <w:r w:rsidRPr="00D92917">
        <w:t xml:space="preserve"> studies have </w:t>
      </w:r>
      <w:r>
        <w:t xml:space="preserve">explored the accuracy in phantoms </w: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 </w:instrTex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DATA </w:instrText>
      </w:r>
      <w:r w:rsidR="00155AC1">
        <w:fldChar w:fldCharType="end"/>
      </w:r>
      <w:r w:rsidR="00155AC1">
        <w:fldChar w:fldCharType="separate"/>
      </w:r>
      <w:r w:rsidR="00155AC1">
        <w:rPr>
          <w:noProof/>
        </w:rPr>
        <w:t>(10-18)</w:t>
      </w:r>
      <w:r w:rsidR="00155AC1">
        <w:fldChar w:fldCharType="end"/>
      </w:r>
      <w:r>
        <w:t xml:space="preserve"> and the in vivo </w:t>
      </w:r>
      <w:r w:rsidRPr="00547F69">
        <w:t xml:space="preserve">precision </w: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 </w:instrTex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DATA </w:instrText>
      </w:r>
      <w:r w:rsidR="00155AC1">
        <w:fldChar w:fldCharType="end"/>
      </w:r>
      <w:r w:rsidR="00155AC1">
        <w:fldChar w:fldCharType="separate"/>
      </w:r>
      <w:r w:rsidR="00155AC1">
        <w:rPr>
          <w:noProof/>
        </w:rPr>
        <w:t>(19-25)</w:t>
      </w:r>
      <w:r w:rsidR="00155AC1">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2667CAD5" w:rsidR="00977BDA" w:rsidRDefault="00977BDA" w:rsidP="00215BA8">
      <w:r>
        <w:lastRenderedPageBreak/>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A838EA">
        <w:t>0</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255"/>
    <w:bookmarkEnd w:id="256"/>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lastRenderedPageBreak/>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52F56D33"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xml:space="preserve">, or +50% [i.e. (270-180)/180 x 100 = 50%]. Since this was a 7 mm nodule at baseline, we apply the CV from the </w:t>
      </w:r>
      <w:del w:id="339" w:author="Rick Avila" w:date="2018-03-24T18:20:00Z">
        <w:r w:rsidDel="00704972">
          <w:rPr>
            <w:rFonts w:cs="Segoe UI"/>
          </w:rPr>
          <w:delText xml:space="preserve">first </w:delText>
        </w:r>
      </w:del>
      <w:ins w:id="340" w:author="Rick Avila" w:date="2018-03-24T18:20:00Z">
        <w:r w:rsidR="00704972">
          <w:rPr>
            <w:rFonts w:cs="Segoe UI"/>
          </w:rPr>
          <w:t xml:space="preserve">second </w:t>
        </w:r>
      </w:ins>
      <w:r>
        <w:rPr>
          <w:rFonts w:cs="Segoe UI"/>
        </w:rPr>
        <w:t>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3"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341" w:name="_Toc530296953"/>
      <w:r>
        <w:rPr>
          <w:rStyle w:val="StyleVisiontextC000000000969D500"/>
        </w:rPr>
        <w:lastRenderedPageBreak/>
        <w:t>3</w:t>
      </w:r>
      <w:r w:rsidR="003B5586" w:rsidRPr="00D92917">
        <w:rPr>
          <w:rStyle w:val="StyleVisiontextC000000000969D500"/>
        </w:rPr>
        <w:t xml:space="preserve">. Profile </w:t>
      </w:r>
      <w:bookmarkEnd w:id="257"/>
      <w:r w:rsidR="00E715D9">
        <w:rPr>
          <w:rStyle w:val="StyleVisiontextC000000000969D500"/>
        </w:rPr>
        <w:t>Activities</w:t>
      </w:r>
      <w:bookmarkEnd w:id="341"/>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lastRenderedPageBreak/>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DC6357" w:rsidRDefault="00DC6357">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DC6357" w:rsidRDefault="00DC6357">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DC6357" w:rsidRDefault="00DC6357">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DC6357" w:rsidRDefault="00DC6357">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DC6357" w:rsidRDefault="00DC6357">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DC6357" w:rsidRDefault="00DC6357">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DC6357" w:rsidRDefault="00DC6357">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DC6357" w:rsidRDefault="00DC6357">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DC6357" w:rsidRDefault="00DC6357">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DC6357" w:rsidRDefault="00DC6357">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DC6357" w:rsidRDefault="00DC6357">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DC6357" w:rsidRDefault="00DC6357">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DC6357" w:rsidRDefault="00DC6357"/>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DC6357" w:rsidRDefault="00DC6357">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DC6357" w:rsidRDefault="00DC6357">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DC6357" w:rsidRDefault="00DC6357">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DC6357" w:rsidRDefault="00DC6357">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DC6357" w:rsidRDefault="00DC6357">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DC6357" w:rsidRDefault="00DC6357">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DC6357" w:rsidRDefault="00DC6357">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DC6357" w:rsidRDefault="00DC6357">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DC6357" w:rsidRDefault="00DC6357">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DC6357" w:rsidRDefault="00DC6357">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DC6357" w:rsidRDefault="00DC6357">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DC6357" w:rsidRDefault="00DC6357">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DC6357" w:rsidRDefault="00DC6357">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DC6357" w:rsidRDefault="00DC6357">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DC6357" w:rsidRDefault="00DC6357">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DC6357" w:rsidRDefault="00DC6357">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DC6357" w:rsidRDefault="00DC6357">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DC6357" w:rsidRDefault="00DC6357">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DC6357" w:rsidRDefault="00DC6357">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DC6357" w:rsidRDefault="00DC6357">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DC6357" w:rsidRDefault="00DC6357">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DC6357" w:rsidRDefault="00DC6357">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DC6357" w:rsidRDefault="00DC6357">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DC6357" w:rsidRDefault="00DC6357">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DC6357" w:rsidRDefault="00DC6357">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DC6357" w:rsidRDefault="00DC6357">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DC6357" w:rsidRDefault="00DC6357">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DC6357" w:rsidRDefault="00DC6357">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DC6357" w:rsidRDefault="00DC6357">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DC6357" w:rsidRDefault="00DC6357">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DC6357" w:rsidRDefault="00DC6357">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DC6357" w:rsidRDefault="00DC6357">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DC6357" w:rsidRDefault="00DC6357">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DC6357" w:rsidRDefault="00DC6357">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5"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DC6357" w:rsidRDefault="00DC6357">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DC6357" w:rsidRDefault="00DC6357"/>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DC6357" w:rsidRDefault="00DC6357">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DC6357" w:rsidRDefault="00DC6357">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DC6357" w:rsidRDefault="00DC6357">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DC6357" w:rsidRDefault="00DC6357">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DC6357" w:rsidRDefault="00DC6357">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DC6357" w:rsidRDefault="00DC6357">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DC6357" w:rsidRDefault="00DC6357">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DC6357" w:rsidRDefault="00DC6357">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DC6357" w:rsidRDefault="00DC6357">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DC6357" w:rsidRDefault="00DC6357">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DC6357" w:rsidRDefault="00DC6357">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DC6357" w:rsidRDefault="00DC6357">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DC6357" w:rsidRDefault="00DC6357">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DC6357" w:rsidRDefault="00DC6357">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DC6357" w:rsidRDefault="00DC6357">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DC6357" w:rsidRDefault="00DC6357">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DC6357" w:rsidRDefault="00DC6357">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DC6357" w:rsidRDefault="00DC6357">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DC6357" w:rsidRDefault="00DC6357">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DC6357" w:rsidRDefault="00DC6357">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DC6357" w:rsidRDefault="00DC6357">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DC6357" w:rsidRDefault="00DC6357">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DC6357" w:rsidRDefault="00DC6357">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DC6357" w:rsidRDefault="00DC6357">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DC6357" w:rsidRDefault="00DC6357">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DC6357" w:rsidRDefault="00DC6357">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DC6357" w:rsidRDefault="00DC6357">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DC6357" w:rsidRDefault="00DC6357">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DC6357" w:rsidRDefault="00DC6357">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0553B1">
        <w:rPr>
          <w:noProof/>
        </w:rPr>
        <w:fldChar w:fldCharType="begin"/>
      </w:r>
      <w:r w:rsidR="000553B1">
        <w:rPr>
          <w:noProof/>
        </w:rPr>
        <w:instrText xml:space="preserve"> SEQ Figure \* ARABIC </w:instrText>
      </w:r>
      <w:r w:rsidR="000553B1">
        <w:rPr>
          <w:noProof/>
        </w:rPr>
        <w:fldChar w:fldCharType="separate"/>
      </w:r>
      <w:r w:rsidR="00EA59FF">
        <w:rPr>
          <w:noProof/>
        </w:rPr>
        <w:t>1</w:t>
      </w:r>
      <w:r w:rsidR="000553B1">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342"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w:t>
      </w:r>
      <w:r>
        <w:lastRenderedPageBreak/>
        <w:t xml:space="preserve">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343" w:name="_Toc462669719"/>
      <w:bookmarkStart w:id="344" w:name="_Toc530296954"/>
      <w:r>
        <w:rPr>
          <w:rStyle w:val="StyleVisiontextC00000000096B03D0"/>
        </w:rPr>
        <w:t>3.1. Product Validation</w:t>
      </w:r>
      <w:bookmarkEnd w:id="343"/>
      <w:bookmarkEnd w:id="344"/>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345" w:name="_Toc462669720"/>
      <w:r w:rsidRPr="00E63048">
        <w:rPr>
          <w:rStyle w:val="SubtleReference"/>
          <w:smallCaps w:val="0"/>
          <w:color w:val="auto"/>
        </w:rPr>
        <w:t>3.1.1 Discussion</w:t>
      </w:r>
      <w:bookmarkEnd w:id="345"/>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037CCFE"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des adequate z-axis resolution. Scanners with fewer than 16 detectors and pitch high enough to allow the entire lung to be scanned in a single breath hold may result in Z-axis resolution that is inadequate for nodule volumetry in some patients</w:t>
      </w:r>
      <w:r w:rsidR="00C024C2">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26)</w:t>
      </w:r>
      <w:r w:rsidR="00155AC1">
        <w:rPr>
          <w:rStyle w:val="StyleVisionparagraphC0000000009736A60-contentC0000000009731CD0"/>
          <w:i w:val="0"/>
          <w:color w:val="auto"/>
        </w:rPr>
        <w:fldChar w:fldCharType="end"/>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346" w:name="_Toc462669721"/>
      <w:r>
        <w:t>3.1</w:t>
      </w:r>
      <w:r w:rsidRPr="00743D40">
        <w:t>.2 Specification</w:t>
      </w:r>
      <w:bookmarkEnd w:id="34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lastRenderedPageBreak/>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lastRenderedPageBreak/>
              <w:t xml:space="preserve">Shall present </w:t>
            </w:r>
            <w:r w:rsidRPr="00C07E3A">
              <w:rPr>
                <w:rStyle w:val="StyleVisiontablecellC0000000009814140-contentC00000000098201D0"/>
                <w:i w:val="0"/>
                <w:color w:val="auto"/>
              </w:rPr>
              <w:t xml:space="preserve">Images from both time points side-by-side for </w:t>
            </w:r>
            <w:r w:rsidRPr="00C07E3A">
              <w:rPr>
                <w:rStyle w:val="StyleVisiontablecellC0000000009814140-contentC00000000098201D0"/>
                <w:i w:val="0"/>
                <w:color w:val="auto"/>
              </w:rPr>
              <w:lastRenderedPageBreak/>
              <w:t>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lastRenderedPageBreak/>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347" w:name="_Toc462669722"/>
      <w:bookmarkStart w:id="348" w:name="_Toc530296955"/>
      <w:r>
        <w:rPr>
          <w:rStyle w:val="StyleVisiontextC00000000096B03D0"/>
        </w:rPr>
        <w:t>3.2. Staff Qualification</w:t>
      </w:r>
      <w:bookmarkEnd w:id="347"/>
      <w:bookmarkEnd w:id="34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349" w:name="_Toc462669723"/>
      <w:r w:rsidRPr="00E63048">
        <w:rPr>
          <w:rStyle w:val="SubtleReference"/>
          <w:smallCaps w:val="0"/>
          <w:color w:val="auto"/>
        </w:rPr>
        <w:t>3.2.1 Discussion</w:t>
      </w:r>
      <w:bookmarkEnd w:id="34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350" w:name="_Toc462669724"/>
      <w:r>
        <w:t>3.2</w:t>
      </w:r>
      <w:r w:rsidRPr="00743D40">
        <w:t>.2 Specification</w:t>
      </w:r>
      <w:bookmarkEnd w:id="35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 xml:space="preserve">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w:t>
            </w:r>
            <w:r w:rsidRPr="00E63048">
              <w:rPr>
                <w:rStyle w:val="StyleVisiontablecellC0000000009814140-contentC00000000098201D0"/>
                <w:i w:val="0"/>
                <w:color w:val="auto"/>
              </w:rPr>
              <w:lastRenderedPageBreak/>
              <w:t>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lastRenderedPageBreak/>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51" w:name="_Toc438038785"/>
      <w:bookmarkStart w:id="352" w:name="_Toc530296956"/>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51"/>
      <w:r w:rsidR="00DB06ED">
        <w:t>ssurance</w:t>
      </w:r>
      <w:bookmarkEnd w:id="35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53" w:name="_Toc438038786"/>
      <w:r w:rsidRPr="00BC0B87">
        <w:t>3.3.1 Discussion</w:t>
      </w:r>
      <w:bookmarkEnd w:id="35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lastRenderedPageBreak/>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54" w:name="_Toc462669728"/>
      <w:bookmarkStart w:id="355" w:name="_Toc530296957"/>
      <w:r>
        <w:rPr>
          <w:rStyle w:val="StyleVisiontextC00000000096B03D0"/>
        </w:rPr>
        <w:t>3.4. Protocol Design</w:t>
      </w:r>
      <w:bookmarkEnd w:id="354"/>
      <w:bookmarkEnd w:id="355"/>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56" w:name="_Toc462669729"/>
      <w:r w:rsidRPr="00FC4701">
        <w:rPr>
          <w:rStyle w:val="SubtleReference"/>
          <w:smallCaps w:val="0"/>
          <w:color w:val="auto"/>
        </w:rPr>
        <w:t>3.4.1 Discussion</w:t>
      </w:r>
      <w:bookmarkEnd w:id="356"/>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30520BA9" w:rsidR="00FC4701" w:rsidRPr="00FC4701" w:rsidRDefault="00FC4701" w:rsidP="00FC4701">
      <w:pPr>
        <w:pStyle w:val="BodyText"/>
      </w:pPr>
      <w:r w:rsidRPr="00FC4701">
        <w:rPr>
          <w:rStyle w:val="StyleVisioncontentC0000000009723E70"/>
          <w:i w:val="0"/>
          <w:color w:val="auto"/>
        </w:rPr>
        <w:t>The appr</w:t>
      </w:r>
      <w:r w:rsidR="00C4392D">
        <w:rPr>
          <w:rStyle w:val="StyleVisioncontentC0000000009723E70"/>
          <w:i w:val="0"/>
          <w:color w:val="auto"/>
        </w:rPr>
        <w:t>oach of the specifications here</w:t>
      </w:r>
      <w:r w:rsidRPr="00FC4701">
        <w:rPr>
          <w:rStyle w:val="StyleVisioncontentC0000000009723E70"/>
          <w:i w:val="0"/>
          <w:color w:val="auto"/>
        </w:rPr>
        <w:t xml:space="preserv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79E89D4F" w14:textId="3333BE4A"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w:t>
      </w:r>
      <w:r w:rsidRPr="00C4392D">
        <w:rPr>
          <w:rStyle w:val="StyleVisiontextC00000000097371F0"/>
          <w:b/>
          <w:i w:val="0"/>
          <w:color w:val="auto"/>
        </w:rPr>
        <w:t>CT Dose Index (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 </w:instrTex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DATA </w:instrText>
      </w:r>
      <w:r w:rsidR="00155AC1">
        <w:rPr>
          <w:rStyle w:val="StyleVisiontextC00000000097371F0"/>
          <w:i w:val="0"/>
          <w:color w:val="auto"/>
        </w:rPr>
      </w:r>
      <w:r w:rsidR="00155AC1">
        <w:rPr>
          <w:rStyle w:val="StyleVisiontextC00000000097371F0"/>
          <w:i w:val="0"/>
          <w:color w:val="auto"/>
        </w:rPr>
        <w:fldChar w:fldCharType="end"/>
      </w:r>
      <w:r w:rsidR="00155AC1">
        <w:rPr>
          <w:rStyle w:val="StyleVisiontextC00000000097371F0"/>
          <w:i w:val="0"/>
          <w:color w:val="auto"/>
        </w:rPr>
      </w:r>
      <w:r w:rsidR="00155AC1">
        <w:rPr>
          <w:rStyle w:val="StyleVisiontextC00000000097371F0"/>
          <w:i w:val="0"/>
          <w:color w:val="auto"/>
        </w:rPr>
        <w:fldChar w:fldCharType="separate"/>
      </w:r>
      <w:r w:rsidR="00155AC1">
        <w:rPr>
          <w:rStyle w:val="StyleVisiontextC00000000097371F0"/>
          <w:i w:val="0"/>
          <w:noProof/>
          <w:color w:val="auto"/>
        </w:rPr>
        <w:t>(14, 17, 18, 27, 28)</w:t>
      </w:r>
      <w:r w:rsidR="00155AC1">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41FD5471" w14:textId="77777777" w:rsidR="00C4392D" w:rsidRDefault="00C4392D" w:rsidP="00C4392D">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Pr="00DD7007">
        <w:t>aims to achieve consistent noise levels throughout the lungs by varying the tube</w:t>
      </w:r>
      <w:r>
        <w:t xml:space="preserve"> current during scan acquisition</w:t>
      </w:r>
      <w:r w:rsidRPr="00DD7007">
        <w:t xml:space="preserve">. Use of automatic exposure control is expected to have little effect on </w:t>
      </w:r>
      <w:r w:rsidRPr="00DD7007">
        <w:lastRenderedPageBreak/>
        <w:t>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2E9D51B0" w14:textId="77777777" w:rsidR="00C4392D" w:rsidRDefault="00C4392D" w:rsidP="00C4392D">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57" w:name="_Toc462669730"/>
      <w:r>
        <w:t>3.4</w:t>
      </w:r>
      <w:r w:rsidRPr="00743D40">
        <w:t>.2 Specification</w:t>
      </w:r>
      <w:bookmarkEnd w:id="357"/>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rsidDel="00D52E6C" w14:paraId="22299599" w14:textId="2895EAF6" w:rsidTr="00547F69">
        <w:trPr>
          <w:tblCellSpacing w:w="7" w:type="dxa"/>
          <w:del w:id="358" w:author="Rick Avila" w:date="2018-06-14T11:30:00Z"/>
        </w:trPr>
        <w:tc>
          <w:tcPr>
            <w:tcW w:w="734" w:type="pct"/>
            <w:vAlign w:val="center"/>
          </w:tcPr>
          <w:p w14:paraId="32E059F1" w14:textId="45438994" w:rsidR="00FC4701" w:rsidRPr="00D92917" w:rsidDel="00D52E6C" w:rsidRDefault="00FC4701" w:rsidP="00A50C7C">
            <w:pPr>
              <w:rPr>
                <w:del w:id="359" w:author="Rick Avila" w:date="2018-06-14T11:30:00Z"/>
                <w:rStyle w:val="StyleVisioncontentC0000000009731E70"/>
                <w:i w:val="0"/>
                <w:color w:val="auto"/>
              </w:rPr>
            </w:pPr>
            <w:del w:id="360" w:author="Rick Avila" w:date="2018-06-14T11:30:00Z">
              <w:r w:rsidDel="00D52E6C">
                <w:rPr>
                  <w:rStyle w:val="StyleVisioncontentC0000000009731E70"/>
                  <w:i w:val="0"/>
                  <w:color w:val="auto"/>
                </w:rPr>
                <w:delText>IEC Pitch</w:delText>
              </w:r>
            </w:del>
          </w:p>
        </w:tc>
        <w:tc>
          <w:tcPr>
            <w:tcW w:w="1054" w:type="pct"/>
            <w:vAlign w:val="center"/>
          </w:tcPr>
          <w:p w14:paraId="63E73037" w14:textId="4B01D598" w:rsidR="00FC4701" w:rsidDel="00D52E6C" w:rsidRDefault="00FC4701" w:rsidP="00A50C7C">
            <w:pPr>
              <w:jc w:val="center"/>
              <w:rPr>
                <w:del w:id="361" w:author="Rick Avila" w:date="2018-06-14T11:30:00Z"/>
              </w:rPr>
            </w:pPr>
            <w:del w:id="362" w:author="Rick Avila" w:date="2018-06-14T11:30:00Z">
              <w:r w:rsidDel="00D52E6C">
                <w:delText>Radiologist</w:delText>
              </w:r>
              <w:r w:rsidR="00926055" w:rsidDel="00D52E6C">
                <w:delText xml:space="preserve"> and Technologist</w:delText>
              </w:r>
            </w:del>
          </w:p>
        </w:tc>
        <w:tc>
          <w:tcPr>
            <w:tcW w:w="2544" w:type="pct"/>
            <w:vAlign w:val="center"/>
          </w:tcPr>
          <w:p w14:paraId="37319AA1" w14:textId="206C1877" w:rsidR="00FC4701" w:rsidRPr="009D0891" w:rsidDel="00D52E6C" w:rsidRDefault="00FC4701" w:rsidP="00A50C7C">
            <w:pPr>
              <w:rPr>
                <w:del w:id="363" w:author="Rick Avila" w:date="2018-06-14T11:30:00Z"/>
                <w:rStyle w:val="StyleVisiontablecellC00000000097372A0-contentC0000000009732010"/>
                <w:i w:val="0"/>
                <w:color w:val="auto"/>
              </w:rPr>
            </w:pPr>
            <w:del w:id="364" w:author="Rick Avila" w:date="2018-06-14T11:30:00Z">
              <w:r w:rsidRPr="009D0891" w:rsidDel="00D52E6C">
                <w:rPr>
                  <w:rStyle w:val="StyleVisiontablecellC00000000097372A0-contentC0000000009732010"/>
                  <w:i w:val="0"/>
                  <w:color w:val="auto"/>
                </w:rPr>
                <w:delText xml:space="preserve">Shall set </w:delText>
              </w:r>
              <w:r w:rsidR="00BD31FD" w:rsidDel="00D52E6C">
                <w:rPr>
                  <w:rStyle w:val="StyleVisiontablecellC00000000097372A0-contentC0000000009732010"/>
                  <w:i w:val="0"/>
                  <w:color w:val="auto"/>
                </w:rPr>
                <w:delText xml:space="preserve">IEC Pitch </w:delText>
              </w:r>
              <w:r w:rsidRPr="009D0891" w:rsidDel="00D52E6C">
                <w:rPr>
                  <w:rStyle w:val="StyleVisiontablecellC00000000097372A0-contentC0000000009732010"/>
                  <w:i w:val="0"/>
                  <w:color w:val="auto"/>
                </w:rPr>
                <w:delText xml:space="preserve">to </w:delText>
              </w:r>
              <w:r w:rsidR="00BD31FD" w:rsidDel="00D52E6C">
                <w:rPr>
                  <w:rStyle w:val="StyleVisiontablecellC00000000097372A0-contentC0000000009732010"/>
                  <w:i w:val="0"/>
                  <w:color w:val="auto"/>
                </w:rPr>
                <w:delText>l</w:delText>
              </w:r>
              <w:r w:rsidRPr="009D0891" w:rsidDel="00D52E6C">
                <w:rPr>
                  <w:rStyle w:val="StyleVisiontablecellC00000000097372A0-contentC0000000009732010"/>
                  <w:i w:val="0"/>
                  <w:color w:val="auto"/>
                </w:rPr>
                <w:delText>ess than</w:delText>
              </w:r>
              <w:r w:rsidR="00E772AE" w:rsidDel="00D52E6C">
                <w:rPr>
                  <w:rStyle w:val="StyleVisiontablecellC00000000097372A0-contentC0000000009732010"/>
                  <w:i w:val="0"/>
                  <w:color w:val="auto"/>
                </w:rPr>
                <w:delText xml:space="preserve"> or equal to</w:delText>
              </w:r>
              <w:r w:rsidRPr="009D0891" w:rsidDel="00D52E6C">
                <w:rPr>
                  <w:rStyle w:val="StyleVisiontablecellC00000000097372A0-contentC0000000009732010"/>
                  <w:i w:val="0"/>
                  <w:color w:val="auto"/>
                </w:rPr>
                <w:delText xml:space="preserve"> </w:delText>
              </w:r>
              <w:r w:rsidR="00E772AE" w:rsidDel="00D52E6C">
                <w:rPr>
                  <w:rStyle w:val="StyleVisiontablecellC00000000097372A0-contentC0000000009732010"/>
                  <w:i w:val="0"/>
                  <w:color w:val="auto"/>
                </w:rPr>
                <w:delText>2.0 for single source scanners, or the equivalent for dual source scanners</w:delText>
              </w:r>
              <w:r w:rsidRPr="009D0891" w:rsidDel="00D52E6C">
                <w:rPr>
                  <w:rStyle w:val="StyleVisiontablecellC00000000097372A0-contentC0000000009732010"/>
                  <w:i w:val="0"/>
                  <w:color w:val="auto"/>
                </w:rPr>
                <w:delText>.</w:delText>
              </w:r>
            </w:del>
          </w:p>
        </w:tc>
        <w:tc>
          <w:tcPr>
            <w:tcW w:w="635" w:type="pct"/>
          </w:tcPr>
          <w:p w14:paraId="0505D481" w14:textId="0124A056" w:rsidR="00FC4701" w:rsidDel="00D52E6C" w:rsidRDefault="00FC4701" w:rsidP="00A50C7C">
            <w:pPr>
              <w:rPr>
                <w:del w:id="365" w:author="Rick Avila" w:date="2018-06-14T11:30:00Z"/>
                <w:rStyle w:val="StyleVisiontablecellC00000000097372A0-contentC0000000009732010"/>
                <w:i w:val="0"/>
                <w:color w:val="auto"/>
              </w:rPr>
            </w:pPr>
            <w:del w:id="366" w:author="Rick Avila" w:date="2018-06-14T11:30:00Z">
              <w:r w:rsidDel="00D52E6C">
                <w:rPr>
                  <w:rStyle w:val="StyleVisiontablecellC00000000097372A0-contentC0000000009732010"/>
                  <w:i w:val="0"/>
                  <w:color w:val="auto"/>
                </w:rPr>
                <w:delText>Spiral Pitch Factor</w:delText>
              </w:r>
            </w:del>
          </w:p>
          <w:p w14:paraId="4BB60D50" w14:textId="6DF34473" w:rsidR="00FC4701" w:rsidDel="00D52E6C" w:rsidRDefault="00FC4701" w:rsidP="00A50C7C">
            <w:pPr>
              <w:rPr>
                <w:del w:id="367" w:author="Rick Avila" w:date="2018-06-14T11:30:00Z"/>
                <w:rStyle w:val="StyleVisiontablecellC00000000097372A0-contentC0000000009732010"/>
                <w:i w:val="0"/>
                <w:color w:val="auto"/>
              </w:rPr>
            </w:pPr>
            <w:del w:id="368" w:author="Rick Avila" w:date="2018-06-14T11:30:00Z">
              <w:r w:rsidDel="00D52E6C">
                <w:rPr>
                  <w:rStyle w:val="StyleVisiontablecellC00000000097372A0-contentC0000000009732010"/>
                  <w:i w:val="0"/>
                  <w:color w:val="auto"/>
                </w:rPr>
                <w:delText>(0018,9311)</w:delText>
              </w:r>
            </w:del>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5C9687E6" w:rsidR="00FC4701" w:rsidRDefault="00FC4701" w:rsidP="00A50C7C">
            <w:pPr>
              <w:jc w:val="center"/>
            </w:pPr>
            <w:r>
              <w:t>Radiologist</w:t>
            </w:r>
            <w:r w:rsidR="00926055">
              <w:t xml:space="preserve"> and 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lastRenderedPageBreak/>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69" w:name="_Toc438038788"/>
      <w:bookmarkStart w:id="370" w:name="_Toc530296958"/>
      <w:r w:rsidRPr="00BC0B87">
        <w:t>3.</w:t>
      </w:r>
      <w:r w:rsidR="00E36FFA">
        <w:t>5</w:t>
      </w:r>
      <w:r w:rsidRPr="00BC0B87">
        <w:t>. Subject Selection</w:t>
      </w:r>
      <w:bookmarkEnd w:id="369"/>
      <w:bookmarkEnd w:id="370"/>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371"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371"/>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w:t>
      </w:r>
      <w:r w:rsidR="0019196A" w:rsidRPr="00BC0B87">
        <w:rPr>
          <w:rStyle w:val="StyleVisionparagraphC00000000096B1660-contentC00000000096B8550"/>
          <w:i w:val="0"/>
          <w:color w:val="auto"/>
        </w:rPr>
        <w:lastRenderedPageBreak/>
        <w:t xml:space="preserve">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372"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372"/>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373" w:name="_Toc530296959"/>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342"/>
      <w:bookmarkEnd w:id="373"/>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374" w:name="_Toc323910793"/>
      <w:bookmarkStart w:id="375" w:name="_Toc323910990"/>
      <w:bookmarkStart w:id="376" w:name="_Toc323911091"/>
      <w:bookmarkStart w:id="377"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374"/>
      <w:bookmarkEnd w:id="375"/>
      <w:bookmarkEnd w:id="376"/>
      <w:bookmarkEnd w:id="377"/>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10B22C60"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155AC1">
        <w:rPr>
          <w:rFonts w:cs="Times New Roman"/>
          <w:szCs w:val="20"/>
        </w:rPr>
        <w:fldChar w:fldCharType="begin"/>
      </w:r>
      <w:r w:rsidR="00155AC1">
        <w:rPr>
          <w:rFonts w:cs="Times New Roman"/>
          <w:szCs w:val="20"/>
        </w:rPr>
        <w:instrText xml:space="preserve"> ADDIN EN.CITE &lt;EndNote&gt;&lt;Cite&gt;&lt;Author&gt;ACR-STR&lt;/Author&gt;&lt;Year&gt;2014&lt;/Year&gt;&lt;RecNum&gt;2159&lt;/RecNum&gt;&lt;DisplayText&gt;(29)&lt;/DisplayText&gt;&lt;record&gt;&lt;rec-number&gt;2159&lt;/rec-number&gt;&lt;foreign-keys&gt;&lt;key app="EN" db-id="wva5zvttcsfpdted5p0vwdw8at2599sftxdf" timestamp="0"&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155AC1">
        <w:rPr>
          <w:rFonts w:cs="Times New Roman"/>
          <w:szCs w:val="20"/>
        </w:rPr>
        <w:fldChar w:fldCharType="separate"/>
      </w:r>
      <w:r w:rsidR="00155AC1">
        <w:rPr>
          <w:rFonts w:cs="Times New Roman"/>
          <w:noProof/>
          <w:szCs w:val="20"/>
        </w:rPr>
        <w:t>(29)</w:t>
      </w:r>
      <w:r w:rsidR="00155AC1">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A155F5">
        <w:rPr>
          <w:rFonts w:cs="Times New Roman"/>
          <w:szCs w:val="20"/>
        </w:rPr>
        <w:t xml:space="preserve"> </w: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 </w:instrTex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DATA </w:instrText>
      </w:r>
      <w:r w:rsidR="00155AC1">
        <w:rPr>
          <w:rFonts w:cs="Times New Roman"/>
          <w:szCs w:val="20"/>
        </w:rPr>
      </w:r>
      <w:r w:rsidR="00155AC1">
        <w:rPr>
          <w:rFonts w:cs="Times New Roman"/>
          <w:szCs w:val="20"/>
        </w:rPr>
        <w:fldChar w:fldCharType="end"/>
      </w:r>
      <w:r w:rsidR="00155AC1">
        <w:rPr>
          <w:rFonts w:cs="Times New Roman"/>
          <w:szCs w:val="20"/>
        </w:rPr>
      </w:r>
      <w:r w:rsidR="00155AC1">
        <w:rPr>
          <w:rFonts w:cs="Times New Roman"/>
          <w:szCs w:val="20"/>
        </w:rPr>
        <w:fldChar w:fldCharType="separate"/>
      </w:r>
      <w:r w:rsidR="00155AC1">
        <w:rPr>
          <w:rFonts w:cs="Times New Roman"/>
          <w:noProof/>
          <w:szCs w:val="20"/>
        </w:rPr>
        <w:t>(30, 31)</w:t>
      </w:r>
      <w:r w:rsidR="00155AC1">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378" w:name="_Toc323910795"/>
      <w:bookmarkStart w:id="379" w:name="_Toc323910992"/>
      <w:bookmarkStart w:id="380"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w:t>
      </w:r>
      <w:r w:rsidRPr="00027906">
        <w:rPr>
          <w:rStyle w:val="StyleVisiontextC0000000009758BC0"/>
          <w:i w:val="0"/>
        </w:rPr>
        <w:lastRenderedPageBreak/>
        <w:t xml:space="preserve">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6"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378"/>
    <w:bookmarkEnd w:id="379"/>
    <w:bookmarkEnd w:id="380"/>
    <w:p w14:paraId="74B4D3B8" w14:textId="31A63AE1"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xml:space="preserve">. </w:t>
      </w:r>
      <w:r w:rsidR="008C2539">
        <w:rPr>
          <w:rStyle w:val="StyleVisionparagraphC0000000009756960-contentC000000000975A3D0"/>
          <w:i w:val="0"/>
          <w:color w:val="auto"/>
        </w:rPr>
        <w:t xml:space="preserve">Improper centering can increase radiation dose and image noise </w: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 </w:instrTex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DATA </w:instrText>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end"/>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separate"/>
      </w:r>
      <w:r w:rsidR="00155AC1">
        <w:rPr>
          <w:rStyle w:val="StyleVisionparagraphC0000000009756960-contentC000000000975A3D0"/>
          <w:i w:val="0"/>
          <w:noProof/>
          <w:color w:val="auto"/>
        </w:rPr>
        <w:t>(32, 33)</w:t>
      </w:r>
      <w:r w:rsidR="00155AC1">
        <w:rPr>
          <w:rStyle w:val="StyleVisionparagraphC0000000009756960-contentC000000000975A3D0"/>
          <w:i w:val="0"/>
          <w:color w:val="auto"/>
        </w:rPr>
        <w:fldChar w:fldCharType="end"/>
      </w:r>
      <w:r w:rsidR="008C2539">
        <w:rPr>
          <w:rStyle w:val="StyleVisionparagraphC0000000009756960-contentC000000000975A3D0"/>
          <w:i w:val="0"/>
          <w:color w:val="auto"/>
        </w:rPr>
        <w:t xml:space="preserve">. </w:t>
      </w:r>
      <w:r>
        <w:rPr>
          <w:rStyle w:val="StyleVisionparagraphC0000000009756960-contentC000000000975A3D0"/>
          <w:i w:val="0"/>
          <w:color w:val="auto"/>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6A7CCAD8" w:rsidR="0010152A" w:rsidRDefault="008C2539" w:rsidP="0010152A">
      <w:pPr>
        <w:pStyle w:val="3"/>
        <w:rPr>
          <w:rStyle w:val="StyleVisionparagraphC0000000009756960-contentC000000000975A3D0"/>
          <w:i w:val="0"/>
          <w:color w:val="auto"/>
        </w:rPr>
      </w:pPr>
      <w:r>
        <w:rPr>
          <w:rStyle w:val="StyleVisionparagraphC0000000009756960-contentC000000000975A3D0"/>
          <w:i w:val="0"/>
          <w:color w:val="auto"/>
        </w:rPr>
        <w:t>S</w:t>
      </w:r>
      <w:r w:rsidR="0010152A">
        <w:rPr>
          <w:rStyle w:val="StyleVisionparagraphC0000000009756960-contentC000000000975A3D0"/>
          <w:i w:val="0"/>
          <w:color w:val="auto"/>
        </w:rPr>
        <w:t xml:space="preserve">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0010152A"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0010152A"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sidR="0010152A">
        <w:rPr>
          <w:rStyle w:val="StyleVisionparagraphC0000000009756960-contentC000000000975A3D0"/>
          <w:i w:val="0"/>
          <w:color w:val="auto"/>
        </w:rPr>
        <w:t xml:space="preserve">should be adjusted so that the midaxillary line is at the widest part of the gantry. </w:t>
      </w:r>
      <w:r w:rsidR="0010152A" w:rsidRPr="00027906">
        <w:rPr>
          <w:rStyle w:val="StyleVisionparagraphC0000000009756960-contentC000000000975A3D0"/>
          <w:i w:val="0"/>
          <w:color w:val="auto"/>
        </w:rPr>
        <w:t>The use of positioning wedges under the knees and</w:t>
      </w:r>
      <w:r w:rsidR="0010152A">
        <w:rPr>
          <w:rStyle w:val="StyleVisionparagraphC0000000009756960-contentC000000000975A3D0"/>
          <w:i w:val="0"/>
          <w:color w:val="auto"/>
        </w:rPr>
        <w:t>/or</w:t>
      </w:r>
      <w:r w:rsidR="0010152A" w:rsidRPr="00027906">
        <w:rPr>
          <w:rStyle w:val="StyleVisionparagraphC0000000009756960-contentC000000000975A3D0"/>
          <w:i w:val="0"/>
          <w:color w:val="auto"/>
        </w:rPr>
        <w:t xml:space="preserve"> head </w:t>
      </w:r>
      <w:r w:rsidR="0010152A">
        <w:rPr>
          <w:rStyle w:val="StyleVisionparagraphC0000000009756960-contentC000000000975A3D0"/>
          <w:i w:val="0"/>
          <w:color w:val="auto"/>
        </w:rPr>
        <w:t xml:space="preserve">may be needed for patient comfort, or may help to better align the spine and shoulders on the table, and </w:t>
      </w:r>
      <w:r w:rsidR="0010152A" w:rsidRPr="00027906">
        <w:rPr>
          <w:rStyle w:val="StyleVisionparagraphC0000000009756960-contentC000000000975A3D0"/>
          <w:i w:val="0"/>
          <w:color w:val="auto"/>
        </w:rPr>
        <w:t>is optional</w:t>
      </w:r>
      <w:r w:rsidR="0010152A" w:rsidRPr="009018B0">
        <w:rPr>
          <w:rStyle w:val="StyleVisionparagraphC0000000009756960-contentC000000000975A3D0"/>
          <w:i w:val="0"/>
          <w:color w:val="auto"/>
        </w:rPr>
        <w:t xml:space="preserve">. </w:t>
      </w:r>
      <w:r w:rsidR="0010152A">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3F0B0B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fforts should be made to obtain consistent, reproducible, maximal inspiratory lung volume on all scans</w:t>
      </w:r>
      <w:r w:rsidR="00A155F5">
        <w:rPr>
          <w:rStyle w:val="StyleVisiontextC0000000009758BC0"/>
          <w:b w:val="0"/>
          <w:i w:val="0"/>
        </w:rPr>
        <w:t>,</w:t>
      </w:r>
      <w:r w:rsidR="00821A92">
        <w:rPr>
          <w:rStyle w:val="StyleVisiontextC0000000009758BC0"/>
          <w:b w:val="0"/>
          <w:i w:val="0"/>
        </w:rPr>
        <w:t xml:space="preserve"> as inspiratory level can affect nodule volume measurements </w: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 </w:instrTex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DATA </w:instrText>
      </w:r>
      <w:r w:rsidR="00155AC1">
        <w:rPr>
          <w:b w:val="0"/>
        </w:rPr>
      </w:r>
      <w:r w:rsidR="00155AC1">
        <w:rPr>
          <w:b w:val="0"/>
        </w:rPr>
        <w:fldChar w:fldCharType="end"/>
      </w:r>
      <w:r w:rsidR="00155AC1">
        <w:rPr>
          <w:b w:val="0"/>
        </w:rPr>
      </w:r>
      <w:r w:rsidR="00155AC1">
        <w:rPr>
          <w:b w:val="0"/>
        </w:rPr>
        <w:fldChar w:fldCharType="separate"/>
      </w:r>
      <w:r w:rsidR="00155AC1">
        <w:rPr>
          <w:b w:val="0"/>
          <w:noProof/>
        </w:rPr>
        <w:t>(21, 34, 35)</w:t>
      </w:r>
      <w:r w:rsidR="00155AC1">
        <w:rPr>
          <w:b w:val="0"/>
        </w:rPr>
        <w:fldChar w:fldCharType="end"/>
      </w:r>
      <w:r>
        <w:rPr>
          <w:rStyle w:val="StyleVisiontextC0000000009758BC0"/>
          <w:b w:val="0"/>
          <w:i w:val="0"/>
        </w:rPr>
        <w:t xml:space="preserve">.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lastRenderedPageBreak/>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381" w:name="_Toc323910794"/>
      <w:bookmarkStart w:id="382" w:name="_Toc323910991"/>
      <w:bookmarkStart w:id="383" w:name="_Toc323911092"/>
    </w:p>
    <w:p w14:paraId="4F90EE1B" w14:textId="4FF9F1DB" w:rsidR="008917C0" w:rsidRPr="00C46568" w:rsidRDefault="00ED0C90">
      <w:pPr>
        <w:pStyle w:val="Heading3"/>
        <w:rPr>
          <w:lang w:val="en-US"/>
        </w:rPr>
      </w:pPr>
      <w:bookmarkStart w:id="384"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381"/>
      <w:bookmarkEnd w:id="382"/>
      <w:bookmarkEnd w:id="383"/>
      <w:bookmarkEnd w:id="384"/>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385" w:name="_Toc323910798"/>
      <w:bookmarkStart w:id="386" w:name="_Toc323910995"/>
      <w:bookmarkStart w:id="387" w:name="_Toc323911096"/>
    </w:p>
    <w:p w14:paraId="6D942D26" w14:textId="1747967B" w:rsidR="00581644" w:rsidRPr="00D92917" w:rsidRDefault="00ED0C90" w:rsidP="00D43330">
      <w:pPr>
        <w:pStyle w:val="Heading2"/>
        <w:spacing w:before="0"/>
      </w:pPr>
      <w:bookmarkStart w:id="388" w:name="_Toc292350661"/>
      <w:bookmarkStart w:id="389" w:name="_Toc530296960"/>
      <w:bookmarkEnd w:id="385"/>
      <w:bookmarkEnd w:id="386"/>
      <w:bookmarkEnd w:id="387"/>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388"/>
      <w:bookmarkEnd w:id="389"/>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lastRenderedPageBreak/>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680763A4" w:rsidR="00B75B92" w:rsidRPr="00BC0B87" w:rsidRDefault="00C4392D" w:rsidP="00BA50D7">
      <w:pPr>
        <w:pStyle w:val="3"/>
        <w:rPr>
          <w:rStyle w:val="StyleVisionparagraphC0000000009736A60-contentC0000000009731CD0"/>
          <w:b/>
          <w:i w:val="0"/>
          <w:color w:val="auto"/>
        </w:rPr>
      </w:pPr>
      <w:r>
        <w:rPr>
          <w:rStyle w:val="StyleVisiontextC00000000097371F0"/>
          <w:i w:val="0"/>
          <w:color w:val="auto"/>
        </w:rPr>
        <w:t>As noted in Section 3.4.1, a</w:t>
      </w:r>
      <w:r w:rsidR="00A701BC">
        <w:rPr>
          <w:rStyle w:val="StyleVisiontextC00000000097371F0"/>
          <w:i w:val="0"/>
          <w:color w:val="auto"/>
        </w:rPr>
        <w:t xml:space="preserve"> </w:t>
      </w:r>
      <w:r w:rsidR="00A701BC" w:rsidRPr="00C4392D">
        <w:rPr>
          <w:rStyle w:val="StyleVisiontextC00000000097371F0"/>
          <w:b/>
          <w:i w:val="0"/>
          <w:color w:val="auto"/>
        </w:rPr>
        <w:t xml:space="preserve">CT </w:t>
      </w:r>
      <w:r w:rsidR="00484B35" w:rsidRPr="00C4392D">
        <w:rPr>
          <w:rStyle w:val="StyleVisiontextC00000000097371F0"/>
          <w:b/>
          <w:i w:val="0"/>
          <w:color w:val="auto"/>
        </w:rPr>
        <w:t>D</w:t>
      </w:r>
      <w:r w:rsidR="00A701BC" w:rsidRPr="00C4392D">
        <w:rPr>
          <w:rStyle w:val="StyleVisiontextC00000000097371F0"/>
          <w:b/>
          <w:i w:val="0"/>
          <w:color w:val="auto"/>
        </w:rPr>
        <w:t xml:space="preserve">ose </w:t>
      </w:r>
      <w:r w:rsidR="00484B35" w:rsidRPr="00C4392D">
        <w:rPr>
          <w:rStyle w:val="StyleVisiontextC00000000097371F0"/>
          <w:b/>
          <w:i w:val="0"/>
          <w:color w:val="auto"/>
        </w:rPr>
        <w:t>I</w:t>
      </w:r>
      <w:r w:rsidR="00A701BC" w:rsidRPr="00C4392D">
        <w:rPr>
          <w:rStyle w:val="StyleVisiontextC00000000097371F0"/>
          <w:b/>
          <w:i w:val="0"/>
          <w:color w:val="auto"/>
        </w:rPr>
        <w:t xml:space="preserve">ndex </w:t>
      </w:r>
      <w:r w:rsidR="00A701BC">
        <w:rPr>
          <w:rStyle w:val="StyleVisiontextC00000000097371F0"/>
          <w:i w:val="0"/>
          <w:color w:val="auto"/>
        </w:rPr>
        <w:t>(</w:t>
      </w:r>
      <w:r w:rsidR="00A701BC" w:rsidRPr="00BC0B87">
        <w:rPr>
          <w:rStyle w:val="StyleVisiontextC00000000097371F0"/>
          <w:b/>
          <w:i w:val="0"/>
          <w:color w:val="auto"/>
        </w:rPr>
        <w:t>CTDIvol</w:t>
      </w:r>
      <w:r w:rsidR="00A701BC">
        <w:rPr>
          <w:rStyle w:val="StyleVisiontextC00000000097371F0"/>
          <w:i w:val="0"/>
          <w:color w:val="auto"/>
        </w:rPr>
        <w:t>)</w:t>
      </w:r>
      <w:r>
        <w:rPr>
          <w:rStyle w:val="StyleVisiontextC00000000097371F0"/>
          <w:i w:val="0"/>
          <w:color w:val="auto"/>
        </w:rPr>
        <w:t xml:space="preserve"> </w:t>
      </w:r>
      <w:r w:rsidR="00CF619A">
        <w:rPr>
          <w:rStyle w:val="StyleVisiontextC00000000097371F0"/>
          <w:i w:val="0"/>
          <w:color w:val="auto"/>
        </w:rPr>
        <w:t xml:space="preserve">≤3 mGy should provide sufficient image quality for a person of standard size, </w:t>
      </w:r>
      <w:r>
        <w:rPr>
          <w:rStyle w:val="StyleVisiontextC00000000097371F0"/>
          <w:i w:val="0"/>
          <w:color w:val="auto"/>
        </w:rPr>
        <w:t>(</w:t>
      </w:r>
      <w:r w:rsidR="00CF619A">
        <w:rPr>
          <w:rStyle w:val="StyleVisiontablecellC00000000097372A0-contentC0000000009732010"/>
          <w:i w:val="0"/>
          <w:color w:val="auto"/>
        </w:rPr>
        <w:t>5’7”/170 cm and 154 lbs/70 kg</w:t>
      </w:r>
      <w:r>
        <w:rPr>
          <w:rStyle w:val="StyleVisiontablecellC00000000097372A0-contentC0000000009732010"/>
          <w:i w:val="0"/>
          <w:color w:val="auto"/>
        </w:rPr>
        <w:t>)</w:t>
      </w:r>
      <w:r w:rsidR="00010639">
        <w:rPr>
          <w:rStyle w:val="StyleVisiontablecellC00000000097372A0-contentC0000000009732010"/>
          <w:i w:val="0"/>
          <w:color w:val="auto"/>
        </w:rPr>
        <w:t xml:space="preserve">, </w:t>
      </w:r>
      <w:r w:rsidR="00CF619A">
        <w:rPr>
          <w:rStyle w:val="StyleVisiontablecellC00000000097372A0-contentC0000000009732010"/>
          <w:i w:val="0"/>
          <w:color w:val="auto"/>
        </w:rPr>
        <w:t>should be reduced for smaller individuals</w:t>
      </w:r>
      <w:r w:rsidR="00010639">
        <w:rPr>
          <w:rStyle w:val="StyleVisiontablecellC00000000097372A0-contentC0000000009732010"/>
          <w:i w:val="0"/>
          <w:color w:val="auto"/>
        </w:rPr>
        <w:t>,</w:t>
      </w:r>
      <w:r w:rsidR="00CF619A">
        <w:rPr>
          <w:rStyle w:val="StyleVisiontablecellC00000000097372A0-contentC0000000009732010"/>
          <w:i w:val="0"/>
          <w:color w:val="auto"/>
        </w:rPr>
        <w:t xml:space="preserve"> and may need to be increased for larger individuals, but should be kept constant for the same person at all time points. </w:t>
      </w:r>
      <w:r w:rsidR="00010639">
        <w:rPr>
          <w:rStyle w:val="StyleVisiontextC00000000097371F0"/>
          <w:i w:val="0"/>
          <w:color w:val="auto"/>
        </w:rPr>
        <w:t>The</w:t>
      </w:r>
      <w:r w:rsidR="0063748A">
        <w:rPr>
          <w:rStyle w:val="StyleVisiontextC00000000097371F0"/>
          <w:i w:val="0"/>
          <w:color w:val="auto"/>
        </w:rPr>
        <w:t xml:space="preserv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lastRenderedPageBreak/>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390" w:name="_Toc292350662"/>
      <w:r>
        <w:rPr>
          <w:rStyle w:val="StyleVisiontextC00000000097AAD00"/>
        </w:rPr>
        <w:br w:type="textWrapping" w:clear="all"/>
      </w:r>
      <w:bookmarkStart w:id="391" w:name="_Toc530296961"/>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390"/>
      <w:bookmarkEnd w:id="391"/>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07DB686B"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 12)</w:t>
      </w:r>
      <w:r w:rsidR="00155AC1">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3E5BB853"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13, 36)</w:t>
      </w:r>
      <w:r w:rsidR="00155AC1">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0CEFD9FD"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7)</w:t>
      </w:r>
      <w:r w:rsidR="00155AC1">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56C94607"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r>
      <w:r w:rsidR="00155AC1">
        <w:rPr>
          <w:rStyle w:val="StyleVisionparagraphC00000000097AD4E0-contentC00000000097B3570"/>
          <w:i w:val="0"/>
          <w:color w:val="auto"/>
        </w:rPr>
        <w:instrText xml:space="preserve"> ADDIN EN.CITE &lt;EndNote&gt;&lt;Cite&gt;&lt;Author&gt;Willemink&lt;/Author&gt;&lt;Year&gt;2013&lt;/Year&gt;&lt;RecNum&gt;2161&lt;/RecNum&gt;&lt;DisplayText&gt;(38)&lt;/DisplayText&gt;&lt;record&gt;&lt;rec-number&gt;2161&lt;/rec-number&gt;&lt;foreign-keys&gt;&lt;key app="EN" db-id="wva5zvttcsfpdted5p0vwdw8at2599sftxdf" timestamp="0"&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8)</w:t>
      </w:r>
      <w:r w:rsidR="00155AC1">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16-18, 28, 39)</w:t>
      </w:r>
      <w:r w:rsidR="00155AC1">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392" w:name="_Toc438038800"/>
      <w:bookmarkStart w:id="393" w:name="_Toc292350663"/>
    </w:p>
    <w:p w14:paraId="1866626F" w14:textId="69D14ADE" w:rsidR="008F3F01" w:rsidRPr="00BC0B87" w:rsidRDefault="008F3F01" w:rsidP="008F3F01">
      <w:pPr>
        <w:pStyle w:val="Heading2"/>
      </w:pPr>
      <w:bookmarkStart w:id="394" w:name="_Toc530296962"/>
      <w:r w:rsidRPr="00BC0B87">
        <w:t>3.</w:t>
      </w:r>
      <w:r w:rsidR="00A50C7C">
        <w:t>9</w:t>
      </w:r>
      <w:r w:rsidRPr="00BC0B87">
        <w:t>. Image Q</w:t>
      </w:r>
      <w:r w:rsidR="005E1C9C" w:rsidRPr="00BC0B87">
        <w:t xml:space="preserve">uality </w:t>
      </w:r>
      <w:r w:rsidRPr="00BC0B87">
        <w:t>A</w:t>
      </w:r>
      <w:bookmarkEnd w:id="392"/>
      <w:r w:rsidR="005E1C9C" w:rsidRPr="00BC0B87">
        <w:t>ssurance</w:t>
      </w:r>
      <w:bookmarkEnd w:id="394"/>
    </w:p>
    <w:p w14:paraId="60DDD4E1" w14:textId="77777777" w:rsidR="00330835" w:rsidRPr="00BD241F" w:rsidRDefault="00330835" w:rsidP="00330835">
      <w:pPr>
        <w:spacing w:after="160"/>
      </w:pPr>
      <w:bookmarkStart w:id="395"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395"/>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396"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396"/>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0588C60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w:t>
            </w:r>
            <w:ins w:id="397" w:author="Rick Avila" w:date="2018-10-20T22:32:00Z">
              <w:r w:rsidR="007209CE">
                <w:t xml:space="preserve">not significantly </w:t>
              </w:r>
            </w:ins>
            <w:del w:id="398" w:author="Rick Avila" w:date="2018-10-20T22:32:00Z">
              <w:r w:rsidR="008F3F01" w:rsidRPr="00BC0B87" w:rsidDel="007209CE">
                <w:delText>un</w:delText>
              </w:r>
            </w:del>
            <w:r w:rsidR="008F3F01" w:rsidRPr="00BC0B87">
              <w:t xml:space="preserve">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ins w:id="399" w:author="Rick Avila" w:date="2018-10-20T22:33:00Z">
              <w:r w:rsidR="007209CE">
                <w:t xml:space="preserve"> A nodule is significantly attached to other structures of similar attenuation if the </w:t>
              </w:r>
            </w:ins>
            <w:ins w:id="400" w:author="Rick Avila" w:date="2018-10-20T22:34:00Z">
              <w:r w:rsidR="007209CE">
                <w:t xml:space="preserve">attached surface area(s) represents more than </w:t>
              </w:r>
            </w:ins>
            <w:ins w:id="401" w:author="Rick Avila" w:date="2018-11-18T08:45:00Z">
              <w:r w:rsidR="001A4A28">
                <w:t>1/3</w:t>
              </w:r>
            </w:ins>
            <w:ins w:id="402" w:author="Rick Avila" w:date="2018-10-20T22:34:00Z">
              <w:r w:rsidR="007209CE">
                <w:t xml:space="preserve"> of the total surface area of the lung nodule.</w:t>
              </w:r>
            </w:ins>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7493B578"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w:t>
            </w:r>
            <w:r w:rsidRPr="00745C94">
              <w:rPr>
                <w:rFonts w:cs="Arial"/>
                <w:bCs/>
                <w:color w:val="000000"/>
              </w:rPr>
              <w:lastRenderedPageBreak/>
              <w:t xml:space="preserve">diameter is between </w:t>
            </w:r>
            <w:r>
              <w:rPr>
                <w:rFonts w:cs="Arial"/>
                <w:bCs/>
                <w:color w:val="000000"/>
              </w:rPr>
              <w:t>6</w:t>
            </w:r>
            <w:r w:rsidRPr="00745C94">
              <w:rPr>
                <w:rFonts w:cs="Arial"/>
                <w:bCs/>
                <w:color w:val="000000"/>
              </w:rPr>
              <w:t xml:space="preserve"> mm and 1</w:t>
            </w:r>
            <w:r w:rsidR="00A838EA">
              <w:rPr>
                <w:rFonts w:cs="Arial"/>
                <w:bCs/>
                <w:color w:val="000000"/>
              </w:rPr>
              <w:t>0</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lastRenderedPageBreak/>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403" w:name="_Toc530296963"/>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393"/>
      <w:bookmarkEnd w:id="403"/>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4CD9934B"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 </w:instrTex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DATA </w:instrText>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end"/>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separate"/>
      </w:r>
      <w:r w:rsidR="00155AC1">
        <w:rPr>
          <w:rStyle w:val="StyleVisionparagraphC00000000098136F0-contentC000000000981FCF0"/>
          <w:i w:val="0"/>
          <w:noProof/>
          <w:color w:val="auto"/>
        </w:rPr>
        <w:t>(40-45)</w:t>
      </w:r>
      <w:r w:rsidR="00155AC1">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w:t>
      </w:r>
      <w:r w:rsidR="002B4966">
        <w:lastRenderedPageBreak/>
        <w:t xml:space="preserve">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F00020" w:rsidRPr="00F84D29" w14:paraId="6AF03D6C" w14:textId="77777777" w:rsidTr="00570358">
        <w:trPr>
          <w:trHeight w:val="43"/>
          <w:tblCellSpacing w:w="7" w:type="dxa"/>
          <w:ins w:id="404" w:author="Rick Avila" w:date="2018-11-18T09:24:00Z"/>
        </w:trPr>
        <w:tc>
          <w:tcPr>
            <w:tcW w:w="2048" w:type="dxa"/>
            <w:vAlign w:val="center"/>
          </w:tcPr>
          <w:p w14:paraId="5E372BE4" w14:textId="249A8DC2" w:rsidR="00F00020" w:rsidRDefault="00F00020" w:rsidP="00F00020">
            <w:pPr>
              <w:rPr>
                <w:ins w:id="405" w:author="Rick Avila" w:date="2018-11-18T09:24:00Z"/>
                <w:rStyle w:val="StyleVisioncontentC0000000009821550"/>
                <w:i w:val="0"/>
                <w:color w:val="auto"/>
              </w:rPr>
            </w:pPr>
            <w:ins w:id="406" w:author="Rick Avila" w:date="2018-11-18T09:24:00Z">
              <w:r w:rsidRPr="00F84D29">
                <w:rPr>
                  <w:rStyle w:val="StyleVisioncontentC0000000009821550"/>
                  <w:i w:val="0"/>
                  <w:color w:val="auto"/>
                </w:rPr>
                <w:t xml:space="preserve">Image Analysis </w:t>
              </w:r>
              <w:r>
                <w:rPr>
                  <w:rStyle w:val="StyleVisioncontentC0000000009821550"/>
                  <w:i w:val="0"/>
                  <w:color w:val="auto"/>
                </w:rPr>
                <w:t>Tool</w:t>
              </w:r>
            </w:ins>
          </w:p>
        </w:tc>
        <w:tc>
          <w:tcPr>
            <w:tcW w:w="1709" w:type="dxa"/>
            <w:vAlign w:val="center"/>
          </w:tcPr>
          <w:p w14:paraId="059BA240" w14:textId="583D0EE9" w:rsidR="00F00020" w:rsidRPr="00BC0B87" w:rsidRDefault="00F00020" w:rsidP="00F00020">
            <w:pPr>
              <w:jc w:val="center"/>
              <w:rPr>
                <w:ins w:id="407" w:author="Rick Avila" w:date="2018-11-18T09:24:00Z"/>
              </w:rPr>
            </w:pPr>
            <w:ins w:id="408" w:author="Rick Avila" w:date="2018-11-18T09:24:00Z">
              <w:r w:rsidRPr="00BC0B87">
                <w:rPr>
                  <w:rStyle w:val="StyleVisiontablecellC0000000009814140-contentC00000000098201D0"/>
                  <w:i w:val="0"/>
                  <w:color w:val="auto"/>
                </w:rPr>
                <w:t>Image Analyst</w:t>
              </w:r>
            </w:ins>
          </w:p>
        </w:tc>
        <w:tc>
          <w:tcPr>
            <w:tcW w:w="6691" w:type="dxa"/>
            <w:vAlign w:val="center"/>
          </w:tcPr>
          <w:p w14:paraId="3EAC16B7" w14:textId="776A32F4" w:rsidR="00F00020" w:rsidRDefault="00F00020" w:rsidP="00F00020">
            <w:pPr>
              <w:rPr>
                <w:ins w:id="409" w:author="Rick Avila" w:date="2018-11-18T09:24:00Z"/>
                <w:rStyle w:val="StyleVisiontablecellC0000000009814140-contentC00000000098201D0"/>
                <w:i w:val="0"/>
                <w:color w:val="auto"/>
              </w:rPr>
            </w:pPr>
            <w:ins w:id="410" w:author="Rick Avila" w:date="2018-11-18T09:24:00Z">
              <w:r>
                <w:rPr>
                  <w:rStyle w:val="StyleVisiontablecellC0000000009814140-contentC00000000098201D0"/>
                  <w:i w:val="0"/>
                  <w:color w:val="auto"/>
                </w:rPr>
                <w:t>Shall</w:t>
              </w:r>
            </w:ins>
            <w:ins w:id="411" w:author="Rick Avila" w:date="2018-11-18T09:25:00Z">
              <w:r>
                <w:rPr>
                  <w:rStyle w:val="StyleVisiontablecellC0000000009814140-contentC00000000098201D0"/>
                  <w:i w:val="0"/>
                  <w:color w:val="auto"/>
                </w:rPr>
                <w:t xml:space="preserve"> verify that the Image Analysis Tool achieves </w:t>
              </w:r>
            </w:ins>
            <w:ins w:id="412" w:author="Rick Avila" w:date="2018-11-18T09:26:00Z">
              <w:r>
                <w:rPr>
                  <w:rStyle w:val="StyleVisiontablecellC0000000009814140-contentC00000000098201D0"/>
                  <w:i w:val="0"/>
                  <w:color w:val="auto"/>
                </w:rPr>
                <w:t xml:space="preserve">the </w:t>
              </w:r>
            </w:ins>
            <w:ins w:id="413" w:author="Rick Avila" w:date="2018-11-18T09:27:00Z">
              <w:r>
                <w:rPr>
                  <w:rStyle w:val="StyleVisiontablecellC0000000009814140-contentC00000000098201D0"/>
                  <w:i w:val="0"/>
                  <w:color w:val="auto"/>
                </w:rPr>
                <w:t xml:space="preserve">volume </w:t>
              </w:r>
            </w:ins>
            <w:ins w:id="414" w:author="Rick Avila" w:date="2018-11-18T09:26:00Z">
              <w:r>
                <w:rPr>
                  <w:rStyle w:val="StyleVisiontablecellC0000000009814140-contentC00000000098201D0"/>
                  <w:i w:val="0"/>
                  <w:color w:val="auto"/>
                </w:rPr>
                <w:t>measurement bias, coefficient of variatio</w:t>
              </w:r>
            </w:ins>
            <w:ins w:id="415" w:author="Rick Avila" w:date="2018-11-18T09:27:00Z">
              <w:r>
                <w:rPr>
                  <w:rStyle w:val="StyleVisiontablecellC0000000009814140-contentC00000000098201D0"/>
                  <w:i w:val="0"/>
                  <w:color w:val="auto"/>
                </w:rPr>
                <w:t>n, and measurement linearity performance specified in this Profile. Clinical</w:t>
              </w:r>
            </w:ins>
            <w:ins w:id="416" w:author="Rick Avila" w:date="2018-11-18T09:28:00Z">
              <w:r>
                <w:rPr>
                  <w:rStyle w:val="StyleVisiontablecellC0000000009814140-contentC00000000098201D0"/>
                  <w:i w:val="0"/>
                  <w:color w:val="auto"/>
                </w:rPr>
                <w:t xml:space="preserve"> sites may use a small dataset for tis verification.</w:t>
              </w:r>
            </w:ins>
            <w:ins w:id="417" w:author="Rick Avila" w:date="2018-11-18T09:24:00Z">
              <w:r>
                <w:rPr>
                  <w:rStyle w:val="StyleVisiontablecellC0000000009814140-contentC00000000098201D0"/>
                  <w:i w:val="0"/>
                  <w:color w:val="auto"/>
                </w:rPr>
                <w:t xml:space="preserve"> </w:t>
              </w:r>
            </w:ins>
          </w:p>
        </w:tc>
      </w:tr>
      <w:tr w:rsidR="00F00020" w:rsidRPr="00F84D29" w14:paraId="7567C69C" w14:textId="77777777" w:rsidTr="00570358">
        <w:trPr>
          <w:trHeight w:val="43"/>
          <w:tblCellSpacing w:w="7" w:type="dxa"/>
        </w:trPr>
        <w:tc>
          <w:tcPr>
            <w:tcW w:w="2048" w:type="dxa"/>
            <w:vAlign w:val="center"/>
          </w:tcPr>
          <w:p w14:paraId="4C95099F" w14:textId="6B321749" w:rsidR="00F00020" w:rsidRPr="00F84D29" w:rsidRDefault="00F00020" w:rsidP="00F00020">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Analysis</w:t>
            </w:r>
          </w:p>
        </w:tc>
        <w:tc>
          <w:tcPr>
            <w:tcW w:w="1709" w:type="dxa"/>
            <w:vAlign w:val="center"/>
          </w:tcPr>
          <w:p w14:paraId="0C9EEB30" w14:textId="11101FE3" w:rsidR="00F00020" w:rsidRPr="00BC0B87" w:rsidRDefault="00F00020" w:rsidP="00F00020">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F00020" w:rsidRPr="00F84D29" w:rsidRDefault="00F00020" w:rsidP="00F00020">
            <w:pPr>
              <w:rPr>
                <w:rStyle w:val="StyleVisiontablecellC0000000009814140-contentC00000000098201D0"/>
                <w:i w:val="0"/>
                <w:color w:val="auto"/>
              </w:rPr>
            </w:pPr>
            <w:r>
              <w:rPr>
                <w:rStyle w:val="StyleVisiontablecellC0000000009814140-contentC00000000098201D0"/>
                <w:i w:val="0"/>
                <w:color w:val="auto"/>
              </w:rPr>
              <w:t>Shall disqualify n</w:t>
            </w:r>
            <w:r w:rsidRPr="00F84D29">
              <w:rPr>
                <w:rStyle w:val="StyleVisiontablecellC0000000009814140-contentC00000000098201D0"/>
                <w:i w:val="0"/>
                <w:color w:val="auto"/>
              </w:rPr>
              <w:t>odules with inadequate automated segmentations or nodules with non</w:t>
            </w:r>
            <w:r>
              <w:rPr>
                <w:rStyle w:val="StyleVisiontablecellC0000000009814140-contentC00000000098201D0"/>
                <w:i w:val="0"/>
                <w:color w:val="auto"/>
              </w:rPr>
              <w:t>-</w:t>
            </w:r>
            <w:r w:rsidRPr="00F84D29">
              <w:rPr>
                <w:rStyle w:val="StyleVisiontablecellC0000000009814140-contentC00000000098201D0"/>
                <w:i w:val="0"/>
                <w:color w:val="auto"/>
              </w:rPr>
              <w:t>comparable segmentations at both time points.</w:t>
            </w:r>
          </w:p>
        </w:tc>
      </w:tr>
      <w:tr w:rsidR="00F00020" w:rsidRPr="00F84D29" w14:paraId="22ECD81B" w14:textId="77777777" w:rsidTr="00570358">
        <w:trPr>
          <w:trHeight w:val="507"/>
          <w:tblCellSpacing w:w="7" w:type="dxa"/>
        </w:trPr>
        <w:tc>
          <w:tcPr>
            <w:tcW w:w="2048" w:type="dxa"/>
            <w:vAlign w:val="center"/>
          </w:tcPr>
          <w:p w14:paraId="3F307DBE" w14:textId="7BB43038" w:rsidR="00F00020" w:rsidRPr="00BC0B87" w:rsidRDefault="00F00020" w:rsidP="00F00020">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00020" w:rsidRPr="00BC0B87" w:rsidRDefault="00F00020" w:rsidP="00F00020">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00020" w:rsidRPr="00BC0B87" w:rsidRDefault="00F00020" w:rsidP="00F00020">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appropriate settings for </w:t>
            </w:r>
            <w:r w:rsidRPr="00F84D29">
              <w:rPr>
                <w:rStyle w:val="StyleVisionparagraphC00000000098136F0-contentC000000000981FCF0"/>
                <w:i w:val="0"/>
                <w:color w:val="auto"/>
              </w:rPr>
              <w:t>all time points.</w:t>
            </w:r>
          </w:p>
        </w:tc>
      </w:tr>
      <w:tr w:rsidR="00F00020" w:rsidRPr="00F84D29" w14:paraId="03B62555" w14:textId="77777777" w:rsidTr="00570358">
        <w:trPr>
          <w:tblCellSpacing w:w="7" w:type="dxa"/>
        </w:trPr>
        <w:tc>
          <w:tcPr>
            <w:tcW w:w="2048" w:type="dxa"/>
            <w:vAlign w:val="center"/>
          </w:tcPr>
          <w:p w14:paraId="3F33185F" w14:textId="63FC5F79" w:rsidR="00F00020" w:rsidRDefault="00F00020" w:rsidP="00F00020">
            <w:r>
              <w:t>Claim Calculations</w:t>
            </w:r>
          </w:p>
        </w:tc>
        <w:tc>
          <w:tcPr>
            <w:tcW w:w="1709" w:type="dxa"/>
            <w:vAlign w:val="center"/>
          </w:tcPr>
          <w:p w14:paraId="263AC0CA" w14:textId="5B2126B3" w:rsidR="00F00020" w:rsidRDefault="00F00020" w:rsidP="00F00020">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F00020" w:rsidRDefault="00F00020" w:rsidP="00F00020">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bookmarkStart w:id="418" w:name="_Toc438038812"/>
      <w:bookmarkStart w:id="419" w:name="_Toc382939123"/>
      <w:bookmarkStart w:id="420" w:name="_Toc418422335"/>
      <w:bookmarkStart w:id="421" w:name="_Toc292350669"/>
      <w:r>
        <w:br w:type="page"/>
      </w:r>
    </w:p>
    <w:p w14:paraId="78D56ADF" w14:textId="11489EB7" w:rsidR="00E70099" w:rsidRPr="00BC0B87" w:rsidRDefault="00B5579F" w:rsidP="00BC0B87">
      <w:pPr>
        <w:pStyle w:val="Heading1"/>
      </w:pPr>
      <w:bookmarkStart w:id="422" w:name="_Toc530296964"/>
      <w:r w:rsidRPr="00BC0B87">
        <w:lastRenderedPageBreak/>
        <w:t xml:space="preserve">4. </w:t>
      </w:r>
      <w:bookmarkEnd w:id="418"/>
      <w:r w:rsidR="006E203D">
        <w:t>Conformance</w:t>
      </w:r>
      <w:bookmarkEnd w:id="422"/>
    </w:p>
    <w:p w14:paraId="0EBBC76C" w14:textId="047996F4" w:rsidR="00B61287" w:rsidRDefault="00B5579F" w:rsidP="00B501E2">
      <w:pPr>
        <w:pStyle w:val="BodyText"/>
      </w:pPr>
      <w:bookmarkStart w:id="423"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424" w:name="_Toc382939125"/>
      <w:bookmarkStart w:id="425" w:name="_Toc418422337"/>
      <w:bookmarkStart w:id="426" w:name="_Toc382939124"/>
      <w:bookmarkStart w:id="427" w:name="_Toc418422336"/>
      <w:bookmarkStart w:id="428" w:name="_Toc292350665"/>
      <w:bookmarkStart w:id="429" w:name="_Toc530296965"/>
      <w:bookmarkEnd w:id="419"/>
      <w:bookmarkEnd w:id="420"/>
      <w:bookmarkEnd w:id="423"/>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429"/>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424"/>
      <w:bookmarkEnd w:id="42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426"/>
    <w:bookmarkEnd w:id="427"/>
    <w:p w14:paraId="4EC18850" w14:textId="0A6F0787"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ins w:id="430" w:author="Rick Avila" w:date="2018-06-14T11:40:00Z">
        <w:r w:rsidR="003610E2">
          <w:t>six</w:t>
        </w:r>
      </w:ins>
      <w:del w:id="431" w:author="Rick Avila" w:date="2018-06-14T11:40:00Z">
        <w:r w:rsidR="00BB3F61" w:rsidDel="003610E2">
          <w:delText>five</w:delText>
        </w:r>
      </w:del>
      <w:r w:rsidR="00BB3F61">
        <w:t xml:space="preserve"> metrics:</w:t>
      </w:r>
    </w:p>
    <w:p w14:paraId="687D6A3E" w14:textId="25C7CD10" w:rsidR="000C4D78" w:rsidRDefault="000C4D78" w:rsidP="00215BA8">
      <w:pPr>
        <w:pStyle w:val="BodyText"/>
        <w:numPr>
          <w:ilvl w:val="0"/>
          <w:numId w:val="26"/>
        </w:numPr>
        <w:spacing w:after="0"/>
        <w:rPr>
          <w:ins w:id="432" w:author="Rick Avila" w:date="2018-06-14T11:35:00Z"/>
        </w:rPr>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7D129F8C" w14:textId="0F1B0C08" w:rsidR="00D52E6C" w:rsidRDefault="00D52E6C" w:rsidP="00215BA8">
      <w:pPr>
        <w:pStyle w:val="BodyText"/>
        <w:numPr>
          <w:ilvl w:val="0"/>
          <w:numId w:val="26"/>
        </w:numPr>
        <w:spacing w:after="0"/>
      </w:pPr>
      <w:ins w:id="433" w:author="Rick Avila" w:date="2018-06-14T11:35:00Z">
        <w:r>
          <w:rPr>
            <w:u w:val="single"/>
          </w:rPr>
          <w:t>Resolution Aspect Ratio</w:t>
        </w:r>
        <w:r>
          <w:t xml:space="preserve"> is assessed </w:t>
        </w:r>
      </w:ins>
      <w:ins w:id="434" w:author="Rick Avila" w:date="2018-06-14T11:36:00Z">
        <w:r>
          <w:t>by taking the ratio of the PSF sigma along the Z dimension and dividing by the PSF sigma along the X</w:t>
        </w:r>
      </w:ins>
      <w:ins w:id="435" w:author="Rick Avila" w:date="2018-06-14T11:37:00Z">
        <w:r>
          <w:t xml:space="preserve"> dimension.</w:t>
        </w:r>
      </w:ins>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27550D42"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DC6357" w:rsidRDefault="00DC6357"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p>
                          <w:p w14:paraId="34A881F6" w14:textId="77777777" w:rsidR="00DC6357" w:rsidRDefault="00DC6357">
                            <w:pPr>
                              <w:rPr>
                                <w:sz w:val="22"/>
                                <w:highlight w:val="yellow"/>
                              </w:rPr>
                            </w:pPr>
                          </w:p>
                          <w:p w14:paraId="4A87E5AA" w14:textId="2663FB2B" w:rsidR="00DC6357" w:rsidRPr="00215BA8" w:rsidRDefault="00DC6357">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DC6357" w:rsidRDefault="00DC6357"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p>
                    <w:p w14:paraId="34A881F6" w14:textId="77777777" w:rsidR="00DC6357" w:rsidRDefault="00DC6357">
                      <w:pPr>
                        <w:rPr>
                          <w:sz w:val="22"/>
                          <w:highlight w:val="yellow"/>
                        </w:rPr>
                      </w:pPr>
                    </w:p>
                    <w:p w14:paraId="4A87E5AA" w14:textId="2663FB2B" w:rsidR="00DC6357" w:rsidRPr="00215BA8" w:rsidRDefault="00DC6357">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323D6F3E" w:rsidR="000A5B98" w:rsidRDefault="004B6352" w:rsidP="002A6122">
      <w:pPr>
        <w:pStyle w:val="3"/>
        <w:rPr>
          <w:rStyle w:val="StyleVisioncontentC0000000009723E70"/>
          <w:i w:val="0"/>
          <w:color w:val="auto"/>
        </w:rPr>
      </w:pPr>
      <w:r>
        <w:rPr>
          <w:rStyle w:val="StyleVisioncontentC0000000009723E70"/>
          <w:i w:val="0"/>
          <w:color w:val="auto"/>
        </w:rPr>
        <w:lastRenderedPageBreak/>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ins w:id="436" w:author="Rick Avila" w:date="2018-06-14T11:38:00Z">
        <w:r w:rsidR="003610E2">
          <w:rPr>
            <w:rStyle w:val="StyleVisioncontentC0000000009723E70"/>
            <w:i w:val="0"/>
            <w:color w:val="auto"/>
          </w:rPr>
          <w:t>six</w:t>
        </w:r>
      </w:ins>
      <w:del w:id="437" w:author="Rick Avila" w:date="2018-06-14T11:38:00Z">
        <w:r w:rsidDel="003610E2">
          <w:rPr>
            <w:rStyle w:val="StyleVisioncontentC0000000009723E70"/>
            <w:i w:val="0"/>
            <w:color w:val="auto"/>
          </w:rPr>
          <w:delText>five</w:delText>
        </w:r>
      </w:del>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 xml:space="preserve">the location of </w:t>
      </w:r>
      <w:del w:id="438" w:author="Rick Avila" w:date="2018-06-14T11:33:00Z">
        <w:r w:rsidR="003405C4" w:rsidDel="00D52E6C">
          <w:rPr>
            <w:rStyle w:val="StyleVisioncontentC0000000009723E70"/>
            <w:i w:val="0"/>
            <w:color w:val="auto"/>
          </w:rPr>
          <w:delText xml:space="preserve">each </w:delText>
        </w:r>
      </w:del>
      <w:ins w:id="439" w:author="Rick Avila" w:date="2018-06-14T11:33:00Z">
        <w:r w:rsidR="00D52E6C">
          <w:rPr>
            <w:rStyle w:val="StyleVisioncontentC0000000009723E70"/>
            <w:i w:val="0"/>
            <w:color w:val="auto"/>
          </w:rPr>
          <w:t xml:space="preserve">the two </w:t>
        </w:r>
      </w:ins>
      <w:r w:rsidR="003405C4">
        <w:rPr>
          <w:rStyle w:val="StyleVisioncontentC0000000009723E70"/>
          <w:i w:val="0"/>
          <w:color w:val="auto"/>
        </w:rPr>
        <w:t>image quality assessment module</w:t>
      </w:r>
      <w:ins w:id="440" w:author="Rick Avila" w:date="2018-06-14T11:33:00Z">
        <w:r w:rsidR="00D52E6C">
          <w:rPr>
            <w:rStyle w:val="StyleVisioncontentC0000000009723E70"/>
            <w:i w:val="0"/>
            <w:color w:val="auto"/>
          </w:rPr>
          <w:t>s closest to iso-center and at the iso-center distance of 1</w:t>
        </w:r>
      </w:ins>
      <w:ins w:id="441" w:author="Rick Avila" w:date="2018-07-19T13:31:00Z">
        <w:r w:rsidR="005A30A6">
          <w:rPr>
            <w:rStyle w:val="StyleVisioncontentC0000000009723E70"/>
            <w:i w:val="0"/>
            <w:color w:val="auto"/>
          </w:rPr>
          <w:t>60</w:t>
        </w:r>
      </w:ins>
      <w:ins w:id="442" w:author="Rick Avila" w:date="2018-06-14T11:33:00Z">
        <w:r w:rsidR="00D52E6C">
          <w:rPr>
            <w:rStyle w:val="StyleVisioncontentC0000000009723E70"/>
            <w:i w:val="0"/>
            <w:color w:val="auto"/>
          </w:rPr>
          <w:t>.0 mm</w:t>
        </w:r>
      </w:ins>
      <w:r w:rsidR="003405C4">
        <w:rPr>
          <w:rStyle w:val="StyleVisioncontentC0000000009723E70"/>
          <w:i w:val="0"/>
          <w:color w:val="auto"/>
        </w:rPr>
        <w:t>.</w:t>
      </w:r>
      <w:ins w:id="443" w:author="Rick Avila" w:date="2018-06-14T11:33:00Z">
        <w:r w:rsidR="00D52E6C">
          <w:rPr>
            <w:rStyle w:val="StyleVisioncontentC0000000009723E70"/>
            <w:i w:val="0"/>
            <w:color w:val="auto"/>
          </w:rPr>
          <w:t xml:space="preserve"> </w:t>
        </w:r>
      </w:ins>
      <w:ins w:id="444" w:author="Rick Avila" w:date="2018-07-19T13:32:00Z">
        <w:r w:rsidR="005A30A6">
          <w:rPr>
            <w:rStyle w:val="StyleVisioncontentC0000000009723E70"/>
            <w:i w:val="0"/>
            <w:color w:val="auto"/>
          </w:rPr>
          <w:t>Given that the radius of a measurement module ranges from 17.0</w:t>
        </w:r>
      </w:ins>
      <w:ins w:id="445" w:author="Rick Avila" w:date="2018-07-19T13:33:00Z">
        <w:r w:rsidR="005A30A6">
          <w:rPr>
            <w:rStyle w:val="StyleVisioncontentC0000000009723E70"/>
            <w:i w:val="0"/>
            <w:color w:val="auto"/>
          </w:rPr>
          <w:t xml:space="preserve"> mm to 28.0 mm </w:t>
        </w:r>
      </w:ins>
      <w:ins w:id="446" w:author="Rick Avila" w:date="2018-07-19T13:34:00Z">
        <w:r w:rsidR="005A30A6">
          <w:rPr>
            <w:rStyle w:val="StyleVisioncontentC0000000009723E70"/>
            <w:i w:val="0"/>
            <w:color w:val="auto"/>
          </w:rPr>
          <w:t xml:space="preserve">interpolation at 160.0 mm will measure </w:t>
        </w:r>
      </w:ins>
      <w:ins w:id="447" w:author="Rick Avila" w:date="2018-07-19T13:35:00Z">
        <w:r w:rsidR="005A30A6">
          <w:rPr>
            <w:rStyle w:val="StyleVisioncontentC0000000009723E70"/>
            <w:i w:val="0"/>
            <w:color w:val="auto"/>
          </w:rPr>
          <w:t xml:space="preserve">image characteristics over a range of iso-center distances from 132mm to </w:t>
        </w:r>
      </w:ins>
      <w:ins w:id="448" w:author="Rick Avila" w:date="2018-07-19T13:36:00Z">
        <w:r w:rsidR="005A30A6">
          <w:rPr>
            <w:rStyle w:val="StyleVisioncontentC0000000009723E70"/>
            <w:i w:val="0"/>
            <w:color w:val="auto"/>
          </w:rPr>
          <w:t>188.0 mm.</w:t>
        </w:r>
      </w:ins>
      <w:ins w:id="449" w:author="Rick Avila" w:date="2018-07-19T13:33:00Z">
        <w:r w:rsidR="005A30A6">
          <w:rPr>
            <w:rStyle w:val="StyleVisioncontentC0000000009723E70"/>
            <w:i w:val="0"/>
            <w:color w:val="auto"/>
          </w:rPr>
          <w:t xml:space="preserve"> </w:t>
        </w:r>
      </w:ins>
      <w:ins w:id="450" w:author="Rick Avila" w:date="2018-06-14T11:33:00Z">
        <w:r w:rsidR="00D52E6C">
          <w:rPr>
            <w:rStyle w:val="StyleVisioncontentC0000000009723E70"/>
            <w:i w:val="0"/>
            <w:color w:val="auto"/>
          </w:rPr>
          <w:t xml:space="preserve">The </w:t>
        </w:r>
      </w:ins>
      <w:ins w:id="451" w:author="Rick Avila" w:date="2018-06-14T11:34:00Z">
        <w:r w:rsidR="00D52E6C">
          <w:rPr>
            <w:rStyle w:val="StyleVisioncontentC0000000009723E70"/>
            <w:i w:val="0"/>
            <w:color w:val="auto"/>
          </w:rPr>
          <w:t xml:space="preserve">evaluation of the </w:t>
        </w:r>
      </w:ins>
      <w:ins w:id="452" w:author="Rick Avila" w:date="2018-06-14T11:37:00Z">
        <w:r w:rsidR="003610E2">
          <w:rPr>
            <w:rStyle w:val="StyleVisioncontentC0000000009723E70"/>
            <w:i w:val="0"/>
            <w:color w:val="auto"/>
          </w:rPr>
          <w:t>six</w:t>
        </w:r>
      </w:ins>
      <w:ins w:id="453" w:author="Rick Avila" w:date="2018-06-14T11:34:00Z">
        <w:r w:rsidR="00D52E6C">
          <w:rPr>
            <w:rStyle w:val="StyleVisioncontentC0000000009723E70"/>
            <w:i w:val="0"/>
            <w:color w:val="auto"/>
          </w:rPr>
          <w:t xml:space="preserve"> image quality charac</w:t>
        </w:r>
      </w:ins>
      <w:ins w:id="454" w:author="Rick Avila" w:date="2018-06-14T11:38:00Z">
        <w:r w:rsidR="003610E2">
          <w:rPr>
            <w:rStyle w:val="StyleVisioncontentC0000000009723E70"/>
            <w:i w:val="0"/>
            <w:color w:val="auto"/>
          </w:rPr>
          <w:t>teristics at 1</w:t>
        </w:r>
      </w:ins>
      <w:ins w:id="455" w:author="Rick Avila" w:date="2018-07-19T13:31:00Z">
        <w:r w:rsidR="005A30A6">
          <w:rPr>
            <w:rStyle w:val="StyleVisioncontentC0000000009723E70"/>
            <w:i w:val="0"/>
            <w:color w:val="auto"/>
          </w:rPr>
          <w:t>60</w:t>
        </w:r>
      </w:ins>
      <w:ins w:id="456" w:author="Rick Avila" w:date="2018-06-14T11:38:00Z">
        <w:r w:rsidR="003610E2">
          <w:rPr>
            <w:rStyle w:val="StyleVisioncontentC0000000009723E70"/>
            <w:i w:val="0"/>
            <w:color w:val="auto"/>
          </w:rPr>
          <w:t>.0 mm will be performed by linearly interpolating the values betw</w:t>
        </w:r>
      </w:ins>
      <w:ins w:id="457" w:author="Rick Avila" w:date="2018-06-14T11:39:00Z">
        <w:r w:rsidR="003610E2">
          <w:rPr>
            <w:rStyle w:val="StyleVisioncontentC0000000009723E70"/>
            <w:i w:val="0"/>
            <w:color w:val="auto"/>
          </w:rPr>
          <w:t>een the middle module positioned at 100mm from iso-center and the module that is furthest from iso-center.</w:t>
        </w:r>
      </w:ins>
    </w:p>
    <w:p w14:paraId="47B36557" w14:textId="2B3E5B3F"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r w:rsidR="006750A0">
        <w:rPr>
          <w:rStyle w:val="StyleVisioncontentC0000000009723E70"/>
          <w:i w:val="0"/>
          <w:color w:val="auto"/>
        </w:rPr>
        <w:t>,</w:t>
      </w:r>
      <w:r>
        <w:rPr>
          <w:rStyle w:val="StyleVisioncontentC0000000009723E70"/>
          <w:i w:val="0"/>
          <w:color w:val="auto"/>
        </w:rPr>
        <w:t>Y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is calculated as the volume of an ellipsoid with semi-axis lengths of X, Y, and Z PSF sigmas</w:t>
      </w:r>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w:t>
      </w:r>
      <w:r w:rsidR="00353D98">
        <w:rPr>
          <w:szCs w:val="22"/>
        </w:rPr>
        <w:t xml:space="preserve"> </w:t>
      </w:r>
      <w:r w:rsidR="00155AC1">
        <w:rPr>
          <w:szCs w:val="22"/>
        </w:rPr>
        <w:fldChar w:fldCharType="begin"/>
      </w:r>
      <w:r w:rsidR="00155AC1">
        <w:rPr>
          <w:szCs w:val="22"/>
        </w:rPr>
        <w:instrText xml:space="preserve"> ADDIN EN.CITE &lt;EndNote&gt;&lt;Cite&gt;&lt;Author&gt;Vannier&lt;/Author&gt;&lt;Year&gt;1993&lt;/Year&gt;&lt;RecNum&gt;2300&lt;/RecNum&gt;&lt;DisplayText&gt;(46)&lt;/DisplayText&gt;&lt;record&gt;&lt;rec-number&gt;2300&lt;/rec-number&gt;&lt;foreign-keys&gt;&lt;key app="EN" db-id="wva5zvttcsfpdted5p0vwdw8at2599sftxdf" timestamp="1518022515"&gt;2300&lt;/key&gt;&lt;/foreign-keys&gt;&lt;ref-type name="Journal Article"&gt;17&lt;/ref-type&gt;&lt;contributors&gt;&lt;authors&gt;&lt;author&gt;Vannier, M. W.&lt;/author&gt;&lt;author&gt;Wang, G. E.&lt;/author&gt;&lt;/authors&gt;&lt;/contributors&gt;&lt;auth-address&gt;Mallinckrodt Institute, St. Louis.&lt;/auth-address&gt;&lt;titles&gt;&lt;title&gt;Spiral CT refines imaging of temporal bone disorders&lt;/title&gt;&lt;secondary-title&gt;Diagn Imaging (San Franc)&lt;/secondary-title&gt;&lt;/titles&gt;&lt;periodical&gt;&lt;full-title&gt;Diagn Imaging (San Franc)&lt;/full-title&gt;&lt;/periodical&gt;&lt;pages&gt;116-21&lt;/pages&gt;&lt;volume&gt;15&lt;/volume&gt;&lt;number&gt;11&lt;/number&gt;&lt;keywords&gt;&lt;keyword&gt;Algorithms&lt;/keyword&gt;&lt;keyword&gt;Cochlear Implants&lt;/keyword&gt;&lt;keyword&gt;Ear Diseases/diagnostic imaging&lt;/keyword&gt;&lt;keyword&gt;Equipment Design&lt;/keyword&gt;&lt;keyword&gt;Evaluation Studies as Topic&lt;/keyword&gt;&lt;keyword&gt;Humans&lt;/keyword&gt;&lt;keyword&gt;Image Enhancement&lt;/keyword&gt;&lt;keyword&gt;Magnetic Resonance Imaging&lt;/keyword&gt;&lt;keyword&gt;Temporal Bone/anatomy &amp;amp; histology/*diagnostic imaging&lt;/keyword&gt;&lt;keyword&gt;Tomography, X-Ray Computed/instrumentation/methods&lt;/keyword&gt;&lt;/keywords&gt;&lt;dates&gt;&lt;year&gt;1993&lt;/year&gt;&lt;pub-dates&gt;&lt;date&gt;Nov&lt;/date&gt;&lt;/pub-dates&gt;&lt;/dates&gt;&lt;isbn&gt;0194-2514 (Print)&amp;#xD;0194-2514 (Linking)&lt;/isbn&gt;&lt;accession-num&gt;10172001&lt;/accession-num&gt;&lt;urls&gt;&lt;related-urls&gt;&lt;url&gt;https://www.ncbi.nlm.nih.gov/pubmed/10172001&lt;/url&gt;&lt;/related-urls&gt;&lt;/urls&gt;&lt;/record&gt;&lt;/Cite&gt;&lt;/EndNote&gt;</w:instrText>
      </w:r>
      <w:r w:rsidR="00155AC1">
        <w:rPr>
          <w:szCs w:val="22"/>
        </w:rPr>
        <w:fldChar w:fldCharType="separate"/>
      </w:r>
      <w:r w:rsidR="00155AC1">
        <w:rPr>
          <w:noProof/>
          <w:szCs w:val="22"/>
        </w:rPr>
        <w:t>(46)</w:t>
      </w:r>
      <w:r w:rsidR="00155AC1">
        <w:rPr>
          <w:szCs w:val="22"/>
        </w:rPr>
        <w:fldChar w:fldCharType="end"/>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A18E429" w14:textId="56B18F28" w:rsidR="000553B1" w:rsidRDefault="000553B1" w:rsidP="004B6352">
      <w:pPr>
        <w:pStyle w:val="3"/>
        <w:rPr>
          <w:ins w:id="458" w:author="Rick Avila" w:date="2018-06-14T15:16:00Z"/>
          <w:rStyle w:val="StyleVisioncontentC0000000009723E70"/>
          <w:i w:val="0"/>
          <w:color w:val="auto"/>
        </w:rPr>
      </w:pPr>
      <w:ins w:id="459" w:author="Rick Avila" w:date="2018-06-14T15:16:00Z">
        <w:r>
          <w:rPr>
            <w:rStyle w:val="StyleVisioncontentC0000000009723E70"/>
            <w:i w:val="0"/>
            <w:color w:val="auto"/>
          </w:rPr>
          <w:t>The resolution aspect ratio can not exceed 2.0.</w:t>
        </w:r>
      </w:ins>
    </w:p>
    <w:p w14:paraId="6936269F" w14:textId="1B5D6C85"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lastRenderedPageBreak/>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 xml:space="preserve">minus the measured mean HU for Air represents the maximum observed contrast due to edge enhancement (EEm). </w:t>
      </w:r>
      <w:r w:rsidR="00437260">
        <w:rPr>
          <w:rStyle w:val="StyleVisioncontentC0000000009723E70"/>
          <w:i w:val="0"/>
          <w:color w:val="auto"/>
        </w:rPr>
        <w:t>The reference level of edge enhancement (EEr)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1C8E1493" w:rsidR="001F4629" w:rsidRDefault="004556E5">
      <w:pPr>
        <w:rPr>
          <w:ins w:id="460" w:author="Rick Avila" w:date="2018-06-14T11:51:00Z"/>
        </w:rPr>
      </w:pPr>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 xml:space="preserve">the </w:t>
      </w:r>
      <w:r w:rsidR="00EC056F">
        <w:rPr>
          <w:rStyle w:val="StyleVisioncontentC0000000009723E70"/>
          <w:i w:val="0"/>
          <w:color w:val="auto"/>
        </w:rPr>
        <w:t xml:space="preserve">root </w:t>
      </w:r>
      <w:r w:rsidR="00217BCC">
        <w:rPr>
          <w:rStyle w:val="StyleVisioncontentC0000000009723E70"/>
          <w:i w:val="0"/>
          <w:color w:val="auto"/>
        </w:rPr>
        <w:t>mean square error (</w:t>
      </w:r>
      <w:r w:rsidR="00EC056F">
        <w:rPr>
          <w:rStyle w:val="StyleVisioncontentC0000000009723E70"/>
          <w:i w:val="0"/>
          <w:color w:val="auto"/>
        </w:rPr>
        <w:t>R</w:t>
      </w:r>
      <w:r w:rsidR="00217BCC">
        <w:rPr>
          <w:rStyle w:val="StyleVisioncontentC0000000009723E70"/>
          <w:i w:val="0"/>
          <w:color w:val="auto"/>
        </w:rPr>
        <w:t>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461" w:name="IDX"/>
      <w:bookmarkEnd w:id="428"/>
      <w:bookmarkEnd w:id="461"/>
    </w:p>
    <w:p w14:paraId="11B81F53" w14:textId="767A9B7B" w:rsidR="00690DDA" w:rsidRDefault="00690DDA">
      <w:pPr>
        <w:rPr>
          <w:ins w:id="462" w:author="Rick Avila" w:date="2018-06-14T11:51:00Z"/>
        </w:rPr>
      </w:pPr>
    </w:p>
    <w:p w14:paraId="58ABAC0D" w14:textId="645829D3" w:rsidR="00690DDA" w:rsidRDefault="00690DDA">
      <w:ins w:id="463" w:author="Rick Avila" w:date="2018-06-14T11:51:00Z">
        <w:r>
          <w:t xml:space="preserve">If the </w:t>
        </w:r>
        <w:r w:rsidR="00FC6183">
          <w:t xml:space="preserve">assessor is using a </w:t>
        </w:r>
      </w:ins>
      <w:ins w:id="464" w:author="Rick Avila" w:date="2018-06-14T11:52:00Z">
        <w:r w:rsidR="00FC6183">
          <w:t xml:space="preserve">CT scanning protocol with a small Field of View (FOV) that </w:t>
        </w:r>
      </w:ins>
      <w:ins w:id="465" w:author="Rick Avila" w:date="2018-06-14T11:53:00Z">
        <w:r w:rsidR="00FC6183">
          <w:t>produces image</w:t>
        </w:r>
      </w:ins>
      <w:ins w:id="466" w:author="Rick Avila" w:date="2018-06-14T15:18:00Z">
        <w:r w:rsidR="007A13A8">
          <w:t xml:space="preserve"> data</w:t>
        </w:r>
      </w:ins>
      <w:ins w:id="467" w:author="Rick Avila" w:date="2018-06-14T11:52:00Z">
        <w:r w:rsidR="00FC6183">
          <w:t xml:space="preserve"> </w:t>
        </w:r>
      </w:ins>
      <w:ins w:id="468" w:author="Rick Avila" w:date="2018-07-19T13:37:00Z">
        <w:r w:rsidR="00325F5F">
          <w:t>containing</w:t>
        </w:r>
        <w:r w:rsidR="003F2E39">
          <w:t xml:space="preserve"> </w:t>
        </w:r>
      </w:ins>
      <w:ins w:id="469" w:author="Rick Avila" w:date="2018-07-19T13:38:00Z">
        <w:r w:rsidR="003F2E39">
          <w:t>less than three image quality assessment modules</w:t>
        </w:r>
      </w:ins>
      <w:ins w:id="470" w:author="Rick Avila" w:date="2018-06-14T11:52:00Z">
        <w:r w:rsidR="00FC6183">
          <w:t>, the assessor will need to provide a</w:t>
        </w:r>
      </w:ins>
      <w:ins w:id="471" w:author="Rick Avila" w:date="2018-06-14T11:53:00Z">
        <w:r w:rsidR="00FC6183">
          <w:t xml:space="preserve"> second protocol that show</w:t>
        </w:r>
      </w:ins>
      <w:ins w:id="472" w:author="Rick Avila" w:date="2018-06-14T11:54:00Z">
        <w:r w:rsidR="00FC6183">
          <w:t xml:space="preserve">s conformance </w:t>
        </w:r>
      </w:ins>
      <w:ins w:id="473" w:author="Rick Avila" w:date="2018-07-19T13:38:00Z">
        <w:r w:rsidR="003F2E39">
          <w:t>for all three modules</w:t>
        </w:r>
      </w:ins>
      <w:ins w:id="474" w:author="Rick Avila" w:date="2018-06-14T11:54:00Z">
        <w:r w:rsidR="00FC6183">
          <w:t>. The combination of two protocols, one for large patients and another for patients that fit within a small</w:t>
        </w:r>
      </w:ins>
      <w:ins w:id="475" w:author="Rick Avila" w:date="2018-06-14T11:55:00Z">
        <w:r w:rsidR="00FC6183">
          <w:t>er FOV, can be used to demonstrate Profile conformance.</w:t>
        </w:r>
      </w:ins>
    </w:p>
    <w:p w14:paraId="0E7D8646" w14:textId="69F3F997" w:rsidR="00496927" w:rsidRPr="00A203F2" w:rsidRDefault="00496927" w:rsidP="00B501E2">
      <w:pPr>
        <w:pStyle w:val="Heading3"/>
        <w:rPr>
          <w:rStyle w:val="StyleVisiontextC00000000096B03D0"/>
          <w:rFonts w:cs="Calibri"/>
          <w:szCs w:val="24"/>
        </w:rPr>
      </w:pPr>
      <w:bookmarkStart w:id="476"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29194B2B"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8"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del w:id="477" w:author="Nancy Obuchowski" w:date="2018-10-23T20:47:00Z">
        <w:r w:rsidR="00C06D45" w:rsidDel="00C33FD2">
          <w:rPr>
            <w:rStyle w:val="StyleVisiontextC00000000096B03D0"/>
          </w:rPr>
          <w:delText>O=</w:delText>
        </w:r>
      </w:del>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9"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3F2F0F07"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w:t>
      </w:r>
      <w:r w:rsidRPr="009B41E9">
        <w:rPr>
          <w:rStyle w:val="StyleVisiontextC00000000096B03D0"/>
        </w:rPr>
        <w:lastRenderedPageBreak/>
        <w:t xml:space="preserve">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volume</w:t>
      </w:r>
      <w:ins w:id="478" w:author="Microsoft Office User" w:date="2018-03-14T21:25:00Z">
        <w:r w:rsidR="00A47A65">
          <w:rPr>
            <w:rStyle w:val="StyleVisiontextC00000000096B03D0"/>
          </w:rPr>
          <w:t>, with 95% confidence</w:t>
        </w:r>
      </w:ins>
      <w:r w:rsidR="00922D49" w:rsidRPr="009B41E9">
        <w:rPr>
          <w:rStyle w:val="StyleVisiontextC00000000096B03D0"/>
        </w:rPr>
        <w:t xml:space="preserv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20" w:history="1">
        <w:r w:rsidR="006C2EAF" w:rsidRPr="006C2EAF">
          <w:rPr>
            <w:rStyle w:val="Hyperlink"/>
          </w:rPr>
          <w:t>QIBA Small Lung Nodule Profile Wiki page</w:t>
        </w:r>
      </w:hyperlink>
      <w:r w:rsidR="00922D49" w:rsidRPr="009B41E9">
        <w:rPr>
          <w:rStyle w:val="StyleVisiontextC00000000096B03D0"/>
        </w:rPr>
        <w:t xml:space="preserve">. </w:t>
      </w:r>
      <w:moveFromRangeStart w:id="479" w:author="Nancy Obuchowski" w:date="2018-10-23T20:58:00Z" w:name="move528091629"/>
      <w:moveFrom w:id="480" w:author="Nancy Obuchowski" w:date="2018-10-23T20:58:00Z">
        <w:r w:rsidR="00922D49" w:rsidRPr="009B41E9" w:rsidDel="00971639">
          <w:rPr>
            <w:rStyle w:val="StyleVisiontextC00000000096B03D0"/>
          </w:rPr>
          <w:t xml:space="preserve">The </w:t>
        </w:r>
        <w:r w:rsidR="00EE4869" w:rsidRPr="009B41E9" w:rsidDel="00971639">
          <w:rPr>
            <w:rStyle w:val="StyleVisiontextC00000000096B03D0"/>
          </w:rPr>
          <w:t>specific version of the lung nodule analysis software will be considered compliant w</w:t>
        </w:r>
        <w:r w:rsidR="00922D49" w:rsidRPr="009B41E9" w:rsidDel="00971639">
          <w:rPr>
            <w:rStyle w:val="StyleVisiontextC00000000096B03D0"/>
          </w:rPr>
          <w:t xml:space="preserve">hen at least two </w:t>
        </w:r>
        <w:r w:rsidR="00EE4869" w:rsidRPr="009B41E9" w:rsidDel="00971639">
          <w:rPr>
            <w:rStyle w:val="StyleVisiontextC00000000096B03D0"/>
          </w:rPr>
          <w:t xml:space="preserve">independent clinical </w:t>
        </w:r>
        <w:r w:rsidR="00922D49" w:rsidRPr="009B41E9" w:rsidDel="00971639">
          <w:rPr>
            <w:rStyle w:val="StyleVisiontextC00000000096B03D0"/>
          </w:rPr>
          <w:t>sites have successful</w:t>
        </w:r>
        <w:r w:rsidR="00EE4869" w:rsidRPr="009B41E9" w:rsidDel="00971639">
          <w:rPr>
            <w:rStyle w:val="StyleVisiontextC00000000096B03D0"/>
          </w:rPr>
          <w:t>ly performed this procedure.</w:t>
        </w:r>
        <w:r w:rsidR="006317D1" w:rsidDel="00971639">
          <w:rPr>
            <w:rStyle w:val="StyleVisiontextC00000000096B03D0"/>
          </w:rPr>
          <w:t xml:space="preserve"> </w:t>
        </w:r>
      </w:moveFrom>
      <w:moveFromRangeEnd w:id="479"/>
      <w:r w:rsidR="006317D1">
        <w:rPr>
          <w:rStyle w:val="StyleVisiontextC00000000096B03D0"/>
        </w:rPr>
        <w:t>Measurement linearity needs to</w:t>
      </w:r>
      <w:ins w:id="481" w:author="Nancy Obuchowski" w:date="2018-10-23T20:49:00Z">
        <w:r w:rsidR="00E54587">
          <w:rPr>
            <w:rStyle w:val="StyleVisiontextC00000000096B03D0"/>
          </w:rPr>
          <w:t xml:space="preserve"> be</w:t>
        </w:r>
      </w:ins>
      <w:r w:rsidR="006317D1">
        <w:rPr>
          <w:rStyle w:val="StyleVisiontextC00000000096B03D0"/>
        </w:rPr>
        <w:t xml:space="preserve"> shown</w:t>
      </w:r>
      <w:ins w:id="482" w:author="Nancy Obuchowski" w:date="2018-10-23T20:59:00Z">
        <w:r w:rsidR="009E7375">
          <w:rPr>
            <w:rStyle w:val="StyleVisiontextC00000000096B03D0"/>
          </w:rPr>
          <w:t xml:space="preserve"> by </w:t>
        </w:r>
      </w:ins>
      <w:ins w:id="483" w:author="Nancy Obuchowski" w:date="2018-10-23T21:00:00Z">
        <w:r w:rsidR="009E7375">
          <w:rPr>
            <w:rStyle w:val="StyleVisiontextC00000000096B03D0"/>
          </w:rPr>
          <w:t>regressing</w:t>
        </w:r>
      </w:ins>
      <w:r w:rsidR="006317D1">
        <w:rPr>
          <w:rStyle w:val="StyleVisiontextC00000000096B03D0"/>
        </w:rPr>
        <w:t xml:space="preserve"> </w:t>
      </w:r>
      <w:ins w:id="484" w:author="Nancy Obuchowski" w:date="2018-10-23T21:00:00Z">
        <w:r w:rsidR="009E7375">
          <w:rPr>
            <w:rStyle w:val="StyleVisiontextC00000000096B03D0"/>
          </w:rPr>
          <w:t>the measurements (Y values) on the true values (X values).  If the relationship between Y and X is well explained</w:t>
        </w:r>
      </w:ins>
      <w:ins w:id="485" w:author="Nancy Obuchowski" w:date="2018-10-23T21:01:00Z">
        <w:r w:rsidR="009E7375">
          <w:rPr>
            <w:rStyle w:val="StyleVisiontextC00000000096B03D0"/>
          </w:rPr>
          <w:t xml:space="preserve"> by a line (i.e. R</w:t>
        </w:r>
        <w:r w:rsidR="009E7375">
          <w:rPr>
            <w:rStyle w:val="StyleVisiontextC00000000096B03D0"/>
            <w:vertAlign w:val="superscript"/>
          </w:rPr>
          <w:t>2</w:t>
        </w:r>
        <w:r w:rsidR="009E7375">
          <w:rPr>
            <w:rStyle w:val="StyleVisiontextC00000000096B03D0"/>
            <w:u w:val="single"/>
          </w:rPr>
          <w:t>&gt;</w:t>
        </w:r>
        <w:r w:rsidR="009E7375">
          <w:rPr>
            <w:rStyle w:val="StyleVisiontextC00000000096B03D0"/>
          </w:rPr>
          <w:t>0.9</w:t>
        </w:r>
      </w:ins>
      <w:ins w:id="486" w:author="Nancy Obuchowski" w:date="2018-10-23T21:06:00Z">
        <w:r w:rsidR="005A6ECD">
          <w:rPr>
            <w:rStyle w:val="StyleVisiontextC00000000096B03D0"/>
          </w:rPr>
          <w:t xml:space="preserve"> and quadratic term is near zero</w:t>
        </w:r>
      </w:ins>
      <w:ins w:id="487" w:author="Nancy Obuchowski" w:date="2018-10-23T21:02:00Z">
        <w:r w:rsidR="009E7375">
          <w:rPr>
            <w:rStyle w:val="StyleVisiontextC00000000096B03D0"/>
          </w:rPr>
          <w:t>) then the assumption of linearity it met.  The regression</w:t>
        </w:r>
      </w:ins>
      <w:del w:id="488" w:author="Nancy Obuchowski" w:date="2018-10-23T21:02:00Z">
        <w:r w:rsidR="006317D1" w:rsidDel="009E7375">
          <w:rPr>
            <w:rStyle w:val="StyleVisiontextC00000000096B03D0"/>
          </w:rPr>
          <w:delText>and the</w:delText>
        </w:r>
      </w:del>
      <w:r w:rsidR="006317D1">
        <w:rPr>
          <w:rStyle w:val="StyleVisiontextC00000000096B03D0"/>
        </w:rPr>
        <w:t xml:space="preserve"> slope</w:t>
      </w:r>
      <w:ins w:id="489" w:author="Nancy Obuchowski" w:date="2018-10-23T21:02:00Z">
        <w:r w:rsidR="009E7375">
          <w:rPr>
            <w:rStyle w:val="StyleVisiontextC00000000096B03D0"/>
          </w:rPr>
          <w:t xml:space="preserve"> must</w:t>
        </w:r>
      </w:ins>
      <w:del w:id="490" w:author="Nancy Obuchowski" w:date="2018-10-23T21:02:00Z">
        <w:r w:rsidR="006317D1" w:rsidDel="009E7375">
          <w:rPr>
            <w:rStyle w:val="StyleVisiontextC00000000096B03D0"/>
          </w:rPr>
          <w:delText xml:space="preserve"> has to</w:delText>
        </w:r>
      </w:del>
      <w:r w:rsidR="006317D1">
        <w:rPr>
          <w:rStyle w:val="StyleVisiontextC00000000096B03D0"/>
        </w:rPr>
        <w:t xml:space="preserve"> be close to 1.0 (</w:t>
      </w:r>
      <w:ins w:id="491" w:author="Nancy Obuchowski" w:date="2018-10-23T20:49:00Z">
        <w:r w:rsidR="00E54587">
          <w:rPr>
            <w:rStyle w:val="StyleVisiontextC00000000096B03D0"/>
          </w:rPr>
          <w:t xml:space="preserve">i.e. 95% CI </w:t>
        </w:r>
      </w:ins>
      <w:ins w:id="492" w:author="Nancy Obuchowski" w:date="2018-10-23T20:55:00Z">
        <w:r w:rsidR="00E54587">
          <w:rPr>
            <w:rStyle w:val="StyleVisiontextC00000000096B03D0"/>
          </w:rPr>
          <w:t>bounds</w:t>
        </w:r>
      </w:ins>
      <w:ins w:id="493" w:author="Nancy Obuchowski" w:date="2018-10-23T20:49:00Z">
        <w:r w:rsidR="00E54587">
          <w:rPr>
            <w:rStyle w:val="StyleVisiontextC00000000096B03D0"/>
          </w:rPr>
          <w:t xml:space="preserve"> </w:t>
        </w:r>
      </w:ins>
      <w:ins w:id="494" w:author="Nancy Obuchowski" w:date="2018-10-23T20:57:00Z">
        <w:r w:rsidR="00E54587">
          <w:rPr>
            <w:rStyle w:val="StyleVisiontextC00000000096B03D0"/>
          </w:rPr>
          <w:t xml:space="preserve">for the slope </w:t>
        </w:r>
      </w:ins>
      <w:ins w:id="495" w:author="Nancy Obuchowski" w:date="2018-10-23T21:03:00Z">
        <w:r w:rsidR="009E7375">
          <w:rPr>
            <w:rStyle w:val="StyleVisiontextC00000000096B03D0"/>
          </w:rPr>
          <w:t>must be</w:t>
        </w:r>
      </w:ins>
      <w:ins w:id="496" w:author="Nancy Obuchowski" w:date="2018-10-23T20:57:00Z">
        <w:r w:rsidR="00E54587">
          <w:rPr>
            <w:rStyle w:val="StyleVisiontextC00000000096B03D0"/>
          </w:rPr>
          <w:t xml:space="preserve"> contained </w:t>
        </w:r>
      </w:ins>
      <w:r w:rsidR="006317D1">
        <w:rPr>
          <w:rStyle w:val="StyleVisiontextC00000000096B03D0"/>
        </w:rPr>
        <w:t xml:space="preserve">within </w:t>
      </w:r>
      <w:ins w:id="497" w:author="Microsoft Office User" w:date="2018-03-14T21:26:00Z">
        <w:del w:id="498" w:author="Nancy Obuchowski" w:date="2018-10-23T20:57:00Z">
          <w:r w:rsidR="00A47A65" w:rsidDel="00E54587">
            <w:rPr>
              <w:rStyle w:val="StyleVisiontextC00000000096B03D0"/>
              <w:u w:val="single"/>
            </w:rPr>
            <w:delText>+</w:delText>
          </w:r>
        </w:del>
        <w:r w:rsidR="00A47A65">
          <w:rPr>
            <w:rStyle w:val="StyleVisiontextC00000000096B03D0"/>
            <w:u w:val="single"/>
          </w:rPr>
          <w:t>0.</w:t>
        </w:r>
      </w:ins>
      <w:ins w:id="499" w:author="Nancy Obuchowski" w:date="2018-10-23T20:57:00Z">
        <w:r w:rsidR="00E54587">
          <w:rPr>
            <w:rStyle w:val="StyleVisiontextC00000000096B03D0"/>
            <w:u w:val="single"/>
          </w:rPr>
          <w:t>9</w:t>
        </w:r>
      </w:ins>
      <w:ins w:id="500" w:author="Microsoft Office User" w:date="2018-03-14T21:26:00Z">
        <w:del w:id="501" w:author="Nancy Obuchowski" w:date="2018-10-23T20:57:00Z">
          <w:r w:rsidR="00A47A65" w:rsidDel="00E54587">
            <w:rPr>
              <w:rStyle w:val="StyleVisiontextC00000000096B03D0"/>
              <w:u w:val="single"/>
            </w:rPr>
            <w:delText>0</w:delText>
          </w:r>
        </w:del>
      </w:ins>
      <w:r w:rsidR="006317D1">
        <w:rPr>
          <w:rStyle w:val="StyleVisiontextC00000000096B03D0"/>
        </w:rPr>
        <w:t>5</w:t>
      </w:r>
      <w:ins w:id="502" w:author="Nancy Obuchowski" w:date="2018-10-23T20:57:00Z">
        <w:r w:rsidR="00E54587">
          <w:rPr>
            <w:rStyle w:val="StyleVisiontextC00000000096B03D0"/>
          </w:rPr>
          <w:t xml:space="preserve"> and 1.05</w:t>
        </w:r>
      </w:ins>
      <w:del w:id="503" w:author="Microsoft Office User" w:date="2018-03-14T21:26:00Z">
        <w:r w:rsidR="006317D1" w:rsidDel="00A47A65">
          <w:rPr>
            <w:rStyle w:val="StyleVisiontextC00000000096B03D0"/>
          </w:rPr>
          <w:delText>%</w:delText>
        </w:r>
      </w:del>
      <w:r w:rsidR="006317D1">
        <w:rPr>
          <w:rStyle w:val="StyleVisiontextC00000000096B03D0"/>
        </w:rPr>
        <w:t>).</w:t>
      </w:r>
      <w:ins w:id="504" w:author="Nancy Obuchowski" w:date="2018-10-23T20:58:00Z">
        <w:r w:rsidR="00971639">
          <w:rPr>
            <w:rStyle w:val="StyleVisiontextC00000000096B03D0"/>
          </w:rPr>
          <w:t xml:space="preserve">  </w:t>
        </w:r>
      </w:ins>
      <w:moveToRangeStart w:id="505" w:author="Nancy Obuchowski" w:date="2018-10-23T20:58:00Z" w:name="move528091629"/>
      <w:moveTo w:id="506" w:author="Nancy Obuchowski" w:date="2018-10-23T20:58:00Z">
        <w:r w:rsidR="00971639" w:rsidRPr="009B41E9">
          <w:rPr>
            <w:rStyle w:val="StyleVisiontextC00000000096B03D0"/>
          </w:rPr>
          <w:t>The specific version of the lung nodule analysis software will be considered c</w:t>
        </w:r>
      </w:moveTo>
      <w:ins w:id="507" w:author="Nancy Obuchowski" w:date="2018-10-23T20:58:00Z">
        <w:r w:rsidR="009E7375">
          <w:rPr>
            <w:rStyle w:val="StyleVisiontextC00000000096B03D0"/>
          </w:rPr>
          <w:t>onformant</w:t>
        </w:r>
      </w:ins>
      <w:moveTo w:id="508" w:author="Nancy Obuchowski" w:date="2018-10-23T20:58:00Z">
        <w:del w:id="509" w:author="Nancy Obuchowski" w:date="2018-10-23T20:58:00Z">
          <w:r w:rsidR="00971639" w:rsidRPr="009B41E9" w:rsidDel="009E7375">
            <w:rPr>
              <w:rStyle w:val="StyleVisiontextC00000000096B03D0"/>
            </w:rPr>
            <w:delText>ompliant</w:delText>
          </w:r>
        </w:del>
        <w:r w:rsidR="00971639" w:rsidRPr="009B41E9">
          <w:rPr>
            <w:rStyle w:val="StyleVisiontextC00000000096B03D0"/>
          </w:rPr>
          <w:t xml:space="preserve"> when at least two independent clinical sites have successfully performed th</w:t>
        </w:r>
      </w:moveTo>
      <w:ins w:id="510" w:author="Nancy Obuchowski" w:date="2018-10-23T20:58:00Z">
        <w:r w:rsidR="00971639">
          <w:rPr>
            <w:rStyle w:val="StyleVisiontextC00000000096B03D0"/>
          </w:rPr>
          <w:t>ese</w:t>
        </w:r>
      </w:ins>
      <w:moveTo w:id="511" w:author="Nancy Obuchowski" w:date="2018-10-23T20:58:00Z">
        <w:del w:id="512" w:author="Nancy Obuchowski" w:date="2018-10-23T20:58:00Z">
          <w:r w:rsidR="00971639" w:rsidRPr="009B41E9" w:rsidDel="00971639">
            <w:rPr>
              <w:rStyle w:val="StyleVisiontextC00000000096B03D0"/>
            </w:rPr>
            <w:delText>is</w:delText>
          </w:r>
        </w:del>
        <w:r w:rsidR="00971639" w:rsidRPr="009B41E9">
          <w:rPr>
            <w:rStyle w:val="StyleVisiontextC00000000096B03D0"/>
          </w:rPr>
          <w:t xml:space="preserve"> procedure</w:t>
        </w:r>
      </w:moveTo>
      <w:ins w:id="513" w:author="Nancy Obuchowski" w:date="2018-10-23T20:58:00Z">
        <w:r w:rsidR="00971639">
          <w:rPr>
            <w:rStyle w:val="StyleVisiontextC00000000096B03D0"/>
          </w:rPr>
          <w:t>s</w:t>
        </w:r>
      </w:ins>
      <w:moveTo w:id="514" w:author="Nancy Obuchowski" w:date="2018-10-23T20:58:00Z">
        <w:r w:rsidR="00971639" w:rsidRPr="009B41E9">
          <w:rPr>
            <w:rStyle w:val="StyleVisiontextC00000000096B03D0"/>
          </w:rPr>
          <w:t>.</w:t>
        </w:r>
      </w:moveTo>
      <w:moveToRangeEnd w:id="505"/>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515" w:name="_Toc530296966"/>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515"/>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for a specific 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mAs,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w:t>
      </w:r>
      <w:r w:rsidR="00066D58">
        <w:lastRenderedPageBreak/>
        <w:t xml:space="preserve">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r>
        <w:t>mAs</w:t>
      </w:r>
      <w:r>
        <w:tab/>
      </w:r>
      <w:r>
        <w:tab/>
      </w:r>
      <w:r>
        <w:tab/>
      </w:r>
      <w:r w:rsidR="000371AB">
        <w:tab/>
        <w:t>4</w:t>
      </w:r>
      <w:r w:rsidR="00095D4D">
        <w:t>0</w:t>
      </w:r>
    </w:p>
    <w:p w14:paraId="0018328F" w14:textId="63C44054" w:rsidR="00A873F4" w:rsidRDefault="00A873F4" w:rsidP="00547F69">
      <w:pPr>
        <w:pStyle w:val="ListParagraph"/>
        <w:ind w:firstLine="720"/>
      </w:pPr>
      <w:r>
        <w:t>kVp</w:t>
      </w:r>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6E5A3E4C" w:rsidR="00A873F4" w:rsidRDefault="00B36AB8" w:rsidP="00547F69">
      <w:pPr>
        <w:pStyle w:val="ListParagraph"/>
      </w:pPr>
      <w:ins w:id="516" w:author="Rick Avila" w:date="2018-10-18T12:50:00Z">
        <w:r>
          <w:t>w</w:t>
        </w:r>
      </w:ins>
      <w:del w:id="517" w:author="Rick Avila" w:date="2018-10-18T12:50:00Z">
        <w:r w:rsidR="00A873F4" w:rsidDel="00B36AB8">
          <w:delText>W</w:delText>
        </w:r>
      </w:del>
      <w:r w:rsidR="00A873F4">
        <w:t>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16 CT scans that systematically vary mAs,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t>mAs</w:t>
      </w:r>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0A81C682" w:rsidR="00066D58" w:rsidRDefault="00095D4D" w:rsidP="00547F69">
      <w:pPr>
        <w:pStyle w:val="ListParagraph"/>
      </w:pPr>
      <w:r>
        <w:tab/>
      </w:r>
      <w:r>
        <w:tab/>
      </w:r>
      <w:r w:rsidR="00066D58">
        <w:t>A</w:t>
      </w:r>
      <w:r w:rsidR="00066D58">
        <w:tab/>
      </w:r>
      <w:r w:rsidR="000371AB">
        <w:t>4</w:t>
      </w:r>
      <w:r w:rsidR="00066D58">
        <w:t>0</w:t>
      </w:r>
      <w:r w:rsidR="00066D58">
        <w:tab/>
      </w:r>
      <w:r w:rsidR="006178CB">
        <w:t>3</w:t>
      </w:r>
      <w:ins w:id="518" w:author="Rick Avila" w:date="2018-10-18T12:49:00Z">
        <w:r w:rsidR="00B36AB8">
          <w:t>5</w:t>
        </w:r>
      </w:ins>
      <w:del w:id="519" w:author="Rick Avila" w:date="2018-10-18T12:49:00Z">
        <w:r w:rsidR="006178CB" w:rsidDel="00B36AB8">
          <w:delText>0</w:delText>
        </w:r>
      </w:del>
      <w:r w:rsidR="006178CB">
        <w:t>.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t>[  -,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t xml:space="preserve">[  -.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t xml:space="preserve">[  -.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t xml:space="preserve">[  -,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t xml:space="preserve">[ </w:t>
      </w:r>
      <w:r w:rsidR="00D8464F">
        <w:t xml:space="preserve"> -,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t xml:space="preserve">[ </w:t>
      </w:r>
      <w:r w:rsidR="00910B46">
        <w:t xml:space="preserve"> -,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t xml:space="preserve">[ </w:t>
      </w:r>
      <w:r w:rsidR="00910B46">
        <w:t xml:space="preserve"> -,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t xml:space="preserve">[ </w:t>
      </w:r>
      <w:r w:rsidR="00910B46">
        <w:t xml:space="preserve"> -,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t>[  +,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t>[  +.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t>[  +.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t>[  +,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t>[  +,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t>[  +,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t>[  +,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t>[  +,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21"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CBB38A0" w14:textId="77777777" w:rsidR="00AC6C03" w:rsidRDefault="00111FC3" w:rsidP="00111FC3">
      <w:pPr>
        <w:rPr>
          <w:ins w:id="520" w:author="Rick Avila" w:date="2018-05-14T13:08:00Z"/>
        </w:rPr>
      </w:pPr>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w:t>
      </w:r>
    </w:p>
    <w:p w14:paraId="220F0B0D" w14:textId="77777777" w:rsidR="00AC6C03" w:rsidRDefault="00AC6C03" w:rsidP="00111FC3">
      <w:pPr>
        <w:rPr>
          <w:ins w:id="521" w:author="Rick Avila" w:date="2018-05-14T13:08:00Z"/>
        </w:rPr>
      </w:pPr>
    </w:p>
    <w:p w14:paraId="21B8B9A3" w14:textId="1B498E74" w:rsidR="00D01634" w:rsidRDefault="00D01634" w:rsidP="00111FC3">
      <w:pPr>
        <w:rPr>
          <w:ins w:id="522" w:author="Rick Avila" w:date="2018-05-14T13:13:00Z"/>
        </w:rPr>
      </w:pPr>
      <w:ins w:id="523" w:author="Rick Avila" w:date="2018-05-14T13:08:00Z">
        <w:r w:rsidRPr="00A70B09">
          <w:rPr>
            <w:rStyle w:val="StyleVisiontextC0000000009729980"/>
            <w:i/>
            <w:noProof/>
          </w:rPr>
          <mc:AlternateContent>
            <mc:Choice Requires="wps">
              <w:drawing>
                <wp:anchor distT="45720" distB="45720" distL="114300" distR="114300" simplePos="0" relativeHeight="251662336" behindDoc="0" locked="0" layoutInCell="1" allowOverlap="1" wp14:anchorId="1AEBBC81" wp14:editId="678503B0">
                  <wp:simplePos x="0" y="0"/>
                  <wp:positionH relativeFrom="margin">
                    <wp:posOffset>3820160</wp:posOffset>
                  </wp:positionH>
                  <wp:positionV relativeFrom="paragraph">
                    <wp:posOffset>35560</wp:posOffset>
                  </wp:positionV>
                  <wp:extent cx="2790825" cy="3185160"/>
                  <wp:effectExtent l="0" t="0" r="28575" b="15240"/>
                  <wp:wrapSquare wrapText="bothSides"/>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85160"/>
                          </a:xfrm>
                          <a:prstGeom prst="rect">
                            <a:avLst/>
                          </a:prstGeom>
                          <a:solidFill>
                            <a:srgbClr val="FFFFFF"/>
                          </a:solidFill>
                          <a:ln w="9525">
                            <a:solidFill>
                              <a:srgbClr val="000000"/>
                            </a:solidFill>
                            <a:miter lim="800000"/>
                            <a:headEnd/>
                            <a:tailEnd/>
                          </a:ln>
                        </wps:spPr>
                        <wps:txbx>
                          <w:txbxContent>
                            <w:p w14:paraId="13C1057E" w14:textId="74F5F66C" w:rsidR="00DC6357" w:rsidDel="00E20629" w:rsidRDefault="00DC6357">
                              <w:pPr>
                                <w:jc w:val="center"/>
                                <w:rPr>
                                  <w:del w:id="524" w:author="Rick Avila" w:date="2018-05-14T18:34:00Z"/>
                                  <w:sz w:val="22"/>
                                  <w:highlight w:val="yellow"/>
                                </w:rPr>
                                <w:pPrChange w:id="525" w:author="Rick Avila" w:date="2018-05-14T18:34:00Z">
                                  <w:pPr/>
                                </w:pPrChange>
                              </w:pPr>
                              <w:ins w:id="526" w:author="Rick Avila" w:date="2018-05-14T18:34:00Z">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9055" cy="2366010"/>
                                              </a:xfrm>
                                              <a:prstGeom prst="rect">
                                                <a:avLst/>
                                              </a:prstGeom>
                                            </pic:spPr>
                                          </pic:pic>
                                        </a:graphicData>
                                      </a:graphic>
                                    </wp:inline>
                                  </w:drawing>
                                </w:r>
                              </w:ins>
                              <w:del w:id="527" w:author="Rick Avila" w:date="2018-05-14T13:09:00Z">
                                <w:r w:rsidDel="00D01634">
                                  <w:rPr>
                                    <w:noProof/>
                                  </w:rPr>
                                  <w:drawing>
                                    <wp:inline distT="0" distB="0" distL="0" distR="0" wp14:anchorId="3DA5C6C2" wp14:editId="7E818C36">
                                      <wp:extent cx="2580955" cy="228875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del>
                            </w:p>
                            <w:p w14:paraId="1AFB7C95" w14:textId="77777777" w:rsidR="00DC6357" w:rsidRDefault="00DC6357">
                              <w:pPr>
                                <w:jc w:val="center"/>
                                <w:rPr>
                                  <w:ins w:id="528" w:author="Rick Avila" w:date="2018-05-14T18:34:00Z"/>
                                </w:rPr>
                                <w:pPrChange w:id="529" w:author="Rick Avila" w:date="2018-05-14T18:34:00Z">
                                  <w:pPr/>
                                </w:pPrChange>
                              </w:pPr>
                            </w:p>
                            <w:p w14:paraId="6EFC6ABE" w14:textId="77777777" w:rsidR="00DC6357" w:rsidRDefault="00DC6357" w:rsidP="00D01634">
                              <w:pPr>
                                <w:rPr>
                                  <w:sz w:val="22"/>
                                  <w:highlight w:val="yellow"/>
                                </w:rPr>
                              </w:pPr>
                            </w:p>
                            <w:p w14:paraId="6497EF29" w14:textId="1CBE41E7" w:rsidR="00DC6357" w:rsidRPr="00215BA8" w:rsidRDefault="00DC6357" w:rsidP="00D01634">
                              <w:pPr>
                                <w:rPr>
                                  <w:sz w:val="22"/>
                                </w:rPr>
                              </w:pPr>
                              <w:r w:rsidRPr="00215BA8">
                                <w:rPr>
                                  <w:b/>
                                  <w:sz w:val="22"/>
                                </w:rPr>
                                <w:t xml:space="preserve">Figure </w:t>
                              </w:r>
                              <w:ins w:id="530" w:author="Rick Avila" w:date="2018-05-14T13:08:00Z">
                                <w:r>
                                  <w:rPr>
                                    <w:b/>
                                    <w:sz w:val="22"/>
                                  </w:rPr>
                                  <w:t>2</w:t>
                                </w:r>
                              </w:ins>
                              <w:del w:id="531" w:author="Rick Avila" w:date="2018-05-14T13:08:00Z">
                                <w:r w:rsidRPr="00215BA8" w:rsidDel="00D01634">
                                  <w:rPr>
                                    <w:b/>
                                    <w:sz w:val="22"/>
                                  </w:rPr>
                                  <w:delText>1</w:delText>
                                </w:r>
                              </w:del>
                              <w:r w:rsidRPr="00215BA8">
                                <w:rPr>
                                  <w:sz w:val="22"/>
                                </w:rPr>
                                <w:t xml:space="preserve">: </w:t>
                              </w:r>
                              <w:r w:rsidRPr="003B0936">
                                <w:rPr>
                                  <w:sz w:val="22"/>
                                </w:rPr>
                                <w:t>A</w:t>
                              </w:r>
                              <w:del w:id="532"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r w:rsidRPr="00215BA8">
                                <w:rPr>
                                  <w:sz w:val="22"/>
                                </w:rPr>
                                <w:t xml:space="preserve"> QIBA CT</w:t>
                              </w:r>
                              <w:r>
                                <w:rPr>
                                  <w:sz w:val="22"/>
                                </w:rPr>
                                <w:t xml:space="preserve"> Lung Nodule</w:t>
                              </w:r>
                              <w:r w:rsidRPr="00215BA8">
                                <w:rPr>
                                  <w:sz w:val="22"/>
                                </w:rPr>
                                <w:t xml:space="preserve"> Phantom</w:t>
                              </w:r>
                              <w:ins w:id="533" w:author="Rick Avila" w:date="2018-05-14T13:09:00Z">
                                <w:r>
                                  <w:rPr>
                                    <w:sz w:val="22"/>
                                  </w:rPr>
                                  <w:t xml:space="preserve"> with the addition of two modules for software conformance testing.</w:t>
                                </w:r>
                              </w:ins>
                              <w:del w:id="534" w:author="Rick Avila" w:date="2018-05-14T13:09:00Z">
                                <w:r w:rsidRPr="00215BA8" w:rsidDel="00D01634">
                                  <w:rPr>
                                    <w:sz w:val="22"/>
                                  </w:rPr>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BBC81" id="_x0000_s1107" type="#_x0000_t202" style="position:absolute;margin-left:300.8pt;margin-top:2.8pt;width:219.75pt;height:250.8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">
                  <v:textbox>
                    <w:txbxContent>
                      <w:p w14:paraId="13C1057E" w14:textId="74F5F66C" w:rsidR="00DC6357" w:rsidDel="00E20629" w:rsidRDefault="00DC6357">
                        <w:pPr>
                          <w:jc w:val="center"/>
                          <w:rPr>
                            <w:del w:id="535" w:author="Rick Avila" w:date="2018-05-14T18:34:00Z"/>
                            <w:sz w:val="22"/>
                            <w:highlight w:val="yellow"/>
                          </w:rPr>
                          <w:pPrChange w:id="536" w:author="Rick Avila" w:date="2018-05-14T18:34:00Z">
                            <w:pPr/>
                          </w:pPrChange>
                        </w:pPr>
                        <w:ins w:id="537" w:author="Rick Avila" w:date="2018-05-14T18:34:00Z">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9055" cy="2366010"/>
                                        </a:xfrm>
                                        <a:prstGeom prst="rect">
                                          <a:avLst/>
                                        </a:prstGeom>
                                      </pic:spPr>
                                    </pic:pic>
                                  </a:graphicData>
                                </a:graphic>
                              </wp:inline>
                            </w:drawing>
                          </w:r>
                        </w:ins>
                        <w:del w:id="538" w:author="Rick Avila" w:date="2018-05-14T13:09:00Z">
                          <w:r w:rsidDel="00D01634">
                            <w:rPr>
                              <w:noProof/>
                            </w:rPr>
                            <w:drawing>
                              <wp:inline distT="0" distB="0" distL="0" distR="0" wp14:anchorId="3DA5C6C2" wp14:editId="7E818C36">
                                <wp:extent cx="2580955" cy="228875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del>
                      </w:p>
                      <w:p w14:paraId="1AFB7C95" w14:textId="77777777" w:rsidR="00DC6357" w:rsidRDefault="00DC6357">
                        <w:pPr>
                          <w:jc w:val="center"/>
                          <w:rPr>
                            <w:ins w:id="539" w:author="Rick Avila" w:date="2018-05-14T18:34:00Z"/>
                          </w:rPr>
                          <w:pPrChange w:id="540" w:author="Rick Avila" w:date="2018-05-14T18:34:00Z">
                            <w:pPr/>
                          </w:pPrChange>
                        </w:pPr>
                      </w:p>
                      <w:p w14:paraId="6EFC6ABE" w14:textId="77777777" w:rsidR="00DC6357" w:rsidRDefault="00DC6357" w:rsidP="00D01634">
                        <w:pPr>
                          <w:rPr>
                            <w:sz w:val="22"/>
                            <w:highlight w:val="yellow"/>
                          </w:rPr>
                        </w:pPr>
                      </w:p>
                      <w:p w14:paraId="6497EF29" w14:textId="1CBE41E7" w:rsidR="00DC6357" w:rsidRPr="00215BA8" w:rsidRDefault="00DC6357" w:rsidP="00D01634">
                        <w:pPr>
                          <w:rPr>
                            <w:sz w:val="22"/>
                          </w:rPr>
                        </w:pPr>
                        <w:r w:rsidRPr="00215BA8">
                          <w:rPr>
                            <w:b/>
                            <w:sz w:val="22"/>
                          </w:rPr>
                          <w:t xml:space="preserve">Figure </w:t>
                        </w:r>
                        <w:ins w:id="541" w:author="Rick Avila" w:date="2018-05-14T13:08:00Z">
                          <w:r>
                            <w:rPr>
                              <w:b/>
                              <w:sz w:val="22"/>
                            </w:rPr>
                            <w:t>2</w:t>
                          </w:r>
                        </w:ins>
                        <w:del w:id="542" w:author="Rick Avila" w:date="2018-05-14T13:08:00Z">
                          <w:r w:rsidRPr="00215BA8" w:rsidDel="00D01634">
                            <w:rPr>
                              <w:b/>
                              <w:sz w:val="22"/>
                            </w:rPr>
                            <w:delText>1</w:delText>
                          </w:r>
                        </w:del>
                        <w:r w:rsidRPr="00215BA8">
                          <w:rPr>
                            <w:sz w:val="22"/>
                          </w:rPr>
                          <w:t xml:space="preserve">: </w:t>
                        </w:r>
                        <w:r w:rsidRPr="003B0936">
                          <w:rPr>
                            <w:sz w:val="22"/>
                          </w:rPr>
                          <w:t>A</w:t>
                        </w:r>
                        <w:del w:id="543"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r w:rsidRPr="00215BA8">
                          <w:rPr>
                            <w:sz w:val="22"/>
                          </w:rPr>
                          <w:t xml:space="preserve"> QIBA CT</w:t>
                        </w:r>
                        <w:r>
                          <w:rPr>
                            <w:sz w:val="22"/>
                          </w:rPr>
                          <w:t xml:space="preserve"> Lung Nodule</w:t>
                        </w:r>
                        <w:r w:rsidRPr="00215BA8">
                          <w:rPr>
                            <w:sz w:val="22"/>
                          </w:rPr>
                          <w:t xml:space="preserve"> Phantom</w:t>
                        </w:r>
                        <w:ins w:id="544" w:author="Rick Avila" w:date="2018-05-14T13:09:00Z">
                          <w:r>
                            <w:rPr>
                              <w:sz w:val="22"/>
                            </w:rPr>
                            <w:t xml:space="preserve"> with the addition of two modules for software conformance testing.</w:t>
                          </w:r>
                        </w:ins>
                        <w:del w:id="545" w:author="Rick Avila" w:date="2018-05-14T13:09:00Z">
                          <w:r w:rsidRPr="00215BA8" w:rsidDel="00D01634">
                            <w:rPr>
                              <w:sz w:val="22"/>
                            </w:rPr>
                            <w:delText>.</w:delText>
                          </w:r>
                        </w:del>
                      </w:p>
                    </w:txbxContent>
                  </v:textbox>
                  <w10:wrap type="square" anchorx="margin"/>
                </v:shape>
              </w:pict>
            </mc:Fallback>
          </mc:AlternateContent>
        </w:r>
      </w:ins>
      <w:ins w:id="546" w:author="Rick Avila" w:date="2018-05-14T12:53:00Z">
        <w:r w:rsidR="00B2429D">
          <w:t>A</w:t>
        </w:r>
      </w:ins>
      <w:ins w:id="547" w:author="Rick Avila" w:date="2018-05-14T12:47:00Z">
        <w:r w:rsidR="00B2429D">
          <w:t xml:space="preserve"> </w:t>
        </w:r>
      </w:ins>
      <w:ins w:id="548" w:author="Rick Avila" w:date="2018-05-14T12:52:00Z">
        <w:r w:rsidR="00B2429D">
          <w:t xml:space="preserve">modified version of </w:t>
        </w:r>
      </w:ins>
      <w:ins w:id="549" w:author="Rick Avila" w:date="2018-05-14T12:55:00Z">
        <w:r w:rsidR="00A103B9">
          <w:t>a</w:t>
        </w:r>
      </w:ins>
      <w:ins w:id="550" w:author="Rick Avila" w:date="2018-05-14T12:52:00Z">
        <w:r w:rsidR="00B2429D">
          <w:t xml:space="preserve"> </w:t>
        </w:r>
      </w:ins>
      <w:ins w:id="551" w:author="Rick Avila" w:date="2018-05-14T12:47:00Z">
        <w:r w:rsidR="00B2429D">
          <w:t>QIBA CT Lung Nodule phantom</w:t>
        </w:r>
      </w:ins>
      <w:ins w:id="552" w:author="Rick Avila" w:date="2018-05-14T12:52:00Z">
        <w:r w:rsidR="00B2429D">
          <w:t xml:space="preserve"> </w:t>
        </w:r>
      </w:ins>
      <w:ins w:id="553" w:author="Rick Avila" w:date="2018-05-14T12:53:00Z">
        <w:r w:rsidR="00B2429D">
          <w:t xml:space="preserve">with sets of precision manufactured ellipsoids </w:t>
        </w:r>
      </w:ins>
      <w:ins w:id="554" w:author="Rick Avila" w:date="2018-05-14T12:54:00Z">
        <w:r w:rsidR="00A103B9">
          <w:t xml:space="preserve">is scanned to obtain the phantom nodule dataset. </w:t>
        </w:r>
        <w:r w:rsidR="00A103B9" w:rsidRPr="00D01634">
          <w:rPr>
            <w:b/>
            <w:rPrChange w:id="555" w:author="Rick Avila" w:date="2018-05-14T13:11:00Z">
              <w:rPr/>
            </w:rPrChange>
          </w:rPr>
          <w:t xml:space="preserve">Figure </w:t>
        </w:r>
      </w:ins>
      <w:ins w:id="556" w:author="Rick Avila" w:date="2018-05-14T13:11:00Z">
        <w:r w:rsidRPr="00D01634">
          <w:rPr>
            <w:b/>
            <w:rPrChange w:id="557" w:author="Rick Avila" w:date="2018-05-14T13:11:00Z">
              <w:rPr/>
            </w:rPrChange>
          </w:rPr>
          <w:t>2</w:t>
        </w:r>
      </w:ins>
      <w:ins w:id="558" w:author="Rick Avila" w:date="2018-05-14T12:54:00Z">
        <w:r w:rsidR="00A103B9">
          <w:t xml:space="preserve"> shows the placement of two additional </w:t>
        </w:r>
      </w:ins>
      <w:ins w:id="559" w:author="Rick Avila" w:date="2018-05-14T12:57:00Z">
        <w:r w:rsidR="00A103B9">
          <w:t xml:space="preserve">ellipsoid </w:t>
        </w:r>
      </w:ins>
      <w:ins w:id="560" w:author="Rick Avila" w:date="2018-05-14T12:54:00Z">
        <w:r w:rsidR="00A103B9">
          <w:t>modules (shown in yellow) within</w:t>
        </w:r>
      </w:ins>
      <w:ins w:id="561" w:author="Rick Avila" w:date="2018-05-14T12:55:00Z">
        <w:r w:rsidR="00A103B9">
          <w:t xml:space="preserve"> a QIBA CT lung Nodule phantom.  </w:t>
        </w:r>
      </w:ins>
      <w:ins w:id="562" w:author="Rick Avila" w:date="2018-05-14T18:36:00Z">
        <w:r w:rsidR="00942AD2">
          <w:t xml:space="preserve">Each additional </w:t>
        </w:r>
      </w:ins>
      <w:ins w:id="563" w:author="Rick Avila" w:date="2018-05-14T18:37:00Z">
        <w:r w:rsidR="00942AD2">
          <w:t xml:space="preserve">ellipsoid </w:t>
        </w:r>
      </w:ins>
      <w:ins w:id="564" w:author="Rick Avila" w:date="2018-05-14T18:36:00Z">
        <w:r w:rsidR="00942AD2">
          <w:t xml:space="preserve">module is </w:t>
        </w:r>
      </w:ins>
      <w:ins w:id="565" w:author="Rick Avila" w:date="2018-05-14T18:37:00Z">
        <w:r w:rsidR="00942AD2">
          <w:t xml:space="preserve">76.4mm in diameter and 50.8 mm in height. </w:t>
        </w:r>
      </w:ins>
      <w:ins w:id="566" w:author="Rick Avila" w:date="2018-05-14T12:55:00Z">
        <w:r w:rsidR="00A103B9">
          <w:t>Inside the additional</w:t>
        </w:r>
      </w:ins>
      <w:ins w:id="567" w:author="Rick Avila" w:date="2018-05-14T12:56:00Z">
        <w:r w:rsidR="00A103B9">
          <w:t xml:space="preserve"> </w:t>
        </w:r>
      </w:ins>
      <w:ins w:id="568" w:author="Rick Avila" w:date="2018-05-14T12:57:00Z">
        <w:r w:rsidR="00A103B9">
          <w:t xml:space="preserve">ellipsoid </w:t>
        </w:r>
      </w:ins>
      <w:ins w:id="569" w:author="Rick Avila" w:date="2018-05-14T12:56:00Z">
        <w:r w:rsidR="00A103B9">
          <w:t xml:space="preserve">module below the </w:t>
        </w:r>
      </w:ins>
      <w:ins w:id="570" w:author="Rick Avila" w:date="2018-05-14T12:57:00Z">
        <w:r w:rsidR="00A103B9">
          <w:t xml:space="preserve">standard </w:t>
        </w:r>
      </w:ins>
      <w:ins w:id="571" w:author="Rick Avila" w:date="2018-05-14T12:56:00Z">
        <w:r w:rsidR="00A103B9">
          <w:t xml:space="preserve">module at iso-center are </w:t>
        </w:r>
      </w:ins>
      <w:ins w:id="572" w:author="Rick Avila" w:date="2018-05-14T13:00:00Z">
        <w:r w:rsidR="00A103B9">
          <w:t xml:space="preserve">EVA foam </w:t>
        </w:r>
      </w:ins>
      <w:ins w:id="573" w:author="Rick Avila" w:date="2018-05-14T12:57:00Z">
        <w:r w:rsidR="00A103B9">
          <w:t>cylinders containing acr</w:t>
        </w:r>
      </w:ins>
      <w:ins w:id="574" w:author="Rick Avila" w:date="2018-05-14T12:58:00Z">
        <w:r w:rsidR="00A103B9">
          <w:t>ylic ellipsoid</w:t>
        </w:r>
      </w:ins>
      <w:ins w:id="575" w:author="Rick Avila" w:date="2018-05-14T13:00:00Z">
        <w:r w:rsidR="00A103B9">
          <w:t>s</w:t>
        </w:r>
      </w:ins>
      <w:ins w:id="576" w:author="Rick Avila" w:date="2018-05-14T12:58:00Z">
        <w:r w:rsidR="00A103B9">
          <w:t xml:space="preserve">. The top cylinder contains </w:t>
        </w:r>
      </w:ins>
      <w:ins w:id="577" w:author="Rick Avila" w:date="2018-05-14T13:00:00Z">
        <w:r w:rsidR="00A103B9">
          <w:t xml:space="preserve">16 </w:t>
        </w:r>
      </w:ins>
      <w:ins w:id="578" w:author="Rick Avila" w:date="2018-05-14T12:58:00Z">
        <w:r w:rsidR="00A103B9">
          <w:t>acrylic ellipsoids with 10.0 x</w:t>
        </w:r>
      </w:ins>
      <w:ins w:id="579" w:author="Rick Avila" w:date="2018-05-14T12:59:00Z">
        <w:r w:rsidR="00A103B9">
          <w:t xml:space="preserve"> 6.0 x 6.0 mm diameters</w:t>
        </w:r>
      </w:ins>
      <w:ins w:id="580" w:author="Rick Avila" w:date="2018-05-14T13:03:00Z">
        <w:r w:rsidR="00A103B9">
          <w:t xml:space="preserve">, the next cylinder contains another 16 acrylic </w:t>
        </w:r>
      </w:ins>
      <w:ins w:id="581" w:author="Rick Avila" w:date="2018-05-14T13:04:00Z">
        <w:r w:rsidR="00A103B9">
          <w:t>ellipsoids</w:t>
        </w:r>
      </w:ins>
      <w:ins w:id="582" w:author="Rick Avila" w:date="2018-05-14T13:03:00Z">
        <w:r w:rsidR="00A103B9">
          <w:t xml:space="preserve"> with 9.0 x 5.4 x 5.4 mm diameters, and the bottom cylinder contain</w:t>
        </w:r>
      </w:ins>
      <w:ins w:id="583" w:author="Rick Avila" w:date="2018-05-14T13:04:00Z">
        <w:r w:rsidR="00A103B9">
          <w:t xml:space="preserve">s another 16 </w:t>
        </w:r>
        <w:r w:rsidR="00AC6C03">
          <w:t xml:space="preserve">acrylic ellipsoids with 8.0 x 4.8 x 4.8 mm diameters. </w:t>
        </w:r>
      </w:ins>
      <w:ins w:id="584" w:author="Rick Avila" w:date="2018-05-14T13:05:00Z">
        <w:r w:rsidR="00AC6C03">
          <w:t>The other additional ellipsoid module contains a top cylinder with 16 acrylic ellipsoids with 7.0 x 4.2 x 4.</w:t>
        </w:r>
      </w:ins>
      <w:ins w:id="585" w:author="Rick Avila" w:date="2018-05-14T13:06:00Z">
        <w:r w:rsidR="00AC6C03">
          <w:t xml:space="preserve">2 mm diameters and the middle cylinder contains 16 acrylic ellipsoids with </w:t>
        </w:r>
      </w:ins>
      <w:ins w:id="586" w:author="Rick Avila" w:date="2018-05-14T13:07:00Z">
        <w:r w:rsidR="00AC6C03">
          <w:t>6.0 x 3.6 x 3.6 mm diameters. All ellipsoids were manufactured with a maximum diameter tolerance of +- 0.02 mm.</w:t>
        </w:r>
      </w:ins>
      <w:ins w:id="587" w:author="Rick Avila" w:date="2018-05-14T13:11:00Z">
        <w:r>
          <w:t xml:space="preserve"> </w:t>
        </w:r>
      </w:ins>
    </w:p>
    <w:p w14:paraId="25B15604" w14:textId="77777777" w:rsidR="00D01634" w:rsidRDefault="00D01634" w:rsidP="00111FC3">
      <w:pPr>
        <w:rPr>
          <w:ins w:id="588" w:author="Rick Avila" w:date="2018-05-14T13:13:00Z"/>
          <w:b/>
        </w:rPr>
      </w:pPr>
    </w:p>
    <w:p w14:paraId="39E3CB29" w14:textId="7E2264C6" w:rsidR="00AC6C03" w:rsidRDefault="00665B9A" w:rsidP="00111FC3">
      <w:pPr>
        <w:rPr>
          <w:ins w:id="589" w:author="Rick Avila" w:date="2018-05-14T13:04:00Z"/>
        </w:rPr>
      </w:pPr>
      <w:ins w:id="590" w:author="Rick Avila" w:date="2018-05-14T13:14:00Z">
        <w:r w:rsidRPr="00A70B09">
          <w:rPr>
            <w:rStyle w:val="StyleVisiontextC0000000009728E80"/>
            <w:i/>
            <w:noProof/>
          </w:rPr>
          <w:lastRenderedPageBreak/>
          <mc:AlternateContent>
            <mc:Choice Requires="wps">
              <w:drawing>
                <wp:anchor distT="45720" distB="45720" distL="114300" distR="114300" simplePos="0" relativeHeight="251664384" behindDoc="0" locked="0" layoutInCell="1" allowOverlap="1" wp14:anchorId="0880FC9D" wp14:editId="16E84A85">
                  <wp:simplePos x="0" y="0"/>
                  <wp:positionH relativeFrom="margin">
                    <wp:align>right</wp:align>
                  </wp:positionH>
                  <wp:positionV relativeFrom="paragraph">
                    <wp:posOffset>7620</wp:posOffset>
                  </wp:positionV>
                  <wp:extent cx="2790825" cy="2903220"/>
                  <wp:effectExtent l="0" t="0" r="28575" b="1143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03220"/>
                          </a:xfrm>
                          <a:prstGeom prst="rect">
                            <a:avLst/>
                          </a:prstGeom>
                          <a:solidFill>
                            <a:srgbClr val="FFFFFF"/>
                          </a:solidFill>
                          <a:ln w="9525">
                            <a:solidFill>
                              <a:srgbClr val="000000"/>
                            </a:solidFill>
                            <a:miter lim="800000"/>
                            <a:headEnd/>
                            <a:tailEnd/>
                          </a:ln>
                        </wps:spPr>
                        <wps:txbx>
                          <w:txbxContent>
                            <w:p w14:paraId="33AD056F" w14:textId="6CB0D7DE" w:rsidR="00DC6357" w:rsidDel="00E20629" w:rsidRDefault="00DC6357">
                              <w:pPr>
                                <w:jc w:val="center"/>
                                <w:rPr>
                                  <w:del w:id="591" w:author="Rick Avila" w:date="2018-05-14T18:34:00Z"/>
                                </w:rPr>
                                <w:pPrChange w:id="592" w:author="Rick Avila" w:date="2018-05-14T18:34:00Z">
                                  <w:pPr/>
                                </w:pPrChange>
                              </w:pPr>
                              <w:ins w:id="593" w:author="Rick Avila" w:date="2018-05-14T18:34:00Z">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49836" cy="2055345"/>
                                              </a:xfrm>
                                              <a:prstGeom prst="rect">
                                                <a:avLst/>
                                              </a:prstGeom>
                                            </pic:spPr>
                                          </pic:pic>
                                        </a:graphicData>
                                      </a:graphic>
                                    </wp:inline>
                                  </w:drawing>
                                </w:r>
                              </w:ins>
                              <w:del w:id="594" w:author="Rick Avila" w:date="2018-05-14T13:09:00Z">
                                <w:r w:rsidDel="00D01634">
                                  <w:rPr>
                                    <w:noProof/>
                                  </w:rPr>
                                  <w:drawing>
                                    <wp:inline distT="0" distB="0" distL="0" distR="0" wp14:anchorId="1849AE11" wp14:editId="592D65FA">
                                      <wp:extent cx="2580955" cy="228875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del>
                            </w:p>
                            <w:p w14:paraId="0FB65509" w14:textId="77777777" w:rsidR="00DC6357" w:rsidRDefault="00DC6357">
                              <w:pPr>
                                <w:jc w:val="center"/>
                                <w:rPr>
                                  <w:sz w:val="22"/>
                                  <w:highlight w:val="yellow"/>
                                </w:rPr>
                                <w:pPrChange w:id="595" w:author="Rick Avila" w:date="2018-05-14T18:34:00Z">
                                  <w:pPr/>
                                </w:pPrChange>
                              </w:pPr>
                            </w:p>
                            <w:p w14:paraId="60E8E859" w14:textId="36911414" w:rsidR="00DC6357" w:rsidRPr="00215BA8" w:rsidRDefault="00DC6357" w:rsidP="00665B9A">
                              <w:pPr>
                                <w:rPr>
                                  <w:sz w:val="22"/>
                                </w:rPr>
                              </w:pPr>
                              <w:r w:rsidRPr="00215BA8">
                                <w:rPr>
                                  <w:b/>
                                  <w:sz w:val="22"/>
                                </w:rPr>
                                <w:t xml:space="preserve">Figure </w:t>
                              </w:r>
                              <w:ins w:id="596" w:author="Rick Avila" w:date="2018-05-14T13:14:00Z">
                                <w:r>
                                  <w:rPr>
                                    <w:b/>
                                    <w:sz w:val="22"/>
                                  </w:rPr>
                                  <w:t>3</w:t>
                                </w:r>
                              </w:ins>
                              <w:del w:id="597" w:author="Rick Avila" w:date="2018-05-14T13:08:00Z">
                                <w:r w:rsidRPr="00215BA8" w:rsidDel="00D01634">
                                  <w:rPr>
                                    <w:b/>
                                    <w:sz w:val="22"/>
                                  </w:rPr>
                                  <w:delText>1</w:delText>
                                </w:r>
                              </w:del>
                              <w:r w:rsidRPr="00215BA8">
                                <w:rPr>
                                  <w:sz w:val="22"/>
                                </w:rPr>
                                <w:t xml:space="preserve">: </w:t>
                              </w:r>
                              <w:del w:id="598" w:author="Rick Avila" w:date="2018-05-14T13:14:00Z">
                                <w:r w:rsidRPr="003B0936" w:rsidDel="00665B9A">
                                  <w:rPr>
                                    <w:sz w:val="22"/>
                                  </w:rPr>
                                  <w:delText>A</w:delText>
                                </w:r>
                              </w:del>
                              <w:del w:id="599"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del w:id="600" w:author="Rick Avila" w:date="2018-05-14T13:14:00Z">
                                <w:r w:rsidRPr="00215BA8" w:rsidDel="00665B9A">
                                  <w:rPr>
                                    <w:sz w:val="22"/>
                                  </w:rPr>
                                  <w:delText xml:space="preserve"> QIBA CT</w:delText>
                                </w:r>
                                <w:r w:rsidDel="00665B9A">
                                  <w:rPr>
                                    <w:sz w:val="22"/>
                                  </w:rPr>
                                  <w:delText xml:space="preserve"> Lung Nodule</w:delText>
                                </w:r>
                                <w:r w:rsidRPr="00215BA8" w:rsidDel="00665B9A">
                                  <w:rPr>
                                    <w:sz w:val="22"/>
                                  </w:rPr>
                                  <w:delText xml:space="preserve"> Phantom</w:delText>
                                </w:r>
                              </w:del>
                              <w:ins w:id="601" w:author="Rick Avila" w:date="2018-05-14T13:14:00Z">
                                <w:r>
                                  <w:rPr>
                                    <w:sz w:val="22"/>
                                  </w:rPr>
                                  <w:t>Position</w:t>
                                </w:r>
                              </w:ins>
                              <w:ins w:id="602" w:author="Rick Avila" w:date="2018-05-14T13:15:00Z">
                                <w:r>
                                  <w:rPr>
                                    <w:sz w:val="22"/>
                                  </w:rPr>
                                  <w:t>ing of the acrylic ellipsoids within a cylinder</w:t>
                                </w:r>
                              </w:ins>
                              <w:ins w:id="603" w:author="Rick Avila" w:date="2018-05-14T13:09:00Z">
                                <w:r>
                                  <w:rPr>
                                    <w:sz w:val="22"/>
                                  </w:rPr>
                                  <w:t>.</w:t>
                                </w:r>
                              </w:ins>
                              <w:ins w:id="604" w:author="Rick Avila" w:date="2018-05-14T13:15:00Z">
                                <w:r>
                                  <w:rPr>
                                    <w:sz w:val="22"/>
                                  </w:rPr>
                                  <w:t xml:space="preserve"> This example specifically shows the positioning of 8.0 x 4.8</w:t>
                                </w:r>
                              </w:ins>
                              <w:ins w:id="605" w:author="Rick Avila" w:date="2018-05-14T13:16:00Z">
                                <w:r>
                                  <w:rPr>
                                    <w:sz w:val="22"/>
                                  </w:rPr>
                                  <w:t xml:space="preserve"> x 4.8 mm diameter acrylic ellipsoids.</w:t>
                                </w:r>
                              </w:ins>
                              <w:del w:id="606" w:author="Rick Avila" w:date="2018-05-14T13:09:00Z">
                                <w:r w:rsidRPr="00215BA8" w:rsidDel="00D01634">
                                  <w:rPr>
                                    <w:sz w:val="22"/>
                                  </w:rPr>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0FC9D" id="_x0000_s1108" type="#_x0000_t202" style="position:absolute;margin-left:168.55pt;margin-top:.6pt;width:219.75pt;height:228.6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">
                  <v:textbox>
                    <w:txbxContent>
                      <w:p w14:paraId="33AD056F" w14:textId="6CB0D7DE" w:rsidR="00DC6357" w:rsidDel="00E20629" w:rsidRDefault="00DC6357">
                        <w:pPr>
                          <w:jc w:val="center"/>
                          <w:rPr>
                            <w:del w:id="607" w:author="Rick Avila" w:date="2018-05-14T18:34:00Z"/>
                          </w:rPr>
                          <w:pPrChange w:id="608" w:author="Rick Avila" w:date="2018-05-14T18:34:00Z">
                            <w:pPr/>
                          </w:pPrChange>
                        </w:pPr>
                        <w:ins w:id="609" w:author="Rick Avila" w:date="2018-05-14T18:34:00Z">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49836" cy="2055345"/>
                                        </a:xfrm>
                                        <a:prstGeom prst="rect">
                                          <a:avLst/>
                                        </a:prstGeom>
                                      </pic:spPr>
                                    </pic:pic>
                                  </a:graphicData>
                                </a:graphic>
                              </wp:inline>
                            </w:drawing>
                          </w:r>
                        </w:ins>
                        <w:del w:id="610" w:author="Rick Avila" w:date="2018-05-14T13:09:00Z">
                          <w:r w:rsidDel="00D01634">
                            <w:rPr>
                              <w:noProof/>
                            </w:rPr>
                            <w:drawing>
                              <wp:inline distT="0" distB="0" distL="0" distR="0" wp14:anchorId="1849AE11" wp14:editId="592D65FA">
                                <wp:extent cx="2580955" cy="228875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3330" cy="2299731"/>
                                        </a:xfrm>
                                        <a:prstGeom prst="rect">
                                          <a:avLst/>
                                        </a:prstGeom>
                                      </pic:spPr>
                                    </pic:pic>
                                  </a:graphicData>
                                </a:graphic>
                              </wp:inline>
                            </w:drawing>
                          </w:r>
                        </w:del>
                      </w:p>
                      <w:p w14:paraId="0FB65509" w14:textId="77777777" w:rsidR="00DC6357" w:rsidRDefault="00DC6357">
                        <w:pPr>
                          <w:jc w:val="center"/>
                          <w:rPr>
                            <w:sz w:val="22"/>
                            <w:highlight w:val="yellow"/>
                          </w:rPr>
                          <w:pPrChange w:id="611" w:author="Rick Avila" w:date="2018-05-14T18:34:00Z">
                            <w:pPr/>
                          </w:pPrChange>
                        </w:pPr>
                      </w:p>
                      <w:p w14:paraId="60E8E859" w14:textId="36911414" w:rsidR="00DC6357" w:rsidRPr="00215BA8" w:rsidRDefault="00DC6357" w:rsidP="00665B9A">
                        <w:pPr>
                          <w:rPr>
                            <w:sz w:val="22"/>
                          </w:rPr>
                        </w:pPr>
                        <w:r w:rsidRPr="00215BA8">
                          <w:rPr>
                            <w:b/>
                            <w:sz w:val="22"/>
                          </w:rPr>
                          <w:t xml:space="preserve">Figure </w:t>
                        </w:r>
                        <w:ins w:id="612" w:author="Rick Avila" w:date="2018-05-14T13:14:00Z">
                          <w:r>
                            <w:rPr>
                              <w:b/>
                              <w:sz w:val="22"/>
                            </w:rPr>
                            <w:t>3</w:t>
                          </w:r>
                        </w:ins>
                        <w:del w:id="613" w:author="Rick Avila" w:date="2018-05-14T13:08:00Z">
                          <w:r w:rsidRPr="00215BA8" w:rsidDel="00D01634">
                            <w:rPr>
                              <w:b/>
                              <w:sz w:val="22"/>
                            </w:rPr>
                            <w:delText>1</w:delText>
                          </w:r>
                        </w:del>
                        <w:r w:rsidRPr="00215BA8">
                          <w:rPr>
                            <w:sz w:val="22"/>
                          </w:rPr>
                          <w:t xml:space="preserve">: </w:t>
                        </w:r>
                        <w:del w:id="614" w:author="Rick Avila" w:date="2018-05-14T13:14:00Z">
                          <w:r w:rsidRPr="003B0936" w:rsidDel="00665B9A">
                            <w:rPr>
                              <w:sz w:val="22"/>
                            </w:rPr>
                            <w:delText>A</w:delText>
                          </w:r>
                        </w:del>
                        <w:del w:id="615" w:author="Rick Avila" w:date="2018-05-14T13:09:00Z">
                          <w:r w:rsidRPr="003B0936" w:rsidDel="00D01634">
                            <w:rPr>
                              <w:sz w:val="22"/>
                            </w:rPr>
                            <w:delText>n</w:delText>
                          </w:r>
                          <w:r w:rsidDel="00D01634">
                            <w:rPr>
                              <w:sz w:val="22"/>
                            </w:rPr>
                            <w:delText xml:space="preserve"> </w:delText>
                          </w:r>
                          <w:r w:rsidRPr="00215BA8" w:rsidDel="00D01634">
                            <w:rPr>
                              <w:sz w:val="22"/>
                            </w:rPr>
                            <w:delText xml:space="preserve">illustration </w:delText>
                          </w:r>
                          <w:r w:rsidDel="00D01634">
                            <w:rPr>
                              <w:sz w:val="22"/>
                            </w:rPr>
                            <w:delText xml:space="preserve">with translucency </w:delText>
                          </w:r>
                          <w:r w:rsidRPr="00215BA8" w:rsidDel="00D01634">
                            <w:rPr>
                              <w:sz w:val="22"/>
                            </w:rPr>
                            <w:delText xml:space="preserve">showing </w:delText>
                          </w:r>
                          <w:r w:rsidDel="00D01634">
                            <w:rPr>
                              <w:sz w:val="22"/>
                            </w:rPr>
                            <w:delText>a</w:delText>
                          </w:r>
                        </w:del>
                        <w:del w:id="616" w:author="Rick Avila" w:date="2018-05-14T13:14:00Z">
                          <w:r w:rsidRPr="00215BA8" w:rsidDel="00665B9A">
                            <w:rPr>
                              <w:sz w:val="22"/>
                            </w:rPr>
                            <w:delText xml:space="preserve"> QIBA CT</w:delText>
                          </w:r>
                          <w:r w:rsidDel="00665B9A">
                            <w:rPr>
                              <w:sz w:val="22"/>
                            </w:rPr>
                            <w:delText xml:space="preserve"> Lung Nodule</w:delText>
                          </w:r>
                          <w:r w:rsidRPr="00215BA8" w:rsidDel="00665B9A">
                            <w:rPr>
                              <w:sz w:val="22"/>
                            </w:rPr>
                            <w:delText xml:space="preserve"> Phantom</w:delText>
                          </w:r>
                        </w:del>
                        <w:ins w:id="617" w:author="Rick Avila" w:date="2018-05-14T13:14:00Z">
                          <w:r>
                            <w:rPr>
                              <w:sz w:val="22"/>
                            </w:rPr>
                            <w:t>Position</w:t>
                          </w:r>
                        </w:ins>
                        <w:ins w:id="618" w:author="Rick Avila" w:date="2018-05-14T13:15:00Z">
                          <w:r>
                            <w:rPr>
                              <w:sz w:val="22"/>
                            </w:rPr>
                            <w:t>ing of the acrylic ellipsoids within a cylinder</w:t>
                          </w:r>
                        </w:ins>
                        <w:ins w:id="619" w:author="Rick Avila" w:date="2018-05-14T13:09:00Z">
                          <w:r>
                            <w:rPr>
                              <w:sz w:val="22"/>
                            </w:rPr>
                            <w:t>.</w:t>
                          </w:r>
                        </w:ins>
                        <w:ins w:id="620" w:author="Rick Avila" w:date="2018-05-14T13:15:00Z">
                          <w:r>
                            <w:rPr>
                              <w:sz w:val="22"/>
                            </w:rPr>
                            <w:t xml:space="preserve"> This example specifically shows the positioning of 8.0 x 4.8</w:t>
                          </w:r>
                        </w:ins>
                        <w:ins w:id="621" w:author="Rick Avila" w:date="2018-05-14T13:16:00Z">
                          <w:r>
                            <w:rPr>
                              <w:sz w:val="22"/>
                            </w:rPr>
                            <w:t xml:space="preserve"> x 4.8 mm diameter acrylic ellipsoids.</w:t>
                          </w:r>
                        </w:ins>
                        <w:del w:id="622" w:author="Rick Avila" w:date="2018-05-14T13:09:00Z">
                          <w:r w:rsidRPr="00215BA8" w:rsidDel="00D01634">
                            <w:rPr>
                              <w:sz w:val="22"/>
                            </w:rPr>
                            <w:delText>.</w:delText>
                          </w:r>
                        </w:del>
                      </w:p>
                    </w:txbxContent>
                  </v:textbox>
                  <w10:wrap type="square" anchorx="margin"/>
                </v:shape>
              </w:pict>
            </mc:Fallback>
          </mc:AlternateContent>
        </w:r>
      </w:ins>
      <w:ins w:id="623" w:author="Rick Avila" w:date="2018-05-14T13:12:00Z">
        <w:r w:rsidR="00D01634" w:rsidRPr="00D01634">
          <w:rPr>
            <w:b/>
            <w:rPrChange w:id="624" w:author="Rick Avila" w:date="2018-05-14T13:13:00Z">
              <w:rPr/>
            </w:rPrChange>
          </w:rPr>
          <w:t>Figure 3</w:t>
        </w:r>
        <w:r w:rsidR="00D01634">
          <w:t xml:space="preserve"> shows the positioning of the </w:t>
        </w:r>
      </w:ins>
      <w:ins w:id="625" w:author="Rick Avila" w:date="2018-05-14T13:13:00Z">
        <w:r w:rsidR="00D01634">
          <w:t xml:space="preserve">acrylic </w:t>
        </w:r>
      </w:ins>
      <w:ins w:id="626" w:author="Rick Avila" w:date="2018-05-14T13:12:00Z">
        <w:r w:rsidR="00D01634">
          <w:t xml:space="preserve">ellipsoids </w:t>
        </w:r>
      </w:ins>
      <w:ins w:id="627" w:author="Rick Avila" w:date="2018-05-14T13:13:00Z">
        <w:r w:rsidR="00D01634">
          <w:t xml:space="preserve">within a cylinder. All ellipsoids </w:t>
        </w:r>
      </w:ins>
      <w:ins w:id="628" w:author="Rick Avila" w:date="2018-05-14T13:14:00Z">
        <w:r w:rsidR="00D01634">
          <w:t>were placed in the same relative positions within a single cylinder.</w:t>
        </w:r>
      </w:ins>
    </w:p>
    <w:p w14:paraId="309FFEE0" w14:textId="77777777" w:rsidR="00B2429D" w:rsidRDefault="00B2429D" w:rsidP="00111FC3">
      <w:pPr>
        <w:rPr>
          <w:ins w:id="629" w:author="Rick Avila" w:date="2018-05-14T12:46:00Z"/>
        </w:rPr>
      </w:pPr>
    </w:p>
    <w:p w14:paraId="00C7F0E8" w14:textId="2D4AFB86" w:rsidR="0048139D" w:rsidRDefault="00BB17CA" w:rsidP="00111FC3">
      <w:r>
        <w:t xml:space="preserve">The phantom nodule dataset and the clinical nodule dataset </w:t>
      </w:r>
      <w:r w:rsidR="006C2EAF">
        <w:t xml:space="preserve">is </w:t>
      </w:r>
      <w:r>
        <w:t>available</w:t>
      </w:r>
      <w:r w:rsidR="006C2EAF">
        <w:t xml:space="preserve"> for download</w:t>
      </w:r>
      <w:r>
        <w:t xml:space="preserve"> </w:t>
      </w:r>
      <w:r w:rsidR="006C2EAF">
        <w:t xml:space="preserve">through a link in the Conformance Section of the </w:t>
      </w:r>
      <w:hyperlink r:id="rId24" w:history="1">
        <w:r w:rsidR="006C2EAF" w:rsidRPr="006C2EAF">
          <w:rPr>
            <w:rStyle w:val="Hyperlink"/>
          </w:rPr>
          <w:t>QIBA Small Lung Nodule Profile Wiki page</w:t>
        </w:r>
      </w:hyperlink>
      <w:r>
        <w:t xml:space="preserve">. </w:t>
      </w:r>
      <w:r w:rsidR="0048139D">
        <w:t xml:space="preserve">In addition, a template analysis software measurement spreadsheet for measurement findings </w:t>
      </w:r>
      <w:r w:rsidR="006C2EAF">
        <w:t xml:space="preserve">is </w:t>
      </w:r>
      <w:r w:rsidR="0048139D">
        <w:t xml:space="preserve">available </w:t>
      </w:r>
      <w:r w:rsidR="006C2EAF">
        <w:t xml:space="preserve">through a link in the Conformance Section of the </w:t>
      </w:r>
      <w:hyperlink r:id="rId25"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4C7B4675"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w:t>
      </w:r>
      <w:ins w:id="630" w:author="Microsoft Office User" w:date="2018-03-14T21:27:00Z">
        <w:r w:rsidR="00A47A65">
          <w:t xml:space="preserve"> </w:t>
        </w:r>
      </w:ins>
      <w:ins w:id="631" w:author="Nancy Obuchowski" w:date="2018-10-23T21:13:00Z">
        <w:r w:rsidR="00C444D3">
          <w:t xml:space="preserve">(i.e. upper </w:t>
        </w:r>
        <w:r w:rsidR="000F2421">
          <w:t xml:space="preserve">bound of </w:t>
        </w:r>
        <w:r w:rsidR="00C444D3">
          <w:t>95% CI</w:t>
        </w:r>
        <w:r w:rsidR="000F2421">
          <w:t xml:space="preserve"> for </w:t>
        </w:r>
      </w:ins>
      <w:ins w:id="632" w:author="Nancy Obuchowski" w:date="2018-10-23T21:16:00Z">
        <w:r w:rsidR="000F2421" w:rsidRPr="000F2421">
          <w:t>CV</w:t>
        </w:r>
      </w:ins>
      <w:ins w:id="633" w:author="Nancy Obuchowski" w:date="2018-10-23T21:14:00Z">
        <w:r w:rsidR="000F2421" w:rsidRPr="000F2421">
          <w:t xml:space="preserve"> </w:t>
        </w:r>
      </w:ins>
      <w:ins w:id="634" w:author="Nancy Obuchowski" w:date="2018-10-23T21:16:00Z">
        <w:r w:rsidR="000F2421" w:rsidRPr="000F2421">
          <w:rPr>
            <w:rPrChange w:id="635" w:author="Nancy Obuchowski" w:date="2018-10-23T21:16:00Z">
              <w:rPr>
                <w:u w:val="single"/>
              </w:rPr>
            </w:rPrChange>
          </w:rPr>
          <w:t xml:space="preserve"> are</w:t>
        </w:r>
        <w:r w:rsidR="000F2421">
          <w:rPr>
            <w:u w:val="single"/>
          </w:rPr>
          <w:t xml:space="preserve"> &lt; </w:t>
        </w:r>
        <w:r w:rsidR="000F2421">
          <w:t xml:space="preserve">the </w:t>
        </w:r>
      </w:ins>
      <w:ins w:id="636" w:author="Nancy Obuchowski" w:date="2018-10-23T21:14:00Z">
        <w:r w:rsidR="000F2421">
          <w:t>values in Table 1)</w:t>
        </w:r>
      </w:ins>
      <w:ins w:id="637" w:author="Microsoft Office User" w:date="2018-03-14T21:27:00Z">
        <w:del w:id="638" w:author="Nancy Obuchowski" w:date="2018-10-23T21:14:00Z">
          <w:r w:rsidR="00A47A65" w:rsidDel="000F2421">
            <w:delText>with 95% confidence</w:delText>
          </w:r>
        </w:del>
      </w:ins>
      <w:r w:rsidR="00871137">
        <w:t>.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0F5B84CE"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ins w:id="639" w:author="Nancy Obuchowski" w:date="2018-10-23T21:17:00Z">
        <w:r w:rsidR="000F2421">
          <w:t xml:space="preserve"> (i.e. upper bound of 95% CI for </w:t>
        </w:r>
        <w:r w:rsidR="000F2421" w:rsidRPr="000F2421">
          <w:t xml:space="preserve">CV </w:t>
        </w:r>
        <w:r w:rsidR="000F2421" w:rsidRPr="00F16454">
          <w:t xml:space="preserve"> are</w:t>
        </w:r>
        <w:r w:rsidR="000F2421">
          <w:rPr>
            <w:u w:val="single"/>
          </w:rPr>
          <w:t xml:space="preserve"> &lt; </w:t>
        </w:r>
        <w:r w:rsidR="000F2421">
          <w:t>the values in Table 1)</w:t>
        </w:r>
      </w:ins>
      <w:del w:id="640" w:author="Nancy Obuchowski" w:date="2018-10-23T21:17:00Z">
        <w:r w:rsidR="00742959" w:rsidDel="000F2421">
          <w:delText>, with 95% confidence</w:delText>
        </w:r>
      </w:del>
      <w:r>
        <w:t>.</w:t>
      </w:r>
    </w:p>
    <w:p w14:paraId="3A2ABB3A" w14:textId="77777777" w:rsidR="00871137" w:rsidRDefault="00871137" w:rsidP="00B501E2"/>
    <w:p w14:paraId="083EC79A" w14:textId="6A36B570" w:rsidR="004A7027" w:rsidRDefault="00871137" w:rsidP="00B501E2">
      <w:pPr>
        <w:rPr>
          <w:ins w:id="641" w:author="Rick Avila" w:date="2018-11-18T09:21:00Z"/>
        </w:rPr>
      </w:pPr>
      <w:r>
        <w:t xml:space="preserve">Analysis software (including version number) that completes these steps will then be listed </w:t>
      </w:r>
      <w:r w:rsidR="006C2EAF">
        <w:t xml:space="preserve">and available in the Conformance Section of the </w:t>
      </w:r>
      <w:hyperlink r:id="rId26"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FDB78BB" w14:textId="77777777" w:rsidR="002C7DC8" w:rsidRDefault="002C7DC8" w:rsidP="00B501E2">
      <w:pPr>
        <w:rPr>
          <w:rStyle w:val="StyleVisiontextC00000000096B03D0"/>
          <w:bCs/>
          <w:szCs w:val="26"/>
          <w:u w:val="single"/>
          <w:lang w:val="x-none" w:eastAsia="x-none"/>
        </w:rPr>
      </w:pPr>
    </w:p>
    <w:p w14:paraId="49CD5E70" w14:textId="7CD537F4" w:rsidR="00D86A6F" w:rsidDel="002C7DC8" w:rsidRDefault="00D86A6F">
      <w:pPr>
        <w:widowControl/>
        <w:autoSpaceDE/>
        <w:autoSpaceDN/>
        <w:adjustRightInd/>
        <w:rPr>
          <w:del w:id="642" w:author="Rick Avila" w:date="2018-11-18T09:21:00Z"/>
          <w:rStyle w:val="StyleVisiontextC00000000096B03D0"/>
          <w:rFonts w:cs="Times New Roman"/>
          <w:b/>
          <w:sz w:val="28"/>
          <w:szCs w:val="20"/>
        </w:rPr>
      </w:pPr>
      <w:del w:id="643" w:author="Rick Avila" w:date="2018-11-18T09:21:00Z">
        <w:r w:rsidDel="002C7DC8">
          <w:rPr>
            <w:rStyle w:val="StyleVisiontextC00000000096B03D0"/>
          </w:rPr>
          <w:br w:type="page"/>
        </w:r>
      </w:del>
    </w:p>
    <w:p w14:paraId="5A6B25F5" w14:textId="2460726A" w:rsidR="004A4133" w:rsidRPr="00B501E2" w:rsidDel="00D06D03" w:rsidRDefault="0067547D" w:rsidP="00B501E2">
      <w:pPr>
        <w:pStyle w:val="Heading2"/>
        <w:rPr>
          <w:del w:id="644" w:author="Rick Avila" w:date="2018-11-18T08:47:00Z"/>
          <w:rStyle w:val="StyleVisiontextC00000000096B03D0"/>
        </w:rPr>
      </w:pPr>
      <w:bookmarkStart w:id="645" w:name="_Toc530296967"/>
      <w:r w:rsidRPr="001B440D">
        <w:rPr>
          <w:rStyle w:val="StyleVisiontextC00000000096B03D0"/>
        </w:rPr>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del w:id="646" w:author="Rick Avila" w:date="2018-10-18T12:57:00Z">
        <w:r w:rsidR="004A4133" w:rsidRPr="00B501E2" w:rsidDel="00CF0C68">
          <w:rPr>
            <w:rStyle w:val="StyleVisiontextC00000000096B03D0"/>
          </w:rPr>
          <w:delText>Procedure</w:delText>
        </w:r>
      </w:del>
      <w:ins w:id="647" w:author="Rick Avila" w:date="2018-10-18T12:57:00Z">
        <w:r w:rsidR="00CF0C68">
          <w:rPr>
            <w:rStyle w:val="StyleVisiontextC00000000096B03D0"/>
          </w:rPr>
          <w:t>Checklist</w:t>
        </w:r>
      </w:ins>
      <w:bookmarkEnd w:id="645"/>
    </w:p>
    <w:p w14:paraId="1ACF41AF" w14:textId="77777777" w:rsidR="00604F7B" w:rsidRDefault="00604F7B" w:rsidP="00D06D03">
      <w:pPr>
        <w:pStyle w:val="Heading2"/>
        <w:rPr>
          <w:ins w:id="648" w:author="Rick Avila" w:date="2018-10-20T22:31:00Z"/>
        </w:rPr>
        <w:pPrChange w:id="649" w:author="Rick Avila" w:date="2018-11-18T08:47:00Z">
          <w:pPr>
            <w:pStyle w:val="BodyText"/>
          </w:pPr>
        </w:pPrChange>
      </w:pPr>
    </w:p>
    <w:p w14:paraId="63377447" w14:textId="45F2480D" w:rsidR="000157B9" w:rsidDel="002C7DC8" w:rsidRDefault="00FD736C" w:rsidP="00D06D03">
      <w:pPr>
        <w:pStyle w:val="BodyText"/>
        <w:rPr>
          <w:del w:id="650" w:author="Rick Avila" w:date="2018-11-18T08:47:00Z"/>
        </w:rPr>
      </w:pPr>
      <w:r>
        <w:t>One way a clinical site can achieve c</w:t>
      </w:r>
      <w:r w:rsidR="00563FDB">
        <w:t>onformance to this P</w:t>
      </w:r>
      <w:r w:rsidR="00215BA8">
        <w:t xml:space="preserve">rofile is </w:t>
      </w:r>
      <w:r>
        <w:t>to</w:t>
      </w:r>
      <w:r w:rsidR="00215BA8">
        <w:t xml:space="preserve"> follow the </w:t>
      </w:r>
      <w:ins w:id="651" w:author="Rick Avila" w:date="2018-10-18T13:14:00Z">
        <w:r w:rsidR="009F5158">
          <w:t xml:space="preserve">four main </w:t>
        </w:r>
      </w:ins>
      <w:ins w:id="652" w:author="Rick Avila" w:date="2018-10-18T13:13:00Z">
        <w:r w:rsidR="00606377">
          <w:t xml:space="preserve">checklist </w:t>
        </w:r>
      </w:ins>
      <w:r w:rsidR="00215BA8">
        <w:t xml:space="preserve">steps </w:t>
      </w:r>
      <w:ins w:id="653" w:author="Rick Avila" w:date="2018-10-18T13:13:00Z">
        <w:r w:rsidR="009F5158">
          <w:t xml:space="preserve">outlined </w:t>
        </w:r>
      </w:ins>
      <w:r w:rsidR="00215BA8">
        <w:t xml:space="preserve">below. </w:t>
      </w:r>
      <w:ins w:id="654" w:author="Rick Avila" w:date="2018-10-18T13:14:00Z">
        <w:r w:rsidR="009F5158">
          <w:t xml:space="preserve">For convenience, the actors at a clinical site that are responsible for completing each step is provided in parentheses at the end of each step title. </w:t>
        </w:r>
      </w:ins>
      <w:r w:rsidR="00215BA8">
        <w:t>Det</w:t>
      </w:r>
      <w:r w:rsidR="00563FDB">
        <w:t>ailed technical information on P</w:t>
      </w:r>
      <w:r w:rsidR="00215BA8">
        <w:t xml:space="preserve">rofile </w:t>
      </w:r>
      <w:r w:rsidR="00D716AC">
        <w:t>requirements</w:t>
      </w:r>
      <w:r w:rsidR="00215BA8">
        <w:t xml:space="preserve"> is provided in Section 3.</w:t>
      </w:r>
    </w:p>
    <w:p w14:paraId="6949B702" w14:textId="77777777" w:rsidR="002C7DC8" w:rsidRDefault="002C7DC8" w:rsidP="00D06D03">
      <w:pPr>
        <w:pStyle w:val="BodyText"/>
        <w:rPr>
          <w:ins w:id="655" w:author="Rick Avila" w:date="2018-11-18T09:20:00Z"/>
        </w:rPr>
      </w:pPr>
    </w:p>
    <w:p w14:paraId="2E1015D8" w14:textId="16D1DE3F" w:rsidR="00640763" w:rsidDel="002C7DC8" w:rsidRDefault="0011058F" w:rsidP="00B501E2">
      <w:pPr>
        <w:pStyle w:val="Heading3"/>
        <w:rPr>
          <w:del w:id="656" w:author="Rick Avila" w:date="2018-10-18T13:14:00Z"/>
        </w:rPr>
      </w:pPr>
      <w:del w:id="657" w:author="Rick Avila" w:date="2018-10-18T13:05:00Z">
        <w:r w:rsidDel="00E8673C">
          <w:delText>Technical assessment at</w:delText>
        </w:r>
      </w:del>
      <w:del w:id="658" w:author="Rick Avila" w:date="2018-10-18T13:14:00Z">
        <w:r w:rsidDel="009F5158">
          <w:delText xml:space="preserve"> a clinical site </w:delText>
        </w:r>
      </w:del>
      <w:del w:id="659" w:author="Rick Avila" w:date="2018-10-18T13:05:00Z">
        <w:r w:rsidDel="00E8673C">
          <w:delText>is</w:delText>
        </w:r>
      </w:del>
      <w:del w:id="660" w:author="Rick Avila" w:date="2018-10-18T13:14:00Z">
        <w:r w:rsidDel="009F5158">
          <w:delText xml:space="preserve"> performed </w:delText>
        </w:r>
      </w:del>
      <w:del w:id="661" w:author="Rick Avila" w:date="2018-10-18T13:03:00Z">
        <w:r w:rsidDel="00E8673C">
          <w:delText>in</w:delText>
        </w:r>
      </w:del>
      <w:del w:id="662" w:author="Rick Avila" w:date="2018-10-18T13:14:00Z">
        <w:r w:rsidDel="009F5158">
          <w:delText xml:space="preserve"> </w:delText>
        </w:r>
      </w:del>
      <w:del w:id="663" w:author="Rick Avila" w:date="2018-10-18T13:03:00Z">
        <w:r w:rsidDel="00E8673C">
          <w:delText xml:space="preserve">two </w:delText>
        </w:r>
      </w:del>
      <w:del w:id="664" w:author="Rick Avila" w:date="2018-10-18T13:14:00Z">
        <w:r w:rsidDel="009F5158">
          <w:delText xml:space="preserve">main steps. </w:delText>
        </w:r>
      </w:del>
      <w:del w:id="665" w:author="Rick Avila" w:date="2018-10-18T13:03:00Z">
        <w:r w:rsidDel="00E8673C">
          <w:delText xml:space="preserve">The </w:delText>
        </w:r>
        <w:r w:rsidR="00640763" w:rsidRPr="00B501E2" w:rsidDel="00E8673C">
          <w:rPr>
            <w:b/>
          </w:rPr>
          <w:delText>Technical A</w:delText>
        </w:r>
        <w:r w:rsidRPr="00B501E2" w:rsidDel="00E8673C">
          <w:rPr>
            <w:b/>
          </w:rPr>
          <w:delText xml:space="preserve">ssessment </w:delText>
        </w:r>
        <w:r w:rsidR="00FA0AB8" w:rsidDel="00E8673C">
          <w:rPr>
            <w:b/>
          </w:rPr>
          <w:delText>to Prepare f</w:delText>
        </w:r>
        <w:r w:rsidR="00640763" w:rsidRPr="00B501E2" w:rsidDel="00E8673C">
          <w:rPr>
            <w:b/>
          </w:rPr>
          <w:delText xml:space="preserve">or Lung Nodule Measurement </w:delText>
        </w:r>
        <w:r w:rsidRPr="00427E89" w:rsidDel="00E8673C">
          <w:delText>(</w:delText>
        </w:r>
        <w:r w:rsidRPr="00B501E2" w:rsidDel="00E8673C">
          <w:rPr>
            <w:b/>
          </w:rPr>
          <w:delText>Section</w:delText>
        </w:r>
        <w:r w:rsidR="00D716AC" w:rsidDel="00E8673C">
          <w:rPr>
            <w:b/>
          </w:rPr>
          <w:delText xml:space="preserve"> 4.3</w:delText>
        </w:r>
        <w:r w:rsidRPr="00B501E2" w:rsidDel="00E8673C">
          <w:rPr>
            <w:b/>
          </w:rPr>
          <w:delText>.1</w:delText>
        </w:r>
        <w:r w:rsidRPr="00427E89" w:rsidDel="00E8673C">
          <w:delText xml:space="preserve">) </w:delText>
        </w:r>
        <w:r w:rsidR="00D716AC" w:rsidDel="00E8673C">
          <w:delText xml:space="preserve">verifies that the vendor equipment </w:delText>
        </w:r>
        <w:r w:rsidR="00640763" w:rsidDel="00E8673C">
          <w:delText xml:space="preserve">to be </w:delText>
        </w:r>
        <w:r w:rsidR="00D716AC" w:rsidDel="00E8673C">
          <w:delText xml:space="preserve">used at the </w:delText>
        </w:r>
        <w:r w:rsidR="00640763" w:rsidDel="00E8673C">
          <w:delText xml:space="preserve">clinical site, including the image acquisition protocol, </w:delText>
        </w:r>
        <w:r w:rsidR="00D716AC" w:rsidDel="00E8673C">
          <w:delText xml:space="preserve">complies </w:delText>
        </w:r>
        <w:r w:rsidR="00563FDB" w:rsidDel="00E8673C">
          <w:delText>with this P</w:delText>
        </w:r>
        <w:r w:rsidR="00640763" w:rsidDel="00E8673C">
          <w:delText xml:space="preserve">rofile. The </w:delText>
        </w:r>
        <w:r w:rsidR="00640763" w:rsidRPr="00B501E2" w:rsidDel="00E8673C">
          <w:rPr>
            <w:b/>
          </w:rPr>
          <w:delText>Per</w:delText>
        </w:r>
        <w:r w:rsidR="00640763" w:rsidDel="00E8673C">
          <w:rPr>
            <w:b/>
          </w:rPr>
          <w:delText>forming Lung Nodule Measurement</w:delText>
        </w:r>
        <w:r w:rsidR="00640763" w:rsidDel="00E8673C">
          <w:delText xml:space="preserve"> (</w:delText>
        </w:r>
        <w:r w:rsidR="00640763" w:rsidRPr="00B501E2" w:rsidDel="00E8673C">
          <w:rPr>
            <w:b/>
          </w:rPr>
          <w:delText>Section 4.3.2</w:delText>
        </w:r>
        <w:r w:rsidR="00640763" w:rsidDel="00E8673C">
          <w:delText xml:space="preserve">) outlines the </w:delText>
        </w:r>
        <w:r w:rsidR="00D86A6F" w:rsidDel="00E8673C">
          <w:delText xml:space="preserve">verification </w:delText>
        </w:r>
        <w:r w:rsidR="00640763" w:rsidDel="00E8673C">
          <w:delText xml:space="preserve">steps </w:delText>
        </w:r>
        <w:r w:rsidR="00D86A6F" w:rsidDel="00E8673C">
          <w:delText>needed</w:delText>
        </w:r>
        <w:r w:rsidR="00640763" w:rsidDel="00E8673C">
          <w:delText xml:space="preserve"> </w:delText>
        </w:r>
        <w:r w:rsidR="00D86A6F" w:rsidDel="00E8673C">
          <w:delText xml:space="preserve">for </w:delText>
        </w:r>
        <w:r w:rsidR="00640763" w:rsidDel="00E8673C">
          <w:delText>lung nodule analysis</w:delText>
        </w:r>
        <w:r w:rsidR="00D86A6F" w:rsidDel="00E8673C">
          <w:delText>.</w:delText>
        </w:r>
      </w:del>
    </w:p>
    <w:p w14:paraId="415884E8" w14:textId="77777777" w:rsidR="002C7DC8" w:rsidRDefault="002C7DC8" w:rsidP="00B501E2">
      <w:pPr>
        <w:pStyle w:val="Heading3"/>
        <w:rPr>
          <w:ins w:id="666" w:author="Rick Avila" w:date="2018-11-18T09:20:00Z"/>
        </w:rPr>
      </w:pPr>
    </w:p>
    <w:p w14:paraId="1359A15A" w14:textId="15F09F6C" w:rsidR="00215BA8" w:rsidDel="00604F7B" w:rsidRDefault="0067547D" w:rsidP="00990602">
      <w:pPr>
        <w:widowControl/>
        <w:autoSpaceDE/>
        <w:autoSpaceDN/>
        <w:adjustRightInd/>
        <w:rPr>
          <w:del w:id="667" w:author="Rick Avila" w:date="2018-10-20T22:31:00Z"/>
        </w:rPr>
      </w:pPr>
      <w:del w:id="668" w:author="Rick Avila" w:date="2018-07-19T13:41:00Z">
        <w:r w:rsidRPr="001B440D" w:rsidDel="007A26DF">
          <w:delText>4.3</w:delText>
        </w:r>
        <w:r w:rsidR="00724601" w:rsidRPr="00AE79C6" w:rsidDel="007A26DF">
          <w:delText xml:space="preserve">.1 </w:delText>
        </w:r>
      </w:del>
      <w:del w:id="669" w:author="Rick Avila" w:date="2018-10-20T22:31:00Z">
        <w:r w:rsidR="000E2F24" w:rsidDel="00604F7B">
          <w:delText>Preparing</w:delText>
        </w:r>
        <w:r w:rsidR="00215BA8" w:rsidRPr="001B440D" w:rsidDel="00604F7B">
          <w:delText xml:space="preserve"> For Lung Nodule Measurement</w:delText>
        </w:r>
      </w:del>
    </w:p>
    <w:p w14:paraId="708FB470" w14:textId="6B09915F" w:rsidR="00215BA8" w:rsidRPr="00E87F78" w:rsidDel="00604F7B" w:rsidRDefault="00215BA8">
      <w:pPr>
        <w:widowControl/>
        <w:autoSpaceDE/>
        <w:autoSpaceDN/>
        <w:adjustRightInd/>
        <w:ind w:left="284"/>
        <w:rPr>
          <w:del w:id="670" w:author="Rick Avila" w:date="2018-10-20T22:31:00Z"/>
          <w:b/>
        </w:rPr>
      </w:pPr>
      <w:del w:id="671" w:author="Rick Avila" w:date="2018-10-20T22:31:00Z">
        <w:r w:rsidRPr="00E87F78" w:rsidDel="00604F7B">
          <w:rPr>
            <w:b/>
          </w:rPr>
          <w:delText xml:space="preserve">(1) </w:delText>
        </w:r>
        <w:r w:rsidDel="00604F7B">
          <w:rPr>
            <w:b/>
          </w:rPr>
          <w:delText xml:space="preserve">CT Scanner and </w:delText>
        </w:r>
        <w:r w:rsidRPr="00E87F78" w:rsidDel="00604F7B">
          <w:rPr>
            <w:b/>
          </w:rPr>
          <w:delText>Lung Nodule Analysis Software Verification</w:delText>
        </w:r>
      </w:del>
    </w:p>
    <w:p w14:paraId="540A161C" w14:textId="1F635489" w:rsidR="00215BA8" w:rsidDel="00604F7B" w:rsidRDefault="00215BA8">
      <w:pPr>
        <w:widowControl/>
        <w:autoSpaceDE/>
        <w:autoSpaceDN/>
        <w:adjustRightInd/>
        <w:spacing w:after="120"/>
        <w:ind w:left="567"/>
        <w:rPr>
          <w:del w:id="672" w:author="Rick Avila" w:date="2018-10-20T22:31:00Z"/>
        </w:rPr>
      </w:pPr>
      <w:del w:id="673" w:author="Rick Avila" w:date="2018-10-20T22:31:00Z">
        <w:r w:rsidDel="00604F7B">
          <w:delText xml:space="preserve">For each analysis software application </w:delText>
        </w:r>
        <w:r w:rsidRPr="00BE10C0" w:rsidDel="00604F7B">
          <w:delText>to be used for lung cancer screening nodule measurement:</w:delText>
        </w:r>
      </w:del>
    </w:p>
    <w:p w14:paraId="21FF1FE4" w14:textId="2FE4A267" w:rsidR="00215BA8" w:rsidDel="00604F7B" w:rsidRDefault="00215BA8">
      <w:pPr>
        <w:pStyle w:val="ListParagraph"/>
        <w:widowControl/>
        <w:numPr>
          <w:ilvl w:val="0"/>
          <w:numId w:val="31"/>
        </w:numPr>
        <w:autoSpaceDE/>
        <w:autoSpaceDN/>
        <w:adjustRightInd/>
        <w:spacing w:after="120"/>
        <w:ind w:left="851" w:hanging="284"/>
        <w:rPr>
          <w:del w:id="674" w:author="Rick Avila" w:date="2018-10-20T22:31:00Z"/>
        </w:rPr>
      </w:pPr>
      <w:del w:id="675" w:author="Rick Avila" w:date="2018-10-20T22:31:00Z">
        <w:r w:rsidDel="00604F7B">
          <w:delText xml:space="preserve">Verify that </w:delText>
        </w:r>
        <w:r w:rsidR="00A95CD4" w:rsidDel="00604F7B">
          <w:delText xml:space="preserve">the </w:delText>
        </w:r>
        <w:r w:rsidDel="00604F7B">
          <w:delText xml:space="preserve">CT scanner manufacturer and model name is on this QIBA verified </w:delText>
        </w:r>
        <w:r w:rsidR="00522F49" w:rsidDel="00604F7B">
          <w:delText xml:space="preserve">list </w:delText>
        </w:r>
        <w:r w:rsidR="006C2EAF" w:rsidDel="00604F7B">
          <w:delText xml:space="preserve">available in the Conformance Section of the </w:delText>
        </w:r>
        <w:r w:rsidR="00316815" w:rsidDel="00604F7B">
          <w:rPr>
            <w:rStyle w:val="Hyperlink"/>
          </w:rPr>
          <w:fldChar w:fldCharType="begin"/>
        </w:r>
        <w:r w:rsidR="00316815" w:rsidDel="00604F7B">
          <w:rPr>
            <w:rStyle w:val="Hyperlink"/>
          </w:rPr>
          <w:delInstrText xml:space="preserve"> HYPERLINK "https://qibawiki.rsna.org/index.php/CT_Small_Lung_Nodule_Biomarker_Ctte" </w:delInstrText>
        </w:r>
        <w:r w:rsidR="00316815" w:rsidDel="00604F7B">
          <w:rPr>
            <w:rStyle w:val="Hyperlink"/>
          </w:rPr>
          <w:fldChar w:fldCharType="separate"/>
        </w:r>
        <w:r w:rsidR="006C2EAF" w:rsidRPr="006C2EAF" w:rsidDel="00604F7B">
          <w:rPr>
            <w:rStyle w:val="Hyperlink"/>
          </w:rPr>
          <w:delText>QIBA Small Lung Nodule Profile Wiki page</w:delText>
        </w:r>
        <w:r w:rsidR="00316815" w:rsidDel="00604F7B">
          <w:rPr>
            <w:rStyle w:val="Hyperlink"/>
          </w:rPr>
          <w:fldChar w:fldCharType="end"/>
        </w:r>
        <w:r w:rsidDel="00604F7B">
          <w:delText>.</w:delText>
        </w:r>
      </w:del>
    </w:p>
    <w:p w14:paraId="537740FF" w14:textId="165B82C3" w:rsidR="00215BA8" w:rsidDel="00604F7B" w:rsidRDefault="00215BA8">
      <w:pPr>
        <w:pStyle w:val="ListParagraph"/>
        <w:widowControl/>
        <w:numPr>
          <w:ilvl w:val="0"/>
          <w:numId w:val="31"/>
        </w:numPr>
        <w:autoSpaceDE/>
        <w:autoSpaceDN/>
        <w:adjustRightInd/>
        <w:spacing w:after="120"/>
        <w:ind w:left="851" w:hanging="284"/>
        <w:rPr>
          <w:del w:id="676" w:author="Rick Avila" w:date="2018-10-20T22:31:00Z"/>
        </w:rPr>
      </w:pPr>
      <w:del w:id="677" w:author="Rick Avila" w:date="2018-10-20T22:31:00Z">
        <w:r w:rsidDel="00604F7B">
          <w:delText>Verify that</w:delText>
        </w:r>
        <w:r w:rsidR="00C2029B" w:rsidDel="00604F7B">
          <w:delText xml:space="preserve"> </w:delText>
        </w:r>
        <w:r w:rsidR="00A95CD4" w:rsidDel="00604F7B">
          <w:delText>the</w:delText>
        </w:r>
        <w:r w:rsidDel="00604F7B">
          <w:delText xml:space="preserve"> software name, including version number, is on this QIBA verified </w:delText>
        </w:r>
        <w:r w:rsidR="00522F49" w:rsidDel="00604F7B">
          <w:delText xml:space="preserve">list </w:delText>
        </w:r>
        <w:r w:rsidR="006C2EAF" w:rsidDel="00604F7B">
          <w:delText xml:space="preserve">available in the Conformance Section of the </w:delText>
        </w:r>
        <w:r w:rsidR="00316815" w:rsidDel="00604F7B">
          <w:rPr>
            <w:rStyle w:val="Hyperlink"/>
          </w:rPr>
          <w:fldChar w:fldCharType="begin"/>
        </w:r>
        <w:r w:rsidR="00316815" w:rsidDel="00604F7B">
          <w:rPr>
            <w:rStyle w:val="Hyperlink"/>
          </w:rPr>
          <w:delInstrText xml:space="preserve"> HYPERLINK "https://qibawiki.rsna.org/index.php/CT_Small_Lung_Nodule_Biomarker_Ctte" </w:delInstrText>
        </w:r>
        <w:r w:rsidR="00316815" w:rsidDel="00604F7B">
          <w:rPr>
            <w:rStyle w:val="Hyperlink"/>
          </w:rPr>
          <w:fldChar w:fldCharType="separate"/>
        </w:r>
        <w:r w:rsidR="006C2EAF" w:rsidRPr="006C2EAF" w:rsidDel="00604F7B">
          <w:rPr>
            <w:rStyle w:val="Hyperlink"/>
          </w:rPr>
          <w:delText>QIBA Small Lung Nodule Profile Wiki page</w:delText>
        </w:r>
        <w:r w:rsidR="00316815" w:rsidDel="00604F7B">
          <w:rPr>
            <w:rStyle w:val="Hyperlink"/>
          </w:rPr>
          <w:fldChar w:fldCharType="end"/>
        </w:r>
        <w:r w:rsidR="00522F49" w:rsidDel="00604F7B">
          <w:delText>.</w:delText>
        </w:r>
      </w:del>
    </w:p>
    <w:p w14:paraId="2105684E" w14:textId="61D98590" w:rsidR="00215BA8" w:rsidRPr="00E87F78" w:rsidDel="00604F7B" w:rsidRDefault="00215BA8">
      <w:pPr>
        <w:widowControl/>
        <w:autoSpaceDE/>
        <w:autoSpaceDN/>
        <w:adjustRightInd/>
        <w:ind w:left="284"/>
        <w:rPr>
          <w:del w:id="678" w:author="Rick Avila" w:date="2018-10-20T22:31:00Z"/>
          <w:b/>
        </w:rPr>
      </w:pPr>
      <w:del w:id="679" w:author="Rick Avila" w:date="2018-10-20T22:31:00Z">
        <w:r w:rsidRPr="00BB3475" w:rsidDel="00604F7B">
          <w:rPr>
            <w:b/>
          </w:rPr>
          <w:delText xml:space="preserve"> </w:delText>
        </w:r>
        <w:r w:rsidRPr="00E87F78" w:rsidDel="00604F7B">
          <w:rPr>
            <w:b/>
          </w:rPr>
          <w:delText xml:space="preserve">(2) CT </w:delText>
        </w:r>
        <w:r w:rsidDel="00604F7B">
          <w:rPr>
            <w:b/>
          </w:rPr>
          <w:delText>QA</w:delText>
        </w:r>
        <w:r w:rsidRPr="00E87F78" w:rsidDel="00604F7B">
          <w:rPr>
            <w:b/>
          </w:rPr>
          <w:delText xml:space="preserve"> and Lung Screening Protocol Verification</w:delText>
        </w:r>
      </w:del>
    </w:p>
    <w:p w14:paraId="677F40DD" w14:textId="70E5D2A1" w:rsidR="00215BA8" w:rsidDel="00604F7B" w:rsidRDefault="00215BA8">
      <w:pPr>
        <w:widowControl/>
        <w:autoSpaceDE/>
        <w:autoSpaceDN/>
        <w:adjustRightInd/>
        <w:spacing w:after="120"/>
        <w:ind w:left="567"/>
        <w:rPr>
          <w:del w:id="680" w:author="Rick Avila" w:date="2018-10-20T22:31:00Z"/>
        </w:rPr>
      </w:pPr>
      <w:del w:id="681" w:author="Rick Avila" w:date="2018-10-20T22:31:00Z">
        <w:r w:rsidDel="00604F7B">
          <w:delText>For each CT scanner to be used for lung cancer screening nodule measurement:</w:delText>
        </w:r>
      </w:del>
    </w:p>
    <w:p w14:paraId="17E857E6" w14:textId="2BB70DE2" w:rsidR="00215BA8" w:rsidDel="00604F7B" w:rsidRDefault="00215BA8">
      <w:pPr>
        <w:pStyle w:val="ListParagraph"/>
        <w:widowControl/>
        <w:numPr>
          <w:ilvl w:val="0"/>
          <w:numId w:val="28"/>
        </w:numPr>
        <w:autoSpaceDE/>
        <w:autoSpaceDN/>
        <w:adjustRightInd/>
        <w:spacing w:after="120"/>
        <w:ind w:left="851" w:hanging="284"/>
        <w:contextualSpacing w:val="0"/>
        <w:rPr>
          <w:del w:id="682" w:author="Rick Avila" w:date="2018-10-20T22:31:00Z"/>
        </w:rPr>
      </w:pPr>
      <w:del w:id="683" w:author="Rick Avila" w:date="2018-10-20T22:31:00Z">
        <w:r w:rsidDel="00604F7B">
          <w:delText xml:space="preserve">Verify that </w:delText>
        </w:r>
        <w:r w:rsidR="00A95CD4" w:rsidDel="00604F7B">
          <w:delText xml:space="preserve">the </w:delText>
        </w:r>
        <w:r w:rsidDel="00604F7B">
          <w:delText>CT scanner is consistently following ACR CT accreditation and manufacturer installation and maintenance requirements.</w:delText>
        </w:r>
      </w:del>
    </w:p>
    <w:p w14:paraId="4780BE76" w14:textId="042D5B0D" w:rsidR="00215BA8" w:rsidDel="00604F7B" w:rsidRDefault="00215BA8">
      <w:pPr>
        <w:pStyle w:val="ListParagraph"/>
        <w:widowControl/>
        <w:numPr>
          <w:ilvl w:val="0"/>
          <w:numId w:val="28"/>
        </w:numPr>
        <w:autoSpaceDE/>
        <w:autoSpaceDN/>
        <w:adjustRightInd/>
        <w:spacing w:after="120"/>
        <w:ind w:left="851" w:hanging="284"/>
        <w:contextualSpacing w:val="0"/>
        <w:rPr>
          <w:del w:id="684" w:author="Rick Avila" w:date="2018-10-20T22:31:00Z"/>
        </w:rPr>
      </w:pPr>
      <w:del w:id="685" w:author="Rick Avila" w:date="2018-10-20T22:31:00Z">
        <w:r w:rsidDel="00604F7B">
          <w:delText xml:space="preserve">Establish a CT lung cancer screening protocol and save it on the CT scanner. </w:delText>
        </w:r>
        <w:r w:rsidR="00A95CD4" w:rsidDel="00604F7B">
          <w:delText xml:space="preserve">Sites </w:delText>
        </w:r>
        <w:r w:rsidDel="00604F7B">
          <w:delText xml:space="preserve">may use </w:delText>
        </w:r>
        <w:r w:rsidR="00A95CD4" w:rsidDel="00604F7B">
          <w:delText xml:space="preserve">their </w:delText>
        </w:r>
        <w:r w:rsidDel="00604F7B">
          <w:delText xml:space="preserve">existing lung screening protocol or pick a protocol from a continuously updated </w:delText>
        </w:r>
        <w:r w:rsidR="00522F49" w:rsidRPr="00547F69" w:rsidDel="00604F7B">
          <w:delText>list</w:delText>
        </w:r>
        <w:r w:rsidDel="00604F7B">
          <w:delText xml:space="preserve"> provided by QIBA</w:delText>
        </w:r>
        <w:r w:rsidR="00522F49" w:rsidDel="00604F7B">
          <w:delText xml:space="preserve"> </w:delText>
        </w:r>
        <w:r w:rsidR="006C2EAF" w:rsidDel="00604F7B">
          <w:delText xml:space="preserve">in the Conformance Section of the </w:delText>
        </w:r>
        <w:r w:rsidR="00316815" w:rsidDel="00604F7B">
          <w:rPr>
            <w:rStyle w:val="Hyperlink"/>
          </w:rPr>
          <w:fldChar w:fldCharType="begin"/>
        </w:r>
        <w:r w:rsidR="00316815" w:rsidDel="00604F7B">
          <w:rPr>
            <w:rStyle w:val="Hyperlink"/>
          </w:rPr>
          <w:delInstrText xml:space="preserve"> HYPERLINK "https://qibawiki.rsna.org/index.php/CT_Small_Lung_Nodule_Biomarker_Ctte" </w:delInstrText>
        </w:r>
        <w:r w:rsidR="00316815" w:rsidDel="00604F7B">
          <w:rPr>
            <w:rStyle w:val="Hyperlink"/>
          </w:rPr>
          <w:fldChar w:fldCharType="separate"/>
        </w:r>
        <w:r w:rsidR="006C2EAF" w:rsidRPr="006C2EAF" w:rsidDel="00604F7B">
          <w:rPr>
            <w:rStyle w:val="Hyperlink"/>
          </w:rPr>
          <w:delText>QIBA Small Lung Nodule Profile Wiki page</w:delText>
        </w:r>
        <w:r w:rsidR="00316815" w:rsidDel="00604F7B">
          <w:rPr>
            <w:rStyle w:val="Hyperlink"/>
          </w:rPr>
          <w:fldChar w:fldCharType="end"/>
        </w:r>
        <w:r w:rsidDel="00604F7B">
          <w:delText>.</w:delText>
        </w:r>
      </w:del>
    </w:p>
    <w:p w14:paraId="31179FA4" w14:textId="4E3C2887" w:rsidR="00215BA8" w:rsidDel="00604F7B" w:rsidRDefault="00215BA8">
      <w:pPr>
        <w:pStyle w:val="ListParagraph"/>
        <w:widowControl/>
        <w:numPr>
          <w:ilvl w:val="0"/>
          <w:numId w:val="28"/>
        </w:numPr>
        <w:autoSpaceDE/>
        <w:autoSpaceDN/>
        <w:adjustRightInd/>
        <w:spacing w:after="120"/>
        <w:ind w:left="851" w:hanging="284"/>
        <w:contextualSpacing w:val="0"/>
        <w:rPr>
          <w:del w:id="686" w:author="Rick Avila" w:date="2018-10-20T22:31:00Z"/>
        </w:rPr>
      </w:pPr>
      <w:del w:id="687" w:author="Rick Avila" w:date="2018-10-20T22:31:00Z">
        <w:r w:rsidDel="00604F7B">
          <w:delText xml:space="preserve">CT scan </w:delText>
        </w:r>
        <w:r w:rsidR="00FF7967" w:rsidDel="00604F7B">
          <w:delText>a</w:delText>
        </w:r>
        <w:r w:rsidDel="00604F7B">
          <w:delText xml:space="preserve"> QIBA CT </w:delText>
        </w:r>
        <w:r w:rsidR="00A95CD4" w:rsidDel="00604F7B">
          <w:delText>reference object</w:delText>
        </w:r>
        <w:r w:rsidDel="00604F7B">
          <w:delText xml:space="preserve"> with the saved CT lung screening protocol.</w:delText>
        </w:r>
      </w:del>
    </w:p>
    <w:p w14:paraId="21E3B547" w14:textId="6109253F" w:rsidR="00215BA8" w:rsidRPr="00B501E2" w:rsidDel="00604F7B" w:rsidRDefault="000E2F24" w:rsidP="00B501E2">
      <w:pPr>
        <w:pStyle w:val="ListParagraph"/>
        <w:widowControl/>
        <w:numPr>
          <w:ilvl w:val="0"/>
          <w:numId w:val="28"/>
        </w:numPr>
        <w:autoSpaceDE/>
        <w:autoSpaceDN/>
        <w:adjustRightInd/>
        <w:spacing w:after="120"/>
        <w:ind w:left="851" w:hanging="284"/>
        <w:contextualSpacing w:val="0"/>
        <w:rPr>
          <w:del w:id="688" w:author="Rick Avila" w:date="2018-10-20T22:31:00Z"/>
          <w:rFonts w:cs="Times New Roman"/>
          <w:b/>
          <w:sz w:val="28"/>
          <w:szCs w:val="20"/>
        </w:rPr>
      </w:pPr>
      <w:del w:id="689" w:author="Rick Avila" w:date="2018-10-20T22:31:00Z">
        <w:r w:rsidRPr="00A203F2" w:rsidDel="00604F7B">
          <w:delText>Submi</w:delText>
        </w:r>
        <w:r w:rsidDel="00604F7B">
          <w:delText xml:space="preserve">t the CT </w:delText>
        </w:r>
        <w:r w:rsidR="00A95CD4" w:rsidDel="00604F7B">
          <w:delText>reference object</w:delText>
        </w:r>
        <w:r w:rsidDel="00604F7B">
          <w:delText xml:space="preserve"> scan to </w:delText>
        </w:r>
        <w:r w:rsidR="006C2EAF" w:rsidDel="00604F7B">
          <w:delText xml:space="preserve">the </w:delText>
        </w:r>
      </w:del>
      <w:del w:id="690" w:author="Rick Avila" w:date="2018-10-18T13:15:00Z">
        <w:r w:rsidR="006C2EAF" w:rsidDel="00FC5A89">
          <w:delText>upload site</w:delText>
        </w:r>
      </w:del>
      <w:del w:id="691" w:author="Rick Avila" w:date="2018-10-20T22:31:00Z">
        <w:r w:rsidR="006C2EAF" w:rsidDel="00604F7B">
          <w:delText xml:space="preserve"> listed in the Conformance Section of the </w:delText>
        </w:r>
        <w:r w:rsidR="00316815" w:rsidDel="00604F7B">
          <w:rPr>
            <w:rStyle w:val="Hyperlink"/>
          </w:rPr>
          <w:fldChar w:fldCharType="begin"/>
        </w:r>
        <w:r w:rsidR="00316815" w:rsidDel="00604F7B">
          <w:rPr>
            <w:rStyle w:val="Hyperlink"/>
          </w:rPr>
          <w:delInstrText xml:space="preserve"> HYPERLINK "https://qibawiki.rsna.org/index.php/CT_Small_Lung_Nodule_Biomarker_Ctte" </w:delInstrText>
        </w:r>
        <w:r w:rsidR="00316815" w:rsidDel="00604F7B">
          <w:rPr>
            <w:rStyle w:val="Hyperlink"/>
          </w:rPr>
          <w:fldChar w:fldCharType="separate"/>
        </w:r>
        <w:r w:rsidR="006C2EAF" w:rsidRPr="006C2EAF" w:rsidDel="00604F7B">
          <w:rPr>
            <w:rStyle w:val="Hyperlink"/>
          </w:rPr>
          <w:delText>QIBA Small Lung Nodule Profile Wiki page</w:delText>
        </w:r>
        <w:r w:rsidR="00316815" w:rsidDel="00604F7B">
          <w:rPr>
            <w:rStyle w:val="Hyperlink"/>
          </w:rPr>
          <w:fldChar w:fldCharType="end"/>
        </w:r>
        <w:r w:rsidDel="00604F7B">
          <w:delText xml:space="preserve"> and obtain a passing automated image quality report. If </w:delText>
        </w:r>
        <w:r w:rsidR="00A95CD4" w:rsidDel="00604F7B">
          <w:delText xml:space="preserve">the site </w:delText>
        </w:r>
        <w:r w:rsidDel="00604F7B">
          <w:delText>do</w:delText>
        </w:r>
        <w:r w:rsidR="00A95CD4" w:rsidDel="00604F7B">
          <w:delText>es</w:delText>
        </w:r>
        <w:r w:rsidDel="00604F7B">
          <w:delText xml:space="preserve"> not receive a passing report, repeat steps 2(b) to 2(d) until a passing report is obtained.</w:delText>
        </w:r>
      </w:del>
    </w:p>
    <w:p w14:paraId="37AE3B09" w14:textId="36E6C578" w:rsidR="00215BA8" w:rsidRPr="00215BA8" w:rsidDel="00604F7B" w:rsidRDefault="0067547D" w:rsidP="00B501E2">
      <w:pPr>
        <w:pStyle w:val="Heading3"/>
        <w:rPr>
          <w:del w:id="692" w:author="Rick Avila" w:date="2018-10-20T22:31:00Z"/>
        </w:rPr>
      </w:pPr>
      <w:del w:id="693" w:author="Rick Avila" w:date="2018-07-19T13:41:00Z">
        <w:r w:rsidDel="007A26DF">
          <w:delText>4.3</w:delText>
        </w:r>
        <w:r w:rsidR="00724601" w:rsidDel="007A26DF">
          <w:delText xml:space="preserve">.2 </w:delText>
        </w:r>
      </w:del>
      <w:del w:id="694" w:author="Rick Avila" w:date="2018-10-20T22:31:00Z">
        <w:r w:rsidR="00215BA8" w:rsidRPr="00215BA8" w:rsidDel="00604F7B">
          <w:delText>Performing Lung Nodule Measurement</w:delText>
        </w:r>
      </w:del>
    </w:p>
    <w:p w14:paraId="321BA4BB" w14:textId="04FE4854" w:rsidR="00215BA8" w:rsidRPr="00E87F78" w:rsidDel="00604F7B" w:rsidRDefault="00215BA8">
      <w:pPr>
        <w:widowControl/>
        <w:autoSpaceDE/>
        <w:autoSpaceDN/>
        <w:adjustRightInd/>
        <w:ind w:left="284"/>
        <w:rPr>
          <w:del w:id="695" w:author="Rick Avila" w:date="2018-10-20T22:31:00Z"/>
          <w:b/>
        </w:rPr>
      </w:pPr>
      <w:del w:id="696" w:author="Rick Avila" w:date="2018-10-20T22:31:00Z">
        <w:r w:rsidRPr="00E87F78" w:rsidDel="00604F7B">
          <w:rPr>
            <w:b/>
          </w:rPr>
          <w:delText>(</w:delText>
        </w:r>
      </w:del>
      <w:del w:id="697" w:author="Rick Avila" w:date="2018-06-14T15:27:00Z">
        <w:r w:rsidR="00724601" w:rsidDel="00560ED1">
          <w:rPr>
            <w:b/>
          </w:rPr>
          <w:delText>1</w:delText>
        </w:r>
      </w:del>
      <w:del w:id="698" w:author="Rick Avila" w:date="2018-10-20T22:31:00Z">
        <w:r w:rsidRPr="00E87F78" w:rsidDel="00604F7B">
          <w:rPr>
            <w:b/>
          </w:rPr>
          <w:delText xml:space="preserve">) </w:delText>
        </w:r>
        <w:r w:rsidDel="00604F7B">
          <w:rPr>
            <w:b/>
          </w:rPr>
          <w:delText>CT Data Acquisition,</w:delText>
        </w:r>
        <w:r w:rsidRPr="00E87F78" w:rsidDel="00604F7B">
          <w:rPr>
            <w:b/>
          </w:rPr>
          <w:delText xml:space="preserve"> </w:delText>
        </w:r>
        <w:r w:rsidDel="00604F7B">
          <w:rPr>
            <w:b/>
          </w:rPr>
          <w:delText xml:space="preserve">Lung </w:delText>
        </w:r>
        <w:r w:rsidRPr="00E87F78" w:rsidDel="00604F7B">
          <w:rPr>
            <w:b/>
          </w:rPr>
          <w:delText>Nodule</w:delText>
        </w:r>
        <w:r w:rsidDel="00604F7B">
          <w:rPr>
            <w:b/>
          </w:rPr>
          <w:delText>, and Segmentation</w:delText>
        </w:r>
        <w:r w:rsidRPr="00E87F78" w:rsidDel="00604F7B">
          <w:rPr>
            <w:b/>
          </w:rPr>
          <w:delText xml:space="preserve"> Verification</w:delText>
        </w:r>
      </w:del>
    </w:p>
    <w:p w14:paraId="698B7951" w14:textId="1390E8BE" w:rsidR="00215BA8" w:rsidDel="00604F7B" w:rsidRDefault="00215BA8">
      <w:pPr>
        <w:widowControl/>
        <w:autoSpaceDE/>
        <w:autoSpaceDN/>
        <w:adjustRightInd/>
        <w:spacing w:after="120"/>
        <w:ind w:left="567"/>
        <w:rPr>
          <w:del w:id="699" w:author="Rick Avila" w:date="2018-10-20T22:31:00Z"/>
        </w:rPr>
      </w:pPr>
      <w:del w:id="700" w:author="Rick Avila" w:date="2018-10-20T22:31:00Z">
        <w:r w:rsidDel="00604F7B">
          <w:delText>For each CT lung cancer screening and solid lung nodule follow-up CT scan:</w:delText>
        </w:r>
      </w:del>
    </w:p>
    <w:p w14:paraId="26B9FB09" w14:textId="393D6E0E" w:rsidR="00215BA8" w:rsidDel="00604F7B" w:rsidRDefault="00215BA8">
      <w:pPr>
        <w:pStyle w:val="ListParagraph"/>
        <w:widowControl/>
        <w:numPr>
          <w:ilvl w:val="0"/>
          <w:numId w:val="29"/>
        </w:numPr>
        <w:autoSpaceDE/>
        <w:autoSpaceDN/>
        <w:adjustRightInd/>
        <w:spacing w:after="120"/>
        <w:ind w:left="851" w:hanging="284"/>
        <w:contextualSpacing w:val="0"/>
        <w:rPr>
          <w:del w:id="701" w:author="Rick Avila" w:date="2018-10-20T22:31:00Z"/>
        </w:rPr>
      </w:pPr>
      <w:del w:id="702" w:author="Rick Avila" w:date="2018-10-20T22:31:00Z">
        <w:r w:rsidDel="00604F7B">
          <w:delText>Verify that the patient did not receive IV contrast as part of the CT study.</w:delText>
        </w:r>
      </w:del>
    </w:p>
    <w:p w14:paraId="47E03D3E" w14:textId="5F02DB76" w:rsidR="00215BA8" w:rsidDel="00604F7B" w:rsidRDefault="00215BA8">
      <w:pPr>
        <w:pStyle w:val="ListParagraph"/>
        <w:widowControl/>
        <w:numPr>
          <w:ilvl w:val="0"/>
          <w:numId w:val="29"/>
        </w:numPr>
        <w:autoSpaceDE/>
        <w:autoSpaceDN/>
        <w:adjustRightInd/>
        <w:spacing w:after="120"/>
        <w:ind w:left="851" w:hanging="284"/>
        <w:contextualSpacing w:val="0"/>
        <w:rPr>
          <w:del w:id="703" w:author="Rick Avila" w:date="2018-10-20T22:31:00Z"/>
        </w:rPr>
      </w:pPr>
      <w:del w:id="704" w:author="Rick Avila" w:date="2018-10-20T22:31:00Z">
        <w:r w:rsidDel="00604F7B">
          <w:delText>Visually verify that the nodule is solid, not attached to large vessels or other structures, has a largest diameter between 6mm and 10mm, and that the saved CT lung nodule protocol was used at all nodule scanning time points to be volume measured.</w:delText>
        </w:r>
      </w:del>
    </w:p>
    <w:p w14:paraId="009A5D7A" w14:textId="1947D650" w:rsidR="00215BA8" w:rsidDel="00604F7B" w:rsidRDefault="00215BA8">
      <w:pPr>
        <w:pStyle w:val="ListParagraph"/>
        <w:widowControl/>
        <w:numPr>
          <w:ilvl w:val="0"/>
          <w:numId w:val="29"/>
        </w:numPr>
        <w:autoSpaceDE/>
        <w:autoSpaceDN/>
        <w:adjustRightInd/>
        <w:spacing w:after="120"/>
        <w:ind w:left="851" w:hanging="284"/>
        <w:contextualSpacing w:val="0"/>
        <w:rPr>
          <w:del w:id="705" w:author="Rick Avila" w:date="2018-10-20T22:31:00Z"/>
        </w:rPr>
      </w:pPr>
      <w:del w:id="706" w:author="Rick Avila" w:date="2018-10-20T22:31:00Z">
        <w:r w:rsidDel="00604F7B">
          <w:delText>Visually verify that significant artifacts (e.g. motion, streaking) are not present and that image noise is not excessive at the location of the solid nodule to be measured.</w:delText>
        </w:r>
      </w:del>
    </w:p>
    <w:p w14:paraId="3D00BEA7" w14:textId="73F5864A" w:rsidR="00215BA8" w:rsidDel="00604F7B" w:rsidRDefault="00215BA8">
      <w:pPr>
        <w:pStyle w:val="ListParagraph"/>
        <w:widowControl/>
        <w:numPr>
          <w:ilvl w:val="0"/>
          <w:numId w:val="29"/>
        </w:numPr>
        <w:autoSpaceDE/>
        <w:autoSpaceDN/>
        <w:adjustRightInd/>
        <w:spacing w:after="120"/>
        <w:ind w:left="851" w:hanging="284"/>
        <w:contextualSpacing w:val="0"/>
        <w:rPr>
          <w:del w:id="707" w:author="Rick Avila" w:date="2018-10-20T22:31:00Z"/>
        </w:rPr>
      </w:pPr>
      <w:del w:id="708" w:author="Rick Avila" w:date="2018-10-20T22:31:00Z">
        <w:r w:rsidDel="00604F7B">
          <w:delText>Visually verify that the measurement of the solid nodule is free of segmentation issues.</w:delText>
        </w:r>
      </w:del>
    </w:p>
    <w:p w14:paraId="609EE263" w14:textId="59FAF56E" w:rsidR="00215BA8" w:rsidRPr="00E87F78" w:rsidDel="00604F7B" w:rsidRDefault="00215BA8">
      <w:pPr>
        <w:widowControl/>
        <w:autoSpaceDE/>
        <w:autoSpaceDN/>
        <w:adjustRightInd/>
        <w:ind w:left="284"/>
        <w:rPr>
          <w:del w:id="709" w:author="Rick Avila" w:date="2018-10-20T22:31:00Z"/>
          <w:b/>
        </w:rPr>
      </w:pPr>
      <w:del w:id="710" w:author="Rick Avila" w:date="2018-10-20T22:31:00Z">
        <w:r w:rsidDel="00604F7B">
          <w:delText xml:space="preserve"> </w:delText>
        </w:r>
        <w:r w:rsidRPr="00E87F78" w:rsidDel="00604F7B">
          <w:rPr>
            <w:b/>
          </w:rPr>
          <w:delText>(</w:delText>
        </w:r>
      </w:del>
      <w:del w:id="711" w:author="Rick Avila" w:date="2018-06-14T15:27:00Z">
        <w:r w:rsidR="00724601" w:rsidDel="00560ED1">
          <w:rPr>
            <w:b/>
          </w:rPr>
          <w:delText>2</w:delText>
        </w:r>
      </w:del>
      <w:del w:id="712" w:author="Rick Avila" w:date="2018-10-20T22:31:00Z">
        <w:r w:rsidRPr="00E87F78" w:rsidDel="00604F7B">
          <w:rPr>
            <w:b/>
          </w:rPr>
          <w:delText xml:space="preserve">) Obtain </w:delText>
        </w:r>
        <w:r w:rsidDel="00604F7B">
          <w:rPr>
            <w:b/>
          </w:rPr>
          <w:delText xml:space="preserve">Volumetric </w:delText>
        </w:r>
        <w:r w:rsidRPr="00E87F78" w:rsidDel="00604F7B">
          <w:rPr>
            <w:b/>
          </w:rPr>
          <w:delText>Nodule Measurement Guidance</w:delText>
        </w:r>
      </w:del>
    </w:p>
    <w:p w14:paraId="4A5FCD7A" w14:textId="0A34076E" w:rsidR="00215BA8" w:rsidDel="00604F7B" w:rsidRDefault="00215BA8">
      <w:pPr>
        <w:widowControl/>
        <w:autoSpaceDE/>
        <w:autoSpaceDN/>
        <w:adjustRightInd/>
        <w:spacing w:after="120"/>
        <w:ind w:left="567"/>
        <w:rPr>
          <w:del w:id="713" w:author="Rick Avila" w:date="2018-10-20T22:31:00Z"/>
        </w:rPr>
      </w:pPr>
      <w:del w:id="714" w:author="Rick Avila" w:date="2018-10-20T22:31:00Z">
        <w:r w:rsidDel="00604F7B">
          <w:delText>For each series of CT lung nodule measurements consisting of one or more time points:</w:delText>
        </w:r>
      </w:del>
    </w:p>
    <w:p w14:paraId="43955AF6" w14:textId="437535A5" w:rsidR="00215BA8" w:rsidRPr="00C913C9" w:rsidDel="00604F7B" w:rsidRDefault="00215BA8" w:rsidP="00B501E2">
      <w:pPr>
        <w:pStyle w:val="BodyText"/>
        <w:ind w:left="567"/>
        <w:rPr>
          <w:del w:id="715" w:author="Rick Avila" w:date="2018-10-20T22:31:00Z"/>
        </w:rPr>
      </w:pPr>
      <w:del w:id="716" w:author="Rick Avila" w:date="2018-10-20T22:31:00Z">
        <w:r w:rsidDel="00604F7B">
          <w:delText xml:space="preserve">Use </w:delText>
        </w:r>
        <w:r w:rsidR="00FF7967" w:rsidDel="00604F7B">
          <w:delText xml:space="preserve">a </w:delText>
        </w:r>
        <w:r w:rsidDel="00604F7B">
          <w:delText xml:space="preserve">QIBA </w:delText>
        </w:r>
        <w:r w:rsidR="006908FC" w:rsidDel="00604F7B">
          <w:delText xml:space="preserve">small </w:delText>
        </w:r>
        <w:r w:rsidDel="00604F7B">
          <w:delText xml:space="preserve">lung nodule </w:delText>
        </w:r>
        <w:r w:rsidR="00563FDB" w:rsidDel="00604F7B">
          <w:delText>P</w:delText>
        </w:r>
        <w:r w:rsidRPr="00522F49" w:rsidDel="00604F7B">
          <w:delText xml:space="preserve">rofile </w:delText>
        </w:r>
        <w:r w:rsidR="00522F49" w:rsidRPr="00547F69" w:rsidDel="00604F7B">
          <w:delText>on-line calculator</w:delText>
        </w:r>
        <w:r w:rsidDel="00604F7B">
          <w:delText xml:space="preserve"> </w:delText>
        </w:r>
        <w:r w:rsidR="006908FC" w:rsidDel="00604F7B">
          <w:delText xml:space="preserve">listed in the Conformance Section of the </w:delText>
        </w:r>
        <w:r w:rsidR="00316815" w:rsidDel="00604F7B">
          <w:rPr>
            <w:rStyle w:val="Hyperlink"/>
          </w:rPr>
          <w:fldChar w:fldCharType="begin"/>
        </w:r>
        <w:r w:rsidR="00316815" w:rsidDel="00604F7B">
          <w:rPr>
            <w:rStyle w:val="Hyperlink"/>
          </w:rPr>
          <w:delInstrText xml:space="preserve"> HYPERLINK "https://qibawiki.rsna.org/index.php/CT_Small_Lung_Nodule_Biomarker_Ctte" </w:delInstrText>
        </w:r>
        <w:r w:rsidR="00316815" w:rsidDel="00604F7B">
          <w:rPr>
            <w:rStyle w:val="Hyperlink"/>
          </w:rPr>
          <w:fldChar w:fldCharType="separate"/>
        </w:r>
        <w:r w:rsidR="006908FC" w:rsidRPr="006C2EAF" w:rsidDel="00604F7B">
          <w:rPr>
            <w:rStyle w:val="Hyperlink"/>
          </w:rPr>
          <w:delText>QIBA Small Lung Nodule Profile Wiki page</w:delText>
        </w:r>
        <w:r w:rsidR="00316815" w:rsidDel="00604F7B">
          <w:rPr>
            <w:rStyle w:val="Hyperlink"/>
          </w:rPr>
          <w:fldChar w:fldCharType="end"/>
        </w:r>
        <w:r w:rsidR="006908FC" w:rsidDel="00604F7B">
          <w:delText xml:space="preserve"> </w:delText>
        </w:r>
        <w:r w:rsidDel="00604F7B">
          <w:delText>for guidance on levels of volumetric measurement error for each lung nodule measurement and change measurement.</w:delText>
        </w:r>
      </w:del>
    </w:p>
    <w:bookmarkEnd w:id="476"/>
    <w:p w14:paraId="5AAF4E17" w14:textId="77777777" w:rsidR="00316815" w:rsidRPr="002C7DC8" w:rsidRDefault="00316815" w:rsidP="00990602">
      <w:pPr>
        <w:widowControl/>
        <w:autoSpaceDE/>
        <w:autoSpaceDN/>
        <w:adjustRightInd/>
        <w:rPr>
          <w:ins w:id="717" w:author="Rick Avila" w:date="2018-10-20T20:50:00Z"/>
          <w:sz w:val="12"/>
          <w:rPrChange w:id="718" w:author="Rick Avila" w:date="2018-11-18T09:19:00Z">
            <w:rPr>
              <w:ins w:id="719" w:author="Rick Avila" w:date="2018-10-20T20:50:00Z"/>
            </w:rPr>
          </w:rPrChange>
        </w:rPr>
      </w:pPr>
    </w:p>
    <w:tbl>
      <w:tblPr>
        <w:tblStyle w:val="TableGrid"/>
        <w:tblW w:w="0" w:type="auto"/>
        <w:jc w:val="center"/>
        <w:tblLook w:val="04A0" w:firstRow="1" w:lastRow="0" w:firstColumn="1" w:lastColumn="0" w:noHBand="0" w:noVBand="1"/>
      </w:tblPr>
      <w:tblGrid>
        <w:gridCol w:w="725"/>
        <w:gridCol w:w="6733"/>
        <w:gridCol w:w="1483"/>
        <w:gridCol w:w="1569"/>
        <w:tblGridChange w:id="720">
          <w:tblGrid>
            <w:gridCol w:w="725"/>
            <w:gridCol w:w="2"/>
            <w:gridCol w:w="5447"/>
            <w:gridCol w:w="1284"/>
            <w:gridCol w:w="42"/>
            <w:gridCol w:w="1441"/>
            <w:gridCol w:w="97"/>
            <w:gridCol w:w="1472"/>
          </w:tblGrid>
        </w:tblGridChange>
      </w:tblGrid>
      <w:tr w:rsidR="002F2456" w14:paraId="4B482976" w14:textId="77777777" w:rsidTr="002B383C">
        <w:trPr>
          <w:jc w:val="center"/>
          <w:ins w:id="721" w:author="Rick Avila" w:date="2018-10-20T20:55:00Z"/>
        </w:trPr>
        <w:tc>
          <w:tcPr>
            <w:tcW w:w="10510" w:type="dxa"/>
            <w:gridSpan w:val="4"/>
          </w:tcPr>
          <w:p w14:paraId="6113AFB2" w14:textId="7C0BDF3F" w:rsidR="002F2456" w:rsidRPr="002F2456" w:rsidRDefault="002F2456">
            <w:pPr>
              <w:widowControl/>
              <w:autoSpaceDE/>
              <w:autoSpaceDN/>
              <w:adjustRightInd/>
              <w:spacing w:before="120" w:after="120"/>
              <w:jc w:val="center"/>
              <w:rPr>
                <w:ins w:id="722" w:author="Rick Avila" w:date="2018-10-20T20:55:00Z"/>
                <w:b/>
                <w:sz w:val="28"/>
                <w:rPrChange w:id="723" w:author="Rick Avila" w:date="2018-10-20T21:15:00Z">
                  <w:rPr>
                    <w:ins w:id="724" w:author="Rick Avila" w:date="2018-10-20T20:55:00Z"/>
                  </w:rPr>
                </w:rPrChange>
              </w:rPr>
              <w:pPrChange w:id="725" w:author="Rick Avila" w:date="2018-10-20T22:23:00Z">
                <w:pPr>
                  <w:widowControl/>
                  <w:autoSpaceDE/>
                  <w:autoSpaceDN/>
                  <w:adjustRightInd/>
                </w:pPr>
              </w:pPrChange>
            </w:pPr>
            <w:ins w:id="726" w:author="Rick Avila" w:date="2018-10-20T20:55:00Z">
              <w:r w:rsidRPr="002F2456">
                <w:rPr>
                  <w:b/>
                  <w:sz w:val="28"/>
                  <w:rPrChange w:id="727" w:author="Rick Avila" w:date="2018-10-20T21:15:00Z">
                    <w:rPr/>
                  </w:rPrChange>
                </w:rPr>
                <w:t>Preparing For Lung Nodule Meas</w:t>
              </w:r>
            </w:ins>
            <w:ins w:id="728" w:author="Rick Avila" w:date="2018-10-20T20:56:00Z">
              <w:r w:rsidRPr="002F2456">
                <w:rPr>
                  <w:b/>
                  <w:sz w:val="28"/>
                  <w:rPrChange w:id="729" w:author="Rick Avila" w:date="2018-10-20T21:15:00Z">
                    <w:rPr/>
                  </w:rPrChange>
                </w:rPr>
                <w:t>urement</w:t>
              </w:r>
            </w:ins>
          </w:p>
        </w:tc>
      </w:tr>
      <w:tr w:rsidR="00896246" w14:paraId="24E739B0" w14:textId="77777777" w:rsidTr="00D606CB">
        <w:tblPrEx>
          <w:tblW w:w="0" w:type="auto"/>
          <w:jc w:val="center"/>
          <w:tblPrExChange w:id="730" w:author="Rick Avila" w:date="2018-10-20T21:10:00Z">
            <w:tblPrEx>
              <w:tblW w:w="0" w:type="auto"/>
              <w:jc w:val="center"/>
            </w:tblPrEx>
          </w:tblPrExChange>
        </w:tblPrEx>
        <w:trPr>
          <w:trHeight w:val="253"/>
          <w:jc w:val="center"/>
          <w:ins w:id="731" w:author="Rick Avila" w:date="2018-10-20T20:55:00Z"/>
          <w:trPrChange w:id="732" w:author="Rick Avila" w:date="2018-10-20T21:10:00Z">
            <w:trPr>
              <w:gridAfter w:val="0"/>
              <w:trHeight w:val="253"/>
              <w:jc w:val="center"/>
            </w:trPr>
          </w:trPrChange>
        </w:trPr>
        <w:tc>
          <w:tcPr>
            <w:tcW w:w="725" w:type="dxa"/>
            <w:tcPrChange w:id="733" w:author="Rick Avila" w:date="2018-10-20T21:10:00Z">
              <w:tcPr>
                <w:tcW w:w="727" w:type="dxa"/>
                <w:gridSpan w:val="2"/>
              </w:tcPr>
            </w:tcPrChange>
          </w:tcPr>
          <w:p w14:paraId="2A6B7FFE" w14:textId="42F9F7E5" w:rsidR="00896246" w:rsidRPr="007A5208" w:rsidRDefault="00896246" w:rsidP="00896246">
            <w:pPr>
              <w:widowControl/>
              <w:autoSpaceDE/>
              <w:autoSpaceDN/>
              <w:adjustRightInd/>
              <w:rPr>
                <w:ins w:id="734" w:author="Rick Avila" w:date="2018-10-20T20:55:00Z"/>
                <w:b/>
                <w:u w:val="single"/>
                <w:rPrChange w:id="735" w:author="Rick Avila" w:date="2018-10-20T21:00:00Z">
                  <w:rPr>
                    <w:ins w:id="736" w:author="Rick Avila" w:date="2018-10-20T20:55:00Z"/>
                  </w:rPr>
                </w:rPrChange>
              </w:rPr>
            </w:pPr>
            <w:ins w:id="737" w:author="Rick Avila" w:date="2018-10-20T20:57:00Z">
              <w:r w:rsidRPr="007A5208">
                <w:rPr>
                  <w:b/>
                  <w:u w:val="single"/>
                  <w:rPrChange w:id="738" w:author="Rick Avila" w:date="2018-10-20T21:00:00Z">
                    <w:rPr/>
                  </w:rPrChange>
                </w:rPr>
                <w:t>Step</w:t>
              </w:r>
            </w:ins>
          </w:p>
        </w:tc>
        <w:tc>
          <w:tcPr>
            <w:tcW w:w="6733" w:type="dxa"/>
            <w:tcPrChange w:id="739" w:author="Rick Avila" w:date="2018-10-20T21:10:00Z">
              <w:tcPr>
                <w:tcW w:w="5456" w:type="dxa"/>
              </w:tcPr>
            </w:tcPrChange>
          </w:tcPr>
          <w:p w14:paraId="7919EADE" w14:textId="238B51C4" w:rsidR="00896246" w:rsidRPr="007A5208" w:rsidRDefault="00896246" w:rsidP="00896246">
            <w:pPr>
              <w:widowControl/>
              <w:autoSpaceDE/>
              <w:autoSpaceDN/>
              <w:adjustRightInd/>
              <w:rPr>
                <w:ins w:id="740" w:author="Rick Avila" w:date="2018-10-20T20:55:00Z"/>
                <w:b/>
                <w:u w:val="single"/>
                <w:rPrChange w:id="741" w:author="Rick Avila" w:date="2018-10-20T21:00:00Z">
                  <w:rPr>
                    <w:ins w:id="742" w:author="Rick Avila" w:date="2018-10-20T20:55:00Z"/>
                  </w:rPr>
                </w:rPrChange>
              </w:rPr>
            </w:pPr>
            <w:ins w:id="743" w:author="Rick Avila" w:date="2018-10-20T20:57:00Z">
              <w:r w:rsidRPr="007A5208">
                <w:rPr>
                  <w:b/>
                  <w:u w:val="single"/>
                  <w:rPrChange w:id="744" w:author="Rick Avila" w:date="2018-10-20T21:00:00Z">
                    <w:rPr/>
                  </w:rPrChange>
                </w:rPr>
                <w:t>Description</w:t>
              </w:r>
            </w:ins>
          </w:p>
        </w:tc>
        <w:tc>
          <w:tcPr>
            <w:tcW w:w="1483" w:type="dxa"/>
            <w:tcPrChange w:id="745" w:author="Rick Avila" w:date="2018-10-20T21:10:00Z">
              <w:tcPr>
                <w:tcW w:w="1316" w:type="dxa"/>
                <w:gridSpan w:val="2"/>
              </w:tcPr>
            </w:tcPrChange>
          </w:tcPr>
          <w:p w14:paraId="6B0F30CF" w14:textId="11E528FA" w:rsidR="00896246" w:rsidRPr="007A5208" w:rsidRDefault="00896246" w:rsidP="00896246">
            <w:pPr>
              <w:widowControl/>
              <w:autoSpaceDE/>
              <w:autoSpaceDN/>
              <w:adjustRightInd/>
              <w:jc w:val="center"/>
              <w:rPr>
                <w:ins w:id="746" w:author="Rick Avila" w:date="2018-10-20T21:10:00Z"/>
                <w:b/>
                <w:u w:val="single"/>
              </w:rPr>
            </w:pPr>
            <w:ins w:id="747" w:author="Rick Avila" w:date="2018-10-20T21:10:00Z">
              <w:r w:rsidRPr="008924D8">
                <w:rPr>
                  <w:b/>
                  <w:u w:val="single"/>
                </w:rPr>
                <w:t>Actor</w:t>
              </w:r>
            </w:ins>
          </w:p>
        </w:tc>
        <w:tc>
          <w:tcPr>
            <w:tcW w:w="1569" w:type="dxa"/>
            <w:tcPrChange w:id="748" w:author="Rick Avila" w:date="2018-10-20T21:10:00Z">
              <w:tcPr>
                <w:tcW w:w="1539" w:type="dxa"/>
                <w:gridSpan w:val="2"/>
              </w:tcPr>
            </w:tcPrChange>
          </w:tcPr>
          <w:p w14:paraId="72543E4E" w14:textId="4FD2F509" w:rsidR="00896246" w:rsidRPr="007A5208" w:rsidRDefault="00896246">
            <w:pPr>
              <w:widowControl/>
              <w:autoSpaceDE/>
              <w:autoSpaceDN/>
              <w:adjustRightInd/>
              <w:jc w:val="center"/>
              <w:rPr>
                <w:ins w:id="749" w:author="Rick Avila" w:date="2018-10-20T20:55:00Z"/>
                <w:b/>
                <w:u w:val="single"/>
                <w:rPrChange w:id="750" w:author="Rick Avila" w:date="2018-10-20T21:00:00Z">
                  <w:rPr>
                    <w:ins w:id="751" w:author="Rick Avila" w:date="2018-10-20T20:55:00Z"/>
                  </w:rPr>
                </w:rPrChange>
              </w:rPr>
              <w:pPrChange w:id="752" w:author="Rick Avila" w:date="2018-10-20T21:08:00Z">
                <w:pPr>
                  <w:widowControl/>
                  <w:autoSpaceDE/>
                  <w:autoSpaceDN/>
                  <w:adjustRightInd/>
                </w:pPr>
              </w:pPrChange>
            </w:pPr>
            <w:ins w:id="753" w:author="Rick Avila" w:date="2018-10-20T20:57:00Z">
              <w:r w:rsidRPr="007A5208">
                <w:rPr>
                  <w:b/>
                  <w:u w:val="single"/>
                  <w:rPrChange w:id="754" w:author="Rick Avila" w:date="2018-10-20T21:00:00Z">
                    <w:rPr/>
                  </w:rPrChange>
                </w:rPr>
                <w:t>Conforms</w:t>
              </w:r>
            </w:ins>
          </w:p>
        </w:tc>
      </w:tr>
      <w:tr w:rsidR="00896246" w14:paraId="67F90123" w14:textId="77777777" w:rsidTr="005E74F7">
        <w:tblPrEx>
          <w:tblW w:w="0" w:type="auto"/>
          <w:jc w:val="center"/>
          <w:tblPrExChange w:id="755" w:author="Rick Avila" w:date="2018-10-20T22:20:00Z">
            <w:tblPrEx>
              <w:tblW w:w="0" w:type="auto"/>
              <w:jc w:val="center"/>
            </w:tblPrEx>
          </w:tblPrExChange>
        </w:tblPrEx>
        <w:trPr>
          <w:jc w:val="center"/>
          <w:ins w:id="756" w:author="Rick Avila" w:date="2018-10-20T20:55:00Z"/>
          <w:trPrChange w:id="757" w:author="Rick Avila" w:date="2018-10-20T22:20:00Z">
            <w:trPr>
              <w:gridAfter w:val="0"/>
              <w:jc w:val="center"/>
            </w:trPr>
          </w:trPrChange>
        </w:trPr>
        <w:tc>
          <w:tcPr>
            <w:tcW w:w="725" w:type="dxa"/>
            <w:tcPrChange w:id="758" w:author="Rick Avila" w:date="2018-10-20T22:20:00Z">
              <w:tcPr>
                <w:tcW w:w="727" w:type="dxa"/>
                <w:gridSpan w:val="2"/>
              </w:tcPr>
            </w:tcPrChange>
          </w:tcPr>
          <w:p w14:paraId="559CD872" w14:textId="1F878EB0" w:rsidR="00896246" w:rsidRPr="007A5208" w:rsidRDefault="00896246">
            <w:pPr>
              <w:widowControl/>
              <w:autoSpaceDE/>
              <w:autoSpaceDN/>
              <w:adjustRightInd/>
              <w:jc w:val="center"/>
              <w:rPr>
                <w:ins w:id="759" w:author="Rick Avila" w:date="2018-10-20T20:55:00Z"/>
                <w:b/>
                <w:rPrChange w:id="760" w:author="Rick Avila" w:date="2018-10-20T21:09:00Z">
                  <w:rPr>
                    <w:ins w:id="761" w:author="Rick Avila" w:date="2018-10-20T20:55:00Z"/>
                  </w:rPr>
                </w:rPrChange>
              </w:rPr>
              <w:pPrChange w:id="762" w:author="Rick Avila" w:date="2018-10-20T21:05:00Z">
                <w:pPr>
                  <w:widowControl/>
                  <w:autoSpaceDE/>
                  <w:autoSpaceDN/>
                  <w:adjustRightInd/>
                </w:pPr>
              </w:pPrChange>
            </w:pPr>
            <w:ins w:id="763" w:author="Rick Avila" w:date="2018-10-20T20:58:00Z">
              <w:r w:rsidRPr="007A5208">
                <w:rPr>
                  <w:b/>
                  <w:rPrChange w:id="764" w:author="Rick Avila" w:date="2018-10-20T21:09:00Z">
                    <w:rPr/>
                  </w:rPrChange>
                </w:rPr>
                <w:t>1</w:t>
              </w:r>
            </w:ins>
            <w:ins w:id="765" w:author="Rick Avila" w:date="2018-10-20T21:13:00Z">
              <w:r w:rsidR="00F53A16">
                <w:rPr>
                  <w:b/>
                </w:rPr>
                <w:t>.0</w:t>
              </w:r>
            </w:ins>
          </w:p>
        </w:tc>
        <w:tc>
          <w:tcPr>
            <w:tcW w:w="6733" w:type="dxa"/>
            <w:tcPrChange w:id="766" w:author="Rick Avila" w:date="2018-10-20T22:20:00Z">
              <w:tcPr>
                <w:tcW w:w="5456" w:type="dxa"/>
              </w:tcPr>
            </w:tcPrChange>
          </w:tcPr>
          <w:p w14:paraId="2BAF2C81" w14:textId="77777777" w:rsidR="00896246" w:rsidRPr="007A5208" w:rsidRDefault="00896246" w:rsidP="00896246">
            <w:pPr>
              <w:widowControl/>
              <w:autoSpaceDE/>
              <w:autoSpaceDN/>
              <w:adjustRightInd/>
              <w:rPr>
                <w:ins w:id="767" w:author="Rick Avila" w:date="2018-10-20T21:01:00Z"/>
                <w:b/>
                <w:rPrChange w:id="768" w:author="Rick Avila" w:date="2018-10-20T21:08:00Z">
                  <w:rPr>
                    <w:ins w:id="769" w:author="Rick Avila" w:date="2018-10-20T21:01:00Z"/>
                  </w:rPr>
                </w:rPrChange>
              </w:rPr>
            </w:pPr>
            <w:ins w:id="770" w:author="Rick Avila" w:date="2018-10-20T20:59:00Z">
              <w:r w:rsidRPr="007A5208">
                <w:rPr>
                  <w:b/>
                </w:rPr>
                <w:t>CT Scanner and Lung Nodule Analysis Software Verification</w:t>
              </w:r>
            </w:ins>
          </w:p>
          <w:p w14:paraId="7D288080" w14:textId="7D049E6F" w:rsidR="00896246" w:rsidRPr="007A5208" w:rsidRDefault="00896246" w:rsidP="00896246">
            <w:pPr>
              <w:widowControl/>
              <w:autoSpaceDE/>
              <w:autoSpaceDN/>
              <w:adjustRightInd/>
              <w:rPr>
                <w:ins w:id="771" w:author="Rick Avila" w:date="2018-10-20T20:55:00Z"/>
              </w:rPr>
            </w:pPr>
            <w:ins w:id="772" w:author="Rick Avila" w:date="2018-10-20T21:01:00Z">
              <w:r w:rsidRPr="007A5208">
                <w:t>For each analysis software application to be used for lung cancer screening nodule measurement</w:t>
              </w:r>
            </w:ins>
            <w:ins w:id="773" w:author="Rick Avila" w:date="2018-10-20T21:11:00Z">
              <w:r>
                <w:t>:</w:t>
              </w:r>
            </w:ins>
          </w:p>
        </w:tc>
        <w:tc>
          <w:tcPr>
            <w:tcW w:w="1483" w:type="dxa"/>
            <w:vAlign w:val="center"/>
            <w:tcPrChange w:id="774" w:author="Rick Avila" w:date="2018-10-20T22:20:00Z">
              <w:tcPr>
                <w:tcW w:w="1316" w:type="dxa"/>
                <w:gridSpan w:val="2"/>
              </w:tcPr>
            </w:tcPrChange>
          </w:tcPr>
          <w:p w14:paraId="1706EFD2" w14:textId="77777777" w:rsidR="00896246" w:rsidRDefault="00896246">
            <w:pPr>
              <w:widowControl/>
              <w:autoSpaceDE/>
              <w:autoSpaceDN/>
              <w:adjustRightInd/>
              <w:jc w:val="center"/>
              <w:rPr>
                <w:ins w:id="775" w:author="Rick Avila" w:date="2018-10-20T21:10:00Z"/>
              </w:rPr>
              <w:pPrChange w:id="776" w:author="Rick Avila" w:date="2018-10-20T22:20:00Z">
                <w:pPr>
                  <w:widowControl/>
                  <w:autoSpaceDE/>
                  <w:autoSpaceDN/>
                  <w:adjustRightInd/>
                </w:pPr>
              </w:pPrChange>
            </w:pPr>
          </w:p>
        </w:tc>
        <w:tc>
          <w:tcPr>
            <w:tcW w:w="1569" w:type="dxa"/>
            <w:vAlign w:val="center"/>
            <w:tcPrChange w:id="777" w:author="Rick Avila" w:date="2018-10-20T22:20:00Z">
              <w:tcPr>
                <w:tcW w:w="1539" w:type="dxa"/>
                <w:gridSpan w:val="2"/>
                <w:vAlign w:val="center"/>
              </w:tcPr>
            </w:tcPrChange>
          </w:tcPr>
          <w:p w14:paraId="15D6AEB5" w14:textId="40D06D89" w:rsidR="00896246" w:rsidRDefault="00896246" w:rsidP="00896246">
            <w:pPr>
              <w:widowControl/>
              <w:autoSpaceDE/>
              <w:autoSpaceDN/>
              <w:adjustRightInd/>
              <w:rPr>
                <w:ins w:id="778" w:author="Rick Avila" w:date="2018-10-20T20:55:00Z"/>
              </w:rPr>
            </w:pPr>
          </w:p>
        </w:tc>
      </w:tr>
      <w:tr w:rsidR="00896246" w14:paraId="3660B904" w14:textId="77777777" w:rsidTr="005E74F7">
        <w:tblPrEx>
          <w:tblW w:w="0" w:type="auto"/>
          <w:jc w:val="center"/>
          <w:tblPrExChange w:id="779" w:author="Rick Avila" w:date="2018-10-20T22:20:00Z">
            <w:tblPrEx>
              <w:tblW w:w="0" w:type="auto"/>
              <w:jc w:val="center"/>
            </w:tblPrEx>
          </w:tblPrExChange>
        </w:tblPrEx>
        <w:trPr>
          <w:jc w:val="center"/>
          <w:ins w:id="780" w:author="Rick Avila" w:date="2018-10-20T20:55:00Z"/>
          <w:trPrChange w:id="781" w:author="Rick Avila" w:date="2018-10-20T22:20:00Z">
            <w:trPr>
              <w:gridAfter w:val="0"/>
              <w:jc w:val="center"/>
            </w:trPr>
          </w:trPrChange>
        </w:trPr>
        <w:tc>
          <w:tcPr>
            <w:tcW w:w="725" w:type="dxa"/>
            <w:tcPrChange w:id="782" w:author="Rick Avila" w:date="2018-10-20T22:20:00Z">
              <w:tcPr>
                <w:tcW w:w="727" w:type="dxa"/>
                <w:gridSpan w:val="2"/>
              </w:tcPr>
            </w:tcPrChange>
          </w:tcPr>
          <w:p w14:paraId="56AD7C12" w14:textId="69DA14CE" w:rsidR="00896246" w:rsidRPr="007A5208" w:rsidRDefault="00896246">
            <w:pPr>
              <w:widowControl/>
              <w:autoSpaceDE/>
              <w:autoSpaceDN/>
              <w:adjustRightInd/>
              <w:jc w:val="center"/>
              <w:rPr>
                <w:ins w:id="783" w:author="Rick Avila" w:date="2018-10-20T20:55:00Z"/>
                <w:b/>
                <w:rPrChange w:id="784" w:author="Rick Avila" w:date="2018-10-20T21:09:00Z">
                  <w:rPr>
                    <w:ins w:id="785" w:author="Rick Avila" w:date="2018-10-20T20:55:00Z"/>
                  </w:rPr>
                </w:rPrChange>
              </w:rPr>
              <w:pPrChange w:id="786" w:author="Rick Avila" w:date="2018-10-20T21:05:00Z">
                <w:pPr>
                  <w:widowControl/>
                  <w:autoSpaceDE/>
                  <w:autoSpaceDN/>
                  <w:adjustRightInd/>
                </w:pPr>
              </w:pPrChange>
            </w:pPr>
            <w:ins w:id="787" w:author="Rick Avila" w:date="2018-10-20T21:11:00Z">
              <w:r>
                <w:rPr>
                  <w:b/>
                </w:rPr>
                <w:t>1</w:t>
              </w:r>
            </w:ins>
            <w:ins w:id="788" w:author="Rick Avila" w:date="2018-10-20T21:14:00Z">
              <w:r w:rsidR="00F53A16">
                <w:rPr>
                  <w:b/>
                </w:rPr>
                <w:t>.1</w:t>
              </w:r>
            </w:ins>
          </w:p>
        </w:tc>
        <w:tc>
          <w:tcPr>
            <w:tcW w:w="6733" w:type="dxa"/>
            <w:tcPrChange w:id="789" w:author="Rick Avila" w:date="2018-10-20T22:20:00Z">
              <w:tcPr>
                <w:tcW w:w="5456" w:type="dxa"/>
              </w:tcPr>
            </w:tcPrChange>
          </w:tcPr>
          <w:p w14:paraId="587DAF01" w14:textId="6FCDB995" w:rsidR="00896246" w:rsidRDefault="00896246">
            <w:pPr>
              <w:widowControl/>
              <w:autoSpaceDE/>
              <w:autoSpaceDN/>
              <w:adjustRightInd/>
              <w:ind w:left="295"/>
              <w:rPr>
                <w:ins w:id="790" w:author="Rick Avila" w:date="2018-10-20T20:55:00Z"/>
              </w:rPr>
              <w:pPrChange w:id="791" w:author="Rick Avila" w:date="2018-10-20T21:11:00Z">
                <w:pPr>
                  <w:widowControl/>
                  <w:autoSpaceDE/>
                  <w:autoSpaceDN/>
                  <w:adjustRightInd/>
                </w:pPr>
              </w:pPrChange>
            </w:pPr>
            <w:ins w:id="792" w:author="Rick Avila" w:date="2018-10-20T21:02:00Z">
              <w:r>
                <w:t xml:space="preserve">Verify that the CT scanner manufacturer and model name is on this QIBA verified list available in the Conformance Section of the </w:t>
              </w:r>
              <w:r>
                <w:rPr>
                  <w:rStyle w:val="Hyperlink"/>
                </w:rPr>
                <w:fldChar w:fldCharType="begin"/>
              </w:r>
              <w:r>
                <w:rPr>
                  <w:rStyle w:val="Hyperlink"/>
                </w:rPr>
                <w:instrText xml:space="preserve"> HYPERLINK "https://qibawiki.rsna.org/index.php/CT_Small_Lung_Nodule_Biomarker_Ctte" </w:instrText>
              </w:r>
              <w:r>
                <w:rPr>
                  <w:rStyle w:val="Hyperlink"/>
                </w:rPr>
                <w:fldChar w:fldCharType="separate"/>
              </w:r>
              <w:r w:rsidRPr="006C2EAF">
                <w:rPr>
                  <w:rStyle w:val="Hyperlink"/>
                </w:rPr>
                <w:t>QIBA Small Lung Nodule Profile Wiki page</w:t>
              </w:r>
              <w:r>
                <w:rPr>
                  <w:rStyle w:val="Hyperlink"/>
                </w:rPr>
                <w:fldChar w:fldCharType="end"/>
              </w:r>
              <w:r>
                <w:t>.</w:t>
              </w:r>
            </w:ins>
          </w:p>
        </w:tc>
        <w:tc>
          <w:tcPr>
            <w:tcW w:w="1483" w:type="dxa"/>
            <w:vAlign w:val="center"/>
            <w:tcPrChange w:id="793" w:author="Rick Avila" w:date="2018-10-20T22:20:00Z">
              <w:tcPr>
                <w:tcW w:w="1316" w:type="dxa"/>
                <w:gridSpan w:val="2"/>
              </w:tcPr>
            </w:tcPrChange>
          </w:tcPr>
          <w:p w14:paraId="101CED1B" w14:textId="1F61CB2D" w:rsidR="00896246" w:rsidRPr="007A5208" w:rsidRDefault="00896246">
            <w:pPr>
              <w:widowControl/>
              <w:autoSpaceDE/>
              <w:autoSpaceDN/>
              <w:adjustRightInd/>
              <w:jc w:val="center"/>
              <w:rPr>
                <w:ins w:id="794" w:author="Rick Avila" w:date="2018-10-20T21:10:00Z"/>
                <w:rFonts w:ascii="Symbol" w:hAnsi="Symbol"/>
              </w:rPr>
            </w:pPr>
            <w:ins w:id="795" w:author="Rick Avila" w:date="2018-10-20T21:10:00Z">
              <w:r w:rsidRPr="008924D8">
                <w:rPr>
                  <w:b/>
                </w:rPr>
                <w:t>Radiologist</w:t>
              </w:r>
            </w:ins>
          </w:p>
        </w:tc>
        <w:tc>
          <w:tcPr>
            <w:tcW w:w="1569" w:type="dxa"/>
            <w:vAlign w:val="center"/>
            <w:tcPrChange w:id="796" w:author="Rick Avila" w:date="2018-10-20T22:20:00Z">
              <w:tcPr>
                <w:tcW w:w="1539" w:type="dxa"/>
                <w:gridSpan w:val="2"/>
                <w:vAlign w:val="center"/>
              </w:tcPr>
            </w:tcPrChange>
          </w:tcPr>
          <w:p w14:paraId="5451A656" w14:textId="4545ACD4" w:rsidR="009D3CED" w:rsidRDefault="009D3CED" w:rsidP="00F53A16">
            <w:pPr>
              <w:widowControl/>
              <w:autoSpaceDE/>
              <w:autoSpaceDN/>
              <w:adjustRightInd/>
              <w:jc w:val="center"/>
              <w:rPr>
                <w:ins w:id="797" w:author="Rick Avila" w:date="2018-10-20T22:28:00Z"/>
                <w:rFonts w:asciiTheme="majorHAnsi" w:hAnsiTheme="majorHAnsi" w:cstheme="majorHAnsi"/>
              </w:rPr>
            </w:pPr>
            <w:ins w:id="798" w:author="Rick Avila" w:date="2018-10-20T22:29:00Z">
              <w:r>
                <w:rPr>
                  <w:rFonts w:ascii="Symbol" w:hAnsi="Symbol"/>
                </w:rPr>
                <w:t></w:t>
              </w:r>
            </w:ins>
            <w:ins w:id="799" w:author="Rick Avila" w:date="2018-10-20T21:04:00Z">
              <w:r w:rsidR="00896246" w:rsidRPr="007A5208">
                <w:rPr>
                  <w:rFonts w:ascii="Symbol" w:hAnsi="Symbol"/>
                </w:rPr>
                <w:t></w:t>
              </w:r>
              <w:r w:rsidR="00896246">
                <w:rPr>
                  <w:rFonts w:ascii="Symbol" w:hAnsi="Symbol"/>
                </w:rPr>
                <w:t></w:t>
              </w:r>
            </w:ins>
            <w:ins w:id="800" w:author="Rick Avila" w:date="2018-10-20T21:05:00Z">
              <w:r w:rsidR="00896246">
                <w:rPr>
                  <w:rFonts w:asciiTheme="majorHAnsi" w:hAnsiTheme="majorHAnsi" w:cstheme="majorHAnsi"/>
                </w:rPr>
                <w:t>Yes</w:t>
              </w:r>
            </w:ins>
          </w:p>
          <w:p w14:paraId="68AFABDA" w14:textId="1D041AB5" w:rsidR="00896246" w:rsidRPr="009D3CED" w:rsidRDefault="00896246">
            <w:pPr>
              <w:widowControl/>
              <w:autoSpaceDE/>
              <w:autoSpaceDN/>
              <w:adjustRightInd/>
              <w:jc w:val="center"/>
              <w:rPr>
                <w:ins w:id="801" w:author="Rick Avila" w:date="2018-10-20T20:55:00Z"/>
                <w:rFonts w:asciiTheme="majorHAnsi" w:hAnsiTheme="majorHAnsi" w:cstheme="majorHAnsi"/>
                <w:rPrChange w:id="802" w:author="Rick Avila" w:date="2018-10-20T22:29:00Z">
                  <w:rPr>
                    <w:ins w:id="803" w:author="Rick Avila" w:date="2018-10-20T20:55:00Z"/>
                  </w:rPr>
                </w:rPrChange>
              </w:rPr>
              <w:pPrChange w:id="804" w:author="Rick Avila" w:date="2018-10-20T22:29:00Z">
                <w:pPr>
                  <w:widowControl/>
                  <w:autoSpaceDE/>
                  <w:autoSpaceDN/>
                  <w:adjustRightInd/>
                </w:pPr>
              </w:pPrChange>
            </w:pPr>
            <w:ins w:id="805" w:author="Rick Avila" w:date="2018-10-20T21:04:00Z">
              <w:r w:rsidRPr="007A5208">
                <w:rPr>
                  <w:rFonts w:ascii="Symbol" w:hAnsi="Symbol"/>
                </w:rPr>
                <w:t></w:t>
              </w:r>
              <w:r w:rsidRPr="007A5208">
                <w:rPr>
                  <w:rFonts w:ascii="Symbol" w:hAnsi="Symbol"/>
                </w:rPr>
                <w:t></w:t>
              </w:r>
            </w:ins>
            <w:ins w:id="806" w:author="Rick Avila" w:date="2018-10-20T21:05:00Z">
              <w:r>
                <w:rPr>
                  <w:rFonts w:asciiTheme="majorHAnsi" w:hAnsiTheme="majorHAnsi" w:cstheme="majorHAnsi"/>
                </w:rPr>
                <w:t>No</w:t>
              </w:r>
            </w:ins>
          </w:p>
        </w:tc>
      </w:tr>
      <w:tr w:rsidR="00896246" w14:paraId="04C5685E" w14:textId="77777777" w:rsidTr="005E74F7">
        <w:tblPrEx>
          <w:tblW w:w="0" w:type="auto"/>
          <w:jc w:val="center"/>
          <w:tblPrExChange w:id="807" w:author="Rick Avila" w:date="2018-10-20T22:20:00Z">
            <w:tblPrEx>
              <w:tblW w:w="0" w:type="auto"/>
              <w:jc w:val="center"/>
            </w:tblPrEx>
          </w:tblPrExChange>
        </w:tblPrEx>
        <w:trPr>
          <w:jc w:val="center"/>
          <w:ins w:id="808" w:author="Rick Avila" w:date="2018-10-20T20:55:00Z"/>
          <w:trPrChange w:id="809" w:author="Rick Avila" w:date="2018-10-20T22:20:00Z">
            <w:trPr>
              <w:gridAfter w:val="0"/>
              <w:jc w:val="center"/>
            </w:trPr>
          </w:trPrChange>
        </w:trPr>
        <w:tc>
          <w:tcPr>
            <w:tcW w:w="725" w:type="dxa"/>
            <w:tcPrChange w:id="810" w:author="Rick Avila" w:date="2018-10-20T22:20:00Z">
              <w:tcPr>
                <w:tcW w:w="727" w:type="dxa"/>
                <w:gridSpan w:val="2"/>
              </w:tcPr>
            </w:tcPrChange>
          </w:tcPr>
          <w:p w14:paraId="37A69ABB" w14:textId="0662782C" w:rsidR="00896246" w:rsidRPr="007A5208" w:rsidRDefault="00896246">
            <w:pPr>
              <w:widowControl/>
              <w:autoSpaceDE/>
              <w:autoSpaceDN/>
              <w:adjustRightInd/>
              <w:jc w:val="center"/>
              <w:rPr>
                <w:ins w:id="811" w:author="Rick Avila" w:date="2018-10-20T20:55:00Z"/>
                <w:b/>
                <w:rPrChange w:id="812" w:author="Rick Avila" w:date="2018-10-20T21:09:00Z">
                  <w:rPr>
                    <w:ins w:id="813" w:author="Rick Avila" w:date="2018-10-20T20:55:00Z"/>
                  </w:rPr>
                </w:rPrChange>
              </w:rPr>
              <w:pPrChange w:id="814" w:author="Rick Avila" w:date="2018-10-20T21:05:00Z">
                <w:pPr>
                  <w:widowControl/>
                  <w:autoSpaceDE/>
                  <w:autoSpaceDN/>
                  <w:adjustRightInd/>
                </w:pPr>
              </w:pPrChange>
            </w:pPr>
            <w:ins w:id="815" w:author="Rick Avila" w:date="2018-10-20T21:11:00Z">
              <w:r>
                <w:rPr>
                  <w:b/>
                </w:rPr>
                <w:t>1</w:t>
              </w:r>
            </w:ins>
            <w:ins w:id="816" w:author="Rick Avila" w:date="2018-10-20T21:14:00Z">
              <w:r w:rsidR="00F53A16">
                <w:rPr>
                  <w:b/>
                </w:rPr>
                <w:t>.2</w:t>
              </w:r>
            </w:ins>
          </w:p>
        </w:tc>
        <w:tc>
          <w:tcPr>
            <w:tcW w:w="6733" w:type="dxa"/>
            <w:tcPrChange w:id="817" w:author="Rick Avila" w:date="2018-10-20T22:20:00Z">
              <w:tcPr>
                <w:tcW w:w="5456" w:type="dxa"/>
              </w:tcPr>
            </w:tcPrChange>
          </w:tcPr>
          <w:p w14:paraId="0D8ACE54" w14:textId="0657BF01" w:rsidR="00896246" w:rsidRDefault="00896246">
            <w:pPr>
              <w:widowControl/>
              <w:autoSpaceDE/>
              <w:autoSpaceDN/>
              <w:adjustRightInd/>
              <w:spacing w:after="120"/>
              <w:ind w:left="295"/>
              <w:rPr>
                <w:ins w:id="818" w:author="Rick Avila" w:date="2018-10-20T20:55:00Z"/>
              </w:rPr>
              <w:pPrChange w:id="819" w:author="Rick Avila" w:date="2018-10-20T21:11:00Z">
                <w:pPr>
                  <w:widowControl/>
                  <w:autoSpaceDE/>
                  <w:autoSpaceDN/>
                  <w:adjustRightInd/>
                </w:pPr>
              </w:pPrChange>
            </w:pPr>
            <w:ins w:id="820" w:author="Rick Avila" w:date="2018-10-20T21:06:00Z">
              <w:r>
                <w:t xml:space="preserve">Verify that the software name, including version number, is on this QIBA verified list available in the Conformance Section of the </w:t>
              </w:r>
              <w:r>
                <w:rPr>
                  <w:rStyle w:val="Hyperlink"/>
                </w:rPr>
                <w:fldChar w:fldCharType="begin"/>
              </w:r>
              <w:r>
                <w:rPr>
                  <w:rStyle w:val="Hyperlink"/>
                </w:rPr>
                <w:instrText xml:space="preserve"> HYPERLINK "https://qibawiki.rsna.org/index.php/CT_Small_Lung_Nodule_Biomarker_Ctte" </w:instrText>
              </w:r>
              <w:r>
                <w:rPr>
                  <w:rStyle w:val="Hyperlink"/>
                </w:rPr>
                <w:fldChar w:fldCharType="separate"/>
              </w:r>
              <w:r w:rsidRPr="006C2EAF">
                <w:rPr>
                  <w:rStyle w:val="Hyperlink"/>
                </w:rPr>
                <w:t>QIBA Small Lung Nodule Profile Wiki page</w:t>
              </w:r>
              <w:r>
                <w:rPr>
                  <w:rStyle w:val="Hyperlink"/>
                </w:rPr>
                <w:fldChar w:fldCharType="end"/>
              </w:r>
              <w:r>
                <w:t>.</w:t>
              </w:r>
            </w:ins>
          </w:p>
        </w:tc>
        <w:tc>
          <w:tcPr>
            <w:tcW w:w="1483" w:type="dxa"/>
            <w:vAlign w:val="center"/>
            <w:tcPrChange w:id="821" w:author="Rick Avila" w:date="2018-10-20T22:20:00Z">
              <w:tcPr>
                <w:tcW w:w="1316" w:type="dxa"/>
                <w:gridSpan w:val="2"/>
              </w:tcPr>
            </w:tcPrChange>
          </w:tcPr>
          <w:p w14:paraId="42E2954A" w14:textId="05BC3459" w:rsidR="00896246" w:rsidRPr="007A5208" w:rsidRDefault="00896246">
            <w:pPr>
              <w:widowControl/>
              <w:autoSpaceDE/>
              <w:autoSpaceDN/>
              <w:adjustRightInd/>
              <w:jc w:val="center"/>
              <w:rPr>
                <w:ins w:id="822" w:author="Rick Avila" w:date="2018-10-20T21:10:00Z"/>
                <w:rFonts w:ascii="Symbol" w:hAnsi="Symbol"/>
              </w:rPr>
            </w:pPr>
            <w:ins w:id="823" w:author="Rick Avila" w:date="2018-10-20T21:10:00Z">
              <w:r w:rsidRPr="008924D8">
                <w:rPr>
                  <w:b/>
                </w:rPr>
                <w:t>Radiologist</w:t>
              </w:r>
            </w:ins>
          </w:p>
        </w:tc>
        <w:tc>
          <w:tcPr>
            <w:tcW w:w="1569" w:type="dxa"/>
            <w:vAlign w:val="center"/>
            <w:tcPrChange w:id="824" w:author="Rick Avila" w:date="2018-10-20T22:20:00Z">
              <w:tcPr>
                <w:tcW w:w="1539" w:type="dxa"/>
                <w:gridSpan w:val="2"/>
                <w:vAlign w:val="center"/>
              </w:tcPr>
            </w:tcPrChange>
          </w:tcPr>
          <w:p w14:paraId="41B19A72" w14:textId="7D528647" w:rsidR="009D3CED" w:rsidRDefault="009D3CED" w:rsidP="009D3CED">
            <w:pPr>
              <w:widowControl/>
              <w:autoSpaceDE/>
              <w:autoSpaceDN/>
              <w:adjustRightInd/>
              <w:jc w:val="center"/>
              <w:rPr>
                <w:ins w:id="825" w:author="Rick Avila" w:date="2018-10-20T22:29:00Z"/>
                <w:rFonts w:asciiTheme="majorHAnsi" w:hAnsiTheme="majorHAnsi" w:cstheme="majorHAnsi"/>
              </w:rPr>
            </w:pPr>
            <w:ins w:id="826" w:author="Rick Avila" w:date="2018-10-20T22:2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211A308D" w14:textId="1C1A8D76" w:rsidR="00896246" w:rsidRPr="009D3CED" w:rsidRDefault="009D3CED">
            <w:pPr>
              <w:widowControl/>
              <w:autoSpaceDE/>
              <w:autoSpaceDN/>
              <w:adjustRightInd/>
              <w:jc w:val="center"/>
              <w:rPr>
                <w:ins w:id="827" w:author="Rick Avila" w:date="2018-10-20T20:55:00Z"/>
                <w:rFonts w:asciiTheme="majorHAnsi" w:hAnsiTheme="majorHAnsi" w:cstheme="majorHAnsi"/>
                <w:rPrChange w:id="828" w:author="Rick Avila" w:date="2018-10-20T22:29:00Z">
                  <w:rPr>
                    <w:ins w:id="829" w:author="Rick Avila" w:date="2018-10-20T20:55:00Z"/>
                  </w:rPr>
                </w:rPrChange>
              </w:rPr>
              <w:pPrChange w:id="830" w:author="Rick Avila" w:date="2018-10-20T22:29:00Z">
                <w:pPr>
                  <w:widowControl/>
                  <w:autoSpaceDE/>
                  <w:autoSpaceDN/>
                  <w:adjustRightInd/>
                </w:pPr>
              </w:pPrChange>
            </w:pPr>
            <w:ins w:id="831" w:author="Rick Avila" w:date="2018-10-20T22:29:00Z">
              <w:r w:rsidRPr="007A5208">
                <w:rPr>
                  <w:rFonts w:ascii="Symbol" w:hAnsi="Symbol"/>
                </w:rPr>
                <w:t></w:t>
              </w:r>
              <w:r w:rsidRPr="007A5208">
                <w:rPr>
                  <w:rFonts w:ascii="Symbol" w:hAnsi="Symbol"/>
                </w:rPr>
                <w:t></w:t>
              </w:r>
              <w:r>
                <w:rPr>
                  <w:rFonts w:asciiTheme="majorHAnsi" w:hAnsiTheme="majorHAnsi" w:cstheme="majorHAnsi"/>
                </w:rPr>
                <w:t>No</w:t>
              </w:r>
              <w:r>
                <w:t xml:space="preserve"> </w:t>
              </w:r>
            </w:ins>
          </w:p>
        </w:tc>
      </w:tr>
      <w:tr w:rsidR="00896246" w14:paraId="6EF5DD79" w14:textId="77777777" w:rsidTr="005E74F7">
        <w:tblPrEx>
          <w:tblW w:w="0" w:type="auto"/>
          <w:jc w:val="center"/>
          <w:tblPrExChange w:id="832" w:author="Rick Avila" w:date="2018-10-20T22:20:00Z">
            <w:tblPrEx>
              <w:tblW w:w="0" w:type="auto"/>
              <w:jc w:val="center"/>
            </w:tblPrEx>
          </w:tblPrExChange>
        </w:tblPrEx>
        <w:trPr>
          <w:jc w:val="center"/>
          <w:ins w:id="833" w:author="Rick Avila" w:date="2018-10-20T20:55:00Z"/>
          <w:trPrChange w:id="834" w:author="Rick Avila" w:date="2018-10-20T22:20:00Z">
            <w:trPr>
              <w:gridAfter w:val="0"/>
              <w:jc w:val="center"/>
            </w:trPr>
          </w:trPrChange>
        </w:trPr>
        <w:tc>
          <w:tcPr>
            <w:tcW w:w="725" w:type="dxa"/>
            <w:tcPrChange w:id="835" w:author="Rick Avila" w:date="2018-10-20T22:20:00Z">
              <w:tcPr>
                <w:tcW w:w="727" w:type="dxa"/>
                <w:gridSpan w:val="2"/>
              </w:tcPr>
            </w:tcPrChange>
          </w:tcPr>
          <w:p w14:paraId="24419B24" w14:textId="0ECF1D61" w:rsidR="00896246" w:rsidRPr="007A5208" w:rsidRDefault="00896246">
            <w:pPr>
              <w:widowControl/>
              <w:autoSpaceDE/>
              <w:autoSpaceDN/>
              <w:adjustRightInd/>
              <w:jc w:val="center"/>
              <w:rPr>
                <w:ins w:id="836" w:author="Rick Avila" w:date="2018-10-20T20:55:00Z"/>
                <w:b/>
                <w:rPrChange w:id="837" w:author="Rick Avila" w:date="2018-10-20T21:09:00Z">
                  <w:rPr>
                    <w:ins w:id="838" w:author="Rick Avila" w:date="2018-10-20T20:55:00Z"/>
                  </w:rPr>
                </w:rPrChange>
              </w:rPr>
              <w:pPrChange w:id="839" w:author="Rick Avila" w:date="2018-10-20T21:05:00Z">
                <w:pPr>
                  <w:widowControl/>
                  <w:autoSpaceDE/>
                  <w:autoSpaceDN/>
                  <w:adjustRightInd/>
                </w:pPr>
              </w:pPrChange>
            </w:pPr>
            <w:ins w:id="840" w:author="Rick Avila" w:date="2018-10-20T21:08:00Z">
              <w:r w:rsidRPr="007A5208">
                <w:rPr>
                  <w:b/>
                  <w:rPrChange w:id="841" w:author="Rick Avila" w:date="2018-10-20T21:09:00Z">
                    <w:rPr/>
                  </w:rPrChange>
                </w:rPr>
                <w:t>2</w:t>
              </w:r>
            </w:ins>
            <w:ins w:id="842" w:author="Rick Avila" w:date="2018-10-20T21:13:00Z">
              <w:r w:rsidR="00F53A16">
                <w:rPr>
                  <w:b/>
                </w:rPr>
                <w:t>.0</w:t>
              </w:r>
            </w:ins>
          </w:p>
        </w:tc>
        <w:tc>
          <w:tcPr>
            <w:tcW w:w="6733" w:type="dxa"/>
            <w:tcPrChange w:id="843" w:author="Rick Avila" w:date="2018-10-20T22:20:00Z">
              <w:tcPr>
                <w:tcW w:w="5456" w:type="dxa"/>
              </w:tcPr>
            </w:tcPrChange>
          </w:tcPr>
          <w:p w14:paraId="6D55F853" w14:textId="77777777" w:rsidR="00896246" w:rsidRPr="007A5208" w:rsidRDefault="00896246" w:rsidP="00896246">
            <w:pPr>
              <w:widowControl/>
              <w:autoSpaceDE/>
              <w:autoSpaceDN/>
              <w:adjustRightInd/>
              <w:rPr>
                <w:ins w:id="844" w:author="Rick Avila" w:date="2018-10-20T21:08:00Z"/>
                <w:b/>
                <w:rPrChange w:id="845" w:author="Rick Avila" w:date="2018-10-20T21:09:00Z">
                  <w:rPr>
                    <w:ins w:id="846" w:author="Rick Avila" w:date="2018-10-20T21:08:00Z"/>
                  </w:rPr>
                </w:rPrChange>
              </w:rPr>
            </w:pPr>
            <w:ins w:id="847" w:author="Rick Avila" w:date="2018-10-20T21:08:00Z">
              <w:r w:rsidRPr="007A5208">
                <w:rPr>
                  <w:b/>
                  <w:rPrChange w:id="848" w:author="Rick Avila" w:date="2018-10-20T21:09:00Z">
                    <w:rPr/>
                  </w:rPrChange>
                </w:rPr>
                <w:t>CT QA and Lung Screening Protocol Verification</w:t>
              </w:r>
            </w:ins>
          </w:p>
          <w:p w14:paraId="03E98860" w14:textId="199A3277" w:rsidR="00896246" w:rsidRDefault="00896246">
            <w:pPr>
              <w:widowControl/>
              <w:autoSpaceDE/>
              <w:autoSpaceDN/>
              <w:adjustRightInd/>
              <w:spacing w:after="120"/>
              <w:rPr>
                <w:ins w:id="849" w:author="Rick Avila" w:date="2018-10-20T20:55:00Z"/>
              </w:rPr>
              <w:pPrChange w:id="850" w:author="Rick Avila" w:date="2018-10-20T21:09:00Z">
                <w:pPr>
                  <w:widowControl/>
                  <w:autoSpaceDE/>
                  <w:autoSpaceDN/>
                  <w:adjustRightInd/>
                </w:pPr>
              </w:pPrChange>
            </w:pPr>
            <w:ins w:id="851" w:author="Rick Avila" w:date="2018-10-20T21:09:00Z">
              <w:r>
                <w:t>For each CT scanner to be used for lung cancer screening nodule measurement</w:t>
              </w:r>
            </w:ins>
            <w:ins w:id="852" w:author="Rick Avila" w:date="2018-10-20T21:11:00Z">
              <w:r>
                <w:t>:</w:t>
              </w:r>
            </w:ins>
          </w:p>
        </w:tc>
        <w:tc>
          <w:tcPr>
            <w:tcW w:w="1483" w:type="dxa"/>
            <w:vAlign w:val="center"/>
            <w:tcPrChange w:id="853" w:author="Rick Avila" w:date="2018-10-20T22:20:00Z">
              <w:tcPr>
                <w:tcW w:w="1316" w:type="dxa"/>
                <w:gridSpan w:val="2"/>
              </w:tcPr>
            </w:tcPrChange>
          </w:tcPr>
          <w:p w14:paraId="77BEB3BD" w14:textId="77777777" w:rsidR="00896246" w:rsidRDefault="00896246">
            <w:pPr>
              <w:widowControl/>
              <w:autoSpaceDE/>
              <w:autoSpaceDN/>
              <w:adjustRightInd/>
              <w:jc w:val="center"/>
              <w:rPr>
                <w:ins w:id="854" w:author="Rick Avila" w:date="2018-10-20T21:10:00Z"/>
              </w:rPr>
              <w:pPrChange w:id="855" w:author="Rick Avila" w:date="2018-10-20T22:20:00Z">
                <w:pPr>
                  <w:widowControl/>
                  <w:autoSpaceDE/>
                  <w:autoSpaceDN/>
                  <w:adjustRightInd/>
                </w:pPr>
              </w:pPrChange>
            </w:pPr>
          </w:p>
        </w:tc>
        <w:tc>
          <w:tcPr>
            <w:tcW w:w="1569" w:type="dxa"/>
            <w:vAlign w:val="center"/>
            <w:tcPrChange w:id="856" w:author="Rick Avila" w:date="2018-10-20T22:20:00Z">
              <w:tcPr>
                <w:tcW w:w="1539" w:type="dxa"/>
                <w:gridSpan w:val="2"/>
                <w:vAlign w:val="center"/>
              </w:tcPr>
            </w:tcPrChange>
          </w:tcPr>
          <w:p w14:paraId="31218B9D" w14:textId="09861420" w:rsidR="00896246" w:rsidRDefault="00896246">
            <w:pPr>
              <w:widowControl/>
              <w:autoSpaceDE/>
              <w:autoSpaceDN/>
              <w:adjustRightInd/>
              <w:jc w:val="center"/>
              <w:rPr>
                <w:ins w:id="857" w:author="Rick Avila" w:date="2018-10-20T20:55:00Z"/>
              </w:rPr>
              <w:pPrChange w:id="858" w:author="Rick Avila" w:date="2018-10-20T21:13:00Z">
                <w:pPr>
                  <w:widowControl/>
                  <w:autoSpaceDE/>
                  <w:autoSpaceDN/>
                  <w:adjustRightInd/>
                </w:pPr>
              </w:pPrChange>
            </w:pPr>
          </w:p>
        </w:tc>
      </w:tr>
      <w:tr w:rsidR="00896246" w14:paraId="18951C8D" w14:textId="77777777" w:rsidTr="005E74F7">
        <w:tblPrEx>
          <w:tblW w:w="0" w:type="auto"/>
          <w:jc w:val="center"/>
          <w:tblPrExChange w:id="859" w:author="Rick Avila" w:date="2018-10-20T22:20:00Z">
            <w:tblPrEx>
              <w:tblW w:w="0" w:type="auto"/>
              <w:jc w:val="center"/>
            </w:tblPrEx>
          </w:tblPrExChange>
        </w:tblPrEx>
        <w:trPr>
          <w:jc w:val="center"/>
          <w:ins w:id="860" w:author="Rick Avila" w:date="2018-10-20T20:55:00Z"/>
          <w:trPrChange w:id="861" w:author="Rick Avila" w:date="2018-10-20T22:20:00Z">
            <w:trPr>
              <w:gridAfter w:val="0"/>
              <w:jc w:val="center"/>
            </w:trPr>
          </w:trPrChange>
        </w:trPr>
        <w:tc>
          <w:tcPr>
            <w:tcW w:w="725" w:type="dxa"/>
            <w:tcPrChange w:id="862" w:author="Rick Avila" w:date="2018-10-20T22:20:00Z">
              <w:tcPr>
                <w:tcW w:w="727" w:type="dxa"/>
                <w:gridSpan w:val="2"/>
              </w:tcPr>
            </w:tcPrChange>
          </w:tcPr>
          <w:p w14:paraId="693E6A2F" w14:textId="0C2960E9" w:rsidR="00896246" w:rsidRPr="007A5208" w:rsidRDefault="00F53A16">
            <w:pPr>
              <w:widowControl/>
              <w:autoSpaceDE/>
              <w:autoSpaceDN/>
              <w:adjustRightInd/>
              <w:jc w:val="center"/>
              <w:rPr>
                <w:ins w:id="863" w:author="Rick Avila" w:date="2018-10-20T20:55:00Z"/>
                <w:b/>
                <w:rPrChange w:id="864" w:author="Rick Avila" w:date="2018-10-20T21:09:00Z">
                  <w:rPr>
                    <w:ins w:id="865" w:author="Rick Avila" w:date="2018-10-20T20:55:00Z"/>
                  </w:rPr>
                </w:rPrChange>
              </w:rPr>
              <w:pPrChange w:id="866" w:author="Rick Avila" w:date="2018-10-20T21:05:00Z">
                <w:pPr>
                  <w:widowControl/>
                  <w:autoSpaceDE/>
                  <w:autoSpaceDN/>
                  <w:adjustRightInd/>
                </w:pPr>
              </w:pPrChange>
            </w:pPr>
            <w:ins w:id="867" w:author="Rick Avila" w:date="2018-10-20T21:12:00Z">
              <w:r>
                <w:rPr>
                  <w:b/>
                </w:rPr>
                <w:t>2</w:t>
              </w:r>
            </w:ins>
            <w:ins w:id="868" w:author="Rick Avila" w:date="2018-10-20T21:14:00Z">
              <w:r>
                <w:rPr>
                  <w:b/>
                </w:rPr>
                <w:t>.1</w:t>
              </w:r>
            </w:ins>
          </w:p>
        </w:tc>
        <w:tc>
          <w:tcPr>
            <w:tcW w:w="6733" w:type="dxa"/>
            <w:tcPrChange w:id="869" w:author="Rick Avila" w:date="2018-10-20T22:20:00Z">
              <w:tcPr>
                <w:tcW w:w="5456" w:type="dxa"/>
              </w:tcPr>
            </w:tcPrChange>
          </w:tcPr>
          <w:p w14:paraId="1A7C7766" w14:textId="2F737990" w:rsidR="00896246" w:rsidRDefault="002F2456">
            <w:pPr>
              <w:widowControl/>
              <w:autoSpaceDE/>
              <w:autoSpaceDN/>
              <w:adjustRightInd/>
              <w:ind w:left="295"/>
              <w:rPr>
                <w:ins w:id="870" w:author="Rick Avila" w:date="2018-10-20T20:55:00Z"/>
              </w:rPr>
              <w:pPrChange w:id="871" w:author="Rick Avila" w:date="2018-10-20T21:15:00Z">
                <w:pPr>
                  <w:widowControl/>
                  <w:autoSpaceDE/>
                  <w:autoSpaceDN/>
                  <w:adjustRightInd/>
                </w:pPr>
              </w:pPrChange>
            </w:pPr>
            <w:ins w:id="872" w:author="Rick Avila" w:date="2018-10-20T21:14:00Z">
              <w:r w:rsidRPr="002F2456">
                <w:t xml:space="preserve">Verify that the CT scanner is </w:t>
              </w:r>
            </w:ins>
            <w:ins w:id="873" w:author="Rick Avila" w:date="2018-11-18T08:59:00Z">
              <w:r w:rsidR="00B776F3">
                <w:t xml:space="preserve">FDA approved and </w:t>
              </w:r>
            </w:ins>
            <w:ins w:id="874" w:author="Rick Avila" w:date="2018-10-20T21:14:00Z">
              <w:r w:rsidRPr="002F2456">
                <w:t>consistently following ACR CT accreditation and manufacturer installation and maintenance requirements.</w:t>
              </w:r>
            </w:ins>
          </w:p>
        </w:tc>
        <w:tc>
          <w:tcPr>
            <w:tcW w:w="1483" w:type="dxa"/>
            <w:vAlign w:val="center"/>
            <w:tcPrChange w:id="875" w:author="Rick Avila" w:date="2018-10-20T22:20:00Z">
              <w:tcPr>
                <w:tcW w:w="1316" w:type="dxa"/>
                <w:gridSpan w:val="2"/>
              </w:tcPr>
            </w:tcPrChange>
          </w:tcPr>
          <w:p w14:paraId="74A922C6" w14:textId="1E900579" w:rsidR="00896246" w:rsidRDefault="0062376A">
            <w:pPr>
              <w:widowControl/>
              <w:autoSpaceDE/>
              <w:autoSpaceDN/>
              <w:adjustRightInd/>
              <w:jc w:val="center"/>
              <w:rPr>
                <w:ins w:id="876" w:author="Rick Avila" w:date="2018-10-20T21:10:00Z"/>
              </w:rPr>
              <w:pPrChange w:id="877" w:author="Rick Avila" w:date="2018-10-20T22:20:00Z">
                <w:pPr>
                  <w:widowControl/>
                  <w:autoSpaceDE/>
                  <w:autoSpaceDN/>
                  <w:adjustRightInd/>
                </w:pPr>
              </w:pPrChange>
            </w:pPr>
            <w:ins w:id="878" w:author="Rick Avila" w:date="2018-10-20T21:22:00Z">
              <w:r w:rsidRPr="008924D8">
                <w:rPr>
                  <w:b/>
                </w:rPr>
                <w:t>Medical Physicist</w:t>
              </w:r>
            </w:ins>
          </w:p>
        </w:tc>
        <w:tc>
          <w:tcPr>
            <w:tcW w:w="1569" w:type="dxa"/>
            <w:vAlign w:val="center"/>
            <w:tcPrChange w:id="879" w:author="Rick Avila" w:date="2018-10-20T22:20:00Z">
              <w:tcPr>
                <w:tcW w:w="1539" w:type="dxa"/>
                <w:gridSpan w:val="2"/>
                <w:vAlign w:val="center"/>
              </w:tcPr>
            </w:tcPrChange>
          </w:tcPr>
          <w:p w14:paraId="72B00BF9" w14:textId="7F3D1C37" w:rsidR="009D3CED" w:rsidRDefault="009D3CED" w:rsidP="009D3CED">
            <w:pPr>
              <w:widowControl/>
              <w:autoSpaceDE/>
              <w:autoSpaceDN/>
              <w:adjustRightInd/>
              <w:jc w:val="center"/>
              <w:rPr>
                <w:ins w:id="880" w:author="Rick Avila" w:date="2018-10-20T22:29:00Z"/>
                <w:rFonts w:asciiTheme="majorHAnsi" w:hAnsiTheme="majorHAnsi" w:cstheme="majorHAnsi"/>
              </w:rPr>
            </w:pPr>
            <w:ins w:id="881" w:author="Rick Avila" w:date="2018-10-20T22:2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33FD543B" w14:textId="66C8391B" w:rsidR="00896246" w:rsidRPr="00F53A16" w:rsidRDefault="009D3CED">
            <w:pPr>
              <w:widowControl/>
              <w:autoSpaceDE/>
              <w:autoSpaceDN/>
              <w:adjustRightInd/>
              <w:jc w:val="center"/>
              <w:rPr>
                <w:ins w:id="882" w:author="Rick Avila" w:date="2018-10-20T20:55:00Z"/>
                <w:rFonts w:asciiTheme="majorHAnsi" w:hAnsiTheme="majorHAnsi" w:cstheme="majorHAnsi"/>
                <w:rPrChange w:id="883" w:author="Rick Avila" w:date="2018-10-20T21:13:00Z">
                  <w:rPr>
                    <w:ins w:id="884" w:author="Rick Avila" w:date="2018-10-20T20:55:00Z"/>
                  </w:rPr>
                </w:rPrChange>
              </w:rPr>
              <w:pPrChange w:id="885" w:author="Rick Avila" w:date="2018-10-20T21:13:00Z">
                <w:pPr>
                  <w:widowControl/>
                  <w:autoSpaceDE/>
                  <w:autoSpaceDN/>
                  <w:adjustRightInd/>
                </w:pPr>
              </w:pPrChange>
            </w:pPr>
            <w:ins w:id="886" w:author="Rick Avila" w:date="2018-10-20T22:29:00Z">
              <w:r w:rsidRPr="007A5208">
                <w:rPr>
                  <w:rFonts w:ascii="Symbol" w:hAnsi="Symbol"/>
                </w:rPr>
                <w:t></w:t>
              </w:r>
              <w:r w:rsidRPr="007A5208">
                <w:rPr>
                  <w:rFonts w:ascii="Symbol" w:hAnsi="Symbol"/>
                </w:rPr>
                <w:t></w:t>
              </w:r>
              <w:r>
                <w:rPr>
                  <w:rFonts w:asciiTheme="majorHAnsi" w:hAnsiTheme="majorHAnsi" w:cstheme="majorHAnsi"/>
                </w:rPr>
                <w:t>No</w:t>
              </w:r>
            </w:ins>
          </w:p>
        </w:tc>
      </w:tr>
      <w:tr w:rsidR="002F2456" w14:paraId="0AFE5715" w14:textId="77777777" w:rsidTr="005E74F7">
        <w:tblPrEx>
          <w:tblW w:w="0" w:type="auto"/>
          <w:jc w:val="center"/>
          <w:tblPrExChange w:id="887" w:author="Rick Avila" w:date="2018-10-20T22:20:00Z">
            <w:tblPrEx>
              <w:tblW w:w="0" w:type="auto"/>
              <w:jc w:val="center"/>
            </w:tblPrEx>
          </w:tblPrExChange>
        </w:tblPrEx>
        <w:trPr>
          <w:jc w:val="center"/>
          <w:ins w:id="888" w:author="Rick Avila" w:date="2018-10-20T20:55:00Z"/>
          <w:trPrChange w:id="889" w:author="Rick Avila" w:date="2018-10-20T22:20:00Z">
            <w:trPr>
              <w:gridAfter w:val="0"/>
              <w:jc w:val="center"/>
            </w:trPr>
          </w:trPrChange>
        </w:trPr>
        <w:tc>
          <w:tcPr>
            <w:tcW w:w="725" w:type="dxa"/>
            <w:tcPrChange w:id="890" w:author="Rick Avila" w:date="2018-10-20T22:20:00Z">
              <w:tcPr>
                <w:tcW w:w="727" w:type="dxa"/>
                <w:gridSpan w:val="2"/>
              </w:tcPr>
            </w:tcPrChange>
          </w:tcPr>
          <w:p w14:paraId="2B74FAC8" w14:textId="5F7D21B4" w:rsidR="002F2456" w:rsidRPr="007A5208" w:rsidRDefault="002F2456">
            <w:pPr>
              <w:widowControl/>
              <w:autoSpaceDE/>
              <w:autoSpaceDN/>
              <w:adjustRightInd/>
              <w:jc w:val="center"/>
              <w:rPr>
                <w:ins w:id="891" w:author="Rick Avila" w:date="2018-10-20T20:55:00Z"/>
                <w:b/>
                <w:rPrChange w:id="892" w:author="Rick Avila" w:date="2018-10-20T21:09:00Z">
                  <w:rPr>
                    <w:ins w:id="893" w:author="Rick Avila" w:date="2018-10-20T20:55:00Z"/>
                  </w:rPr>
                </w:rPrChange>
              </w:rPr>
              <w:pPrChange w:id="894" w:author="Rick Avila" w:date="2018-10-20T21:05:00Z">
                <w:pPr>
                  <w:widowControl/>
                  <w:autoSpaceDE/>
                  <w:autoSpaceDN/>
                  <w:adjustRightInd/>
                </w:pPr>
              </w:pPrChange>
            </w:pPr>
            <w:ins w:id="895" w:author="Rick Avila" w:date="2018-10-20T21:12:00Z">
              <w:r>
                <w:rPr>
                  <w:b/>
                </w:rPr>
                <w:t>2</w:t>
              </w:r>
            </w:ins>
            <w:ins w:id="896" w:author="Rick Avila" w:date="2018-10-20T21:14:00Z">
              <w:r>
                <w:rPr>
                  <w:b/>
                </w:rPr>
                <w:t>.2</w:t>
              </w:r>
            </w:ins>
          </w:p>
        </w:tc>
        <w:tc>
          <w:tcPr>
            <w:tcW w:w="6733" w:type="dxa"/>
            <w:tcPrChange w:id="897" w:author="Rick Avila" w:date="2018-10-20T22:20:00Z">
              <w:tcPr>
                <w:tcW w:w="5456" w:type="dxa"/>
              </w:tcPr>
            </w:tcPrChange>
          </w:tcPr>
          <w:p w14:paraId="41C58EEB" w14:textId="4872B628" w:rsidR="002F2456" w:rsidRDefault="002F2456">
            <w:pPr>
              <w:widowControl/>
              <w:autoSpaceDE/>
              <w:autoSpaceDN/>
              <w:adjustRightInd/>
              <w:ind w:left="295"/>
              <w:rPr>
                <w:ins w:id="898" w:author="Rick Avila" w:date="2018-10-20T20:55:00Z"/>
              </w:rPr>
              <w:pPrChange w:id="899" w:author="Rick Avila" w:date="2018-10-20T21:16:00Z">
                <w:pPr>
                  <w:widowControl/>
                  <w:autoSpaceDE/>
                  <w:autoSpaceDN/>
                  <w:adjustRightInd/>
                </w:pPr>
              </w:pPrChange>
            </w:pPr>
            <w:ins w:id="900" w:author="Rick Avila" w:date="2018-10-20T21:17:00Z">
              <w:r w:rsidRPr="002F2456">
                <w:t xml:space="preserve">Establish a CT lung cancer screening protocol and save it on the CT scanner. Sites may use their existing lung screening protocol or pick a protocol from a continuously updated list provided by QIBA in the Conformance Section of the </w:t>
              </w:r>
              <w:r>
                <w:rPr>
                  <w:rStyle w:val="Hyperlink"/>
                </w:rPr>
                <w:fldChar w:fldCharType="begin"/>
              </w:r>
              <w:r>
                <w:rPr>
                  <w:rStyle w:val="Hyperlink"/>
                </w:rPr>
                <w:instrText xml:space="preserve"> HYPERLINK "https://qibawiki.rsna.org/index.php/CT_Small_Lung_Nodule_Biomarker_Ctte" </w:instrText>
              </w:r>
              <w:r>
                <w:rPr>
                  <w:rStyle w:val="Hyperlink"/>
                </w:rPr>
                <w:fldChar w:fldCharType="separate"/>
              </w:r>
              <w:r w:rsidRPr="006C2EAF">
                <w:rPr>
                  <w:rStyle w:val="Hyperlink"/>
                </w:rPr>
                <w:t>QIBA Small Lung Nodule Profile Wiki page</w:t>
              </w:r>
              <w:r>
                <w:rPr>
                  <w:rStyle w:val="Hyperlink"/>
                </w:rPr>
                <w:fldChar w:fldCharType="end"/>
              </w:r>
              <w:r>
                <w:t>.</w:t>
              </w:r>
            </w:ins>
          </w:p>
        </w:tc>
        <w:tc>
          <w:tcPr>
            <w:tcW w:w="1483" w:type="dxa"/>
            <w:vAlign w:val="center"/>
            <w:tcPrChange w:id="901" w:author="Rick Avila" w:date="2018-10-20T22:20:00Z">
              <w:tcPr>
                <w:tcW w:w="1316" w:type="dxa"/>
                <w:gridSpan w:val="2"/>
              </w:tcPr>
            </w:tcPrChange>
          </w:tcPr>
          <w:p w14:paraId="4A23DD57" w14:textId="77777777" w:rsidR="00DC6357" w:rsidRDefault="00DC6357">
            <w:pPr>
              <w:widowControl/>
              <w:autoSpaceDE/>
              <w:autoSpaceDN/>
              <w:adjustRightInd/>
              <w:jc w:val="center"/>
              <w:rPr>
                <w:ins w:id="902" w:author="Rick Avila" w:date="2018-11-18T08:39:00Z"/>
                <w:b/>
              </w:rPr>
            </w:pPr>
            <w:ins w:id="903" w:author="Rick Avila" w:date="2018-11-18T08:39:00Z">
              <w:r>
                <w:rPr>
                  <w:b/>
                </w:rPr>
                <w:t>Radiologist</w:t>
              </w:r>
            </w:ins>
          </w:p>
          <w:p w14:paraId="0654C096" w14:textId="53C02E8E" w:rsidR="00DC6357" w:rsidRPr="00DC6357" w:rsidRDefault="00DC6357">
            <w:pPr>
              <w:widowControl/>
              <w:autoSpaceDE/>
              <w:autoSpaceDN/>
              <w:adjustRightInd/>
              <w:jc w:val="center"/>
              <w:rPr>
                <w:ins w:id="904" w:author="Rick Avila" w:date="2018-11-18T08:39:00Z"/>
                <w:rPrChange w:id="905" w:author="Rick Avila" w:date="2018-11-18T08:40:00Z">
                  <w:rPr>
                    <w:ins w:id="906" w:author="Rick Avila" w:date="2018-11-18T08:39:00Z"/>
                    <w:b/>
                  </w:rPr>
                </w:rPrChange>
              </w:rPr>
            </w:pPr>
            <w:ins w:id="907" w:author="Rick Avila" w:date="2018-11-18T08:39:00Z">
              <w:r w:rsidRPr="00DC6357">
                <w:rPr>
                  <w:rPrChange w:id="908" w:author="Rick Avila" w:date="2018-11-18T08:40:00Z">
                    <w:rPr>
                      <w:b/>
                    </w:rPr>
                  </w:rPrChange>
                </w:rPr>
                <w:t>and</w:t>
              </w:r>
            </w:ins>
          </w:p>
          <w:p w14:paraId="234B002C" w14:textId="4F0823DD" w:rsidR="002F2456" w:rsidRPr="002F2456" w:rsidRDefault="002F2456">
            <w:pPr>
              <w:widowControl/>
              <w:autoSpaceDE/>
              <w:autoSpaceDN/>
              <w:adjustRightInd/>
              <w:jc w:val="center"/>
              <w:rPr>
                <w:ins w:id="909" w:author="Rick Avila" w:date="2018-10-20T21:10:00Z"/>
                <w:b/>
                <w:rPrChange w:id="910" w:author="Rick Avila" w:date="2018-10-20T21:17:00Z">
                  <w:rPr>
                    <w:ins w:id="911" w:author="Rick Avila" w:date="2018-10-20T21:10:00Z"/>
                  </w:rPr>
                </w:rPrChange>
              </w:rPr>
              <w:pPrChange w:id="912" w:author="Rick Avila" w:date="2018-10-20T22:20:00Z">
                <w:pPr>
                  <w:widowControl/>
                  <w:autoSpaceDE/>
                  <w:autoSpaceDN/>
                  <w:adjustRightInd/>
                </w:pPr>
              </w:pPrChange>
            </w:pPr>
            <w:ins w:id="913" w:author="Rick Avila" w:date="2018-10-20T21:17:00Z">
              <w:r w:rsidRPr="002F2456">
                <w:rPr>
                  <w:b/>
                  <w:rPrChange w:id="914" w:author="Rick Avila" w:date="2018-10-20T21:17:00Z">
                    <w:rPr/>
                  </w:rPrChange>
                </w:rPr>
                <w:t>Technologist</w:t>
              </w:r>
            </w:ins>
          </w:p>
        </w:tc>
        <w:tc>
          <w:tcPr>
            <w:tcW w:w="1569" w:type="dxa"/>
            <w:vAlign w:val="center"/>
            <w:tcPrChange w:id="915" w:author="Rick Avila" w:date="2018-10-20T22:20:00Z">
              <w:tcPr>
                <w:tcW w:w="1539" w:type="dxa"/>
                <w:gridSpan w:val="2"/>
                <w:vAlign w:val="center"/>
              </w:tcPr>
            </w:tcPrChange>
          </w:tcPr>
          <w:p w14:paraId="6DC71453" w14:textId="0519422C" w:rsidR="009D3CED" w:rsidRDefault="009D3CED" w:rsidP="009D3CED">
            <w:pPr>
              <w:widowControl/>
              <w:autoSpaceDE/>
              <w:autoSpaceDN/>
              <w:adjustRightInd/>
              <w:jc w:val="center"/>
              <w:rPr>
                <w:ins w:id="916" w:author="Rick Avila" w:date="2018-10-20T22:29:00Z"/>
                <w:rFonts w:asciiTheme="majorHAnsi" w:hAnsiTheme="majorHAnsi" w:cstheme="majorHAnsi"/>
              </w:rPr>
            </w:pPr>
            <w:ins w:id="917" w:author="Rick Avila" w:date="2018-10-20T22:2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5308930E" w14:textId="0963A5E6" w:rsidR="002F2456" w:rsidRDefault="009D3CED">
            <w:pPr>
              <w:widowControl/>
              <w:autoSpaceDE/>
              <w:autoSpaceDN/>
              <w:adjustRightInd/>
              <w:jc w:val="center"/>
              <w:rPr>
                <w:ins w:id="918" w:author="Rick Avila" w:date="2018-10-20T20:55:00Z"/>
              </w:rPr>
              <w:pPrChange w:id="919" w:author="Rick Avila" w:date="2018-10-20T21:13:00Z">
                <w:pPr>
                  <w:widowControl/>
                  <w:autoSpaceDE/>
                  <w:autoSpaceDN/>
                  <w:adjustRightInd/>
                </w:pPr>
              </w:pPrChange>
            </w:pPr>
            <w:ins w:id="920" w:author="Rick Avila" w:date="2018-10-20T22:29:00Z">
              <w:r w:rsidRPr="007A5208">
                <w:rPr>
                  <w:rFonts w:ascii="Symbol" w:hAnsi="Symbol"/>
                </w:rPr>
                <w:t></w:t>
              </w:r>
              <w:r w:rsidRPr="007A5208">
                <w:rPr>
                  <w:rFonts w:ascii="Symbol" w:hAnsi="Symbol"/>
                </w:rPr>
                <w:t></w:t>
              </w:r>
              <w:r>
                <w:rPr>
                  <w:rFonts w:asciiTheme="majorHAnsi" w:hAnsiTheme="majorHAnsi" w:cstheme="majorHAnsi"/>
                </w:rPr>
                <w:t>No</w:t>
              </w:r>
            </w:ins>
          </w:p>
        </w:tc>
      </w:tr>
      <w:tr w:rsidR="002F2456" w14:paraId="49D1FD32" w14:textId="77777777" w:rsidTr="005E74F7">
        <w:tblPrEx>
          <w:tblW w:w="0" w:type="auto"/>
          <w:jc w:val="center"/>
          <w:tblPrExChange w:id="921" w:author="Rick Avila" w:date="2018-10-20T22:20:00Z">
            <w:tblPrEx>
              <w:tblW w:w="0" w:type="auto"/>
              <w:jc w:val="center"/>
            </w:tblPrEx>
          </w:tblPrExChange>
        </w:tblPrEx>
        <w:trPr>
          <w:jc w:val="center"/>
          <w:ins w:id="922" w:author="Rick Avila" w:date="2018-10-20T21:12:00Z"/>
          <w:trPrChange w:id="923" w:author="Rick Avila" w:date="2018-10-20T22:20:00Z">
            <w:trPr>
              <w:jc w:val="center"/>
            </w:trPr>
          </w:trPrChange>
        </w:trPr>
        <w:tc>
          <w:tcPr>
            <w:tcW w:w="725" w:type="dxa"/>
            <w:tcPrChange w:id="924" w:author="Rick Avila" w:date="2018-10-20T22:20:00Z">
              <w:tcPr>
                <w:tcW w:w="725" w:type="dxa"/>
              </w:tcPr>
            </w:tcPrChange>
          </w:tcPr>
          <w:p w14:paraId="480A8425" w14:textId="4C81F06F" w:rsidR="002F2456" w:rsidRPr="007A5208" w:rsidRDefault="002F2456" w:rsidP="002F2456">
            <w:pPr>
              <w:widowControl/>
              <w:autoSpaceDE/>
              <w:autoSpaceDN/>
              <w:adjustRightInd/>
              <w:jc w:val="center"/>
              <w:rPr>
                <w:ins w:id="925" w:author="Rick Avila" w:date="2018-10-20T21:12:00Z"/>
                <w:b/>
              </w:rPr>
            </w:pPr>
            <w:ins w:id="926" w:author="Rick Avila" w:date="2018-10-20T21:12:00Z">
              <w:r>
                <w:rPr>
                  <w:b/>
                </w:rPr>
                <w:t>2</w:t>
              </w:r>
            </w:ins>
            <w:ins w:id="927" w:author="Rick Avila" w:date="2018-10-20T21:14:00Z">
              <w:r>
                <w:rPr>
                  <w:b/>
                </w:rPr>
                <w:t>.3</w:t>
              </w:r>
            </w:ins>
          </w:p>
        </w:tc>
        <w:tc>
          <w:tcPr>
            <w:tcW w:w="6733" w:type="dxa"/>
            <w:tcPrChange w:id="928" w:author="Rick Avila" w:date="2018-10-20T22:20:00Z">
              <w:tcPr>
                <w:tcW w:w="6733" w:type="dxa"/>
                <w:gridSpan w:val="3"/>
              </w:tcPr>
            </w:tcPrChange>
          </w:tcPr>
          <w:p w14:paraId="567C48B8" w14:textId="79611E69" w:rsidR="002F2456" w:rsidRDefault="002F2456">
            <w:pPr>
              <w:widowControl/>
              <w:autoSpaceDE/>
              <w:autoSpaceDN/>
              <w:adjustRightInd/>
              <w:ind w:left="295"/>
              <w:rPr>
                <w:ins w:id="929" w:author="Rick Avila" w:date="2018-10-20T21:12:00Z"/>
              </w:rPr>
              <w:pPrChange w:id="930" w:author="Rick Avila" w:date="2018-10-20T21:16:00Z">
                <w:pPr>
                  <w:widowControl/>
                  <w:autoSpaceDE/>
                  <w:autoSpaceDN/>
                  <w:adjustRightInd/>
                </w:pPr>
              </w:pPrChange>
            </w:pPr>
            <w:ins w:id="931" w:author="Rick Avila" w:date="2018-10-20T21:18:00Z">
              <w:r w:rsidRPr="002F2456">
                <w:t>CT scan a QIBA CT reference object with the saved CT lung screening protocol</w:t>
              </w:r>
            </w:ins>
            <w:ins w:id="932" w:author="Rick Avila" w:date="2018-10-20T21:16:00Z">
              <w:r w:rsidRPr="002F2456">
                <w:t>.</w:t>
              </w:r>
            </w:ins>
          </w:p>
        </w:tc>
        <w:tc>
          <w:tcPr>
            <w:tcW w:w="1483" w:type="dxa"/>
            <w:vAlign w:val="center"/>
            <w:tcPrChange w:id="933" w:author="Rick Avila" w:date="2018-10-20T22:20:00Z">
              <w:tcPr>
                <w:tcW w:w="1483" w:type="dxa"/>
                <w:gridSpan w:val="2"/>
              </w:tcPr>
            </w:tcPrChange>
          </w:tcPr>
          <w:p w14:paraId="78FEAD68" w14:textId="1BADB883" w:rsidR="002F2456" w:rsidRDefault="002F2456">
            <w:pPr>
              <w:widowControl/>
              <w:autoSpaceDE/>
              <w:autoSpaceDN/>
              <w:adjustRightInd/>
              <w:jc w:val="center"/>
              <w:rPr>
                <w:ins w:id="934" w:author="Rick Avila" w:date="2018-10-20T21:12:00Z"/>
              </w:rPr>
              <w:pPrChange w:id="935" w:author="Rick Avila" w:date="2018-10-20T22:20:00Z">
                <w:pPr>
                  <w:widowControl/>
                  <w:autoSpaceDE/>
                  <w:autoSpaceDN/>
                  <w:adjustRightInd/>
                </w:pPr>
              </w:pPrChange>
            </w:pPr>
            <w:ins w:id="936" w:author="Rick Avila" w:date="2018-10-20T21:18:00Z">
              <w:r w:rsidRPr="008924D8">
                <w:rPr>
                  <w:b/>
                </w:rPr>
                <w:t>Technologist</w:t>
              </w:r>
            </w:ins>
          </w:p>
        </w:tc>
        <w:tc>
          <w:tcPr>
            <w:tcW w:w="1569" w:type="dxa"/>
            <w:vAlign w:val="center"/>
            <w:tcPrChange w:id="937" w:author="Rick Avila" w:date="2018-10-20T22:20:00Z">
              <w:tcPr>
                <w:tcW w:w="1569" w:type="dxa"/>
                <w:gridSpan w:val="2"/>
                <w:vAlign w:val="center"/>
              </w:tcPr>
            </w:tcPrChange>
          </w:tcPr>
          <w:p w14:paraId="350C3607" w14:textId="77777777" w:rsidR="009D3CED" w:rsidRDefault="009D3CED" w:rsidP="009D3CED">
            <w:pPr>
              <w:widowControl/>
              <w:autoSpaceDE/>
              <w:autoSpaceDN/>
              <w:adjustRightInd/>
              <w:jc w:val="center"/>
              <w:rPr>
                <w:ins w:id="938" w:author="Rick Avila" w:date="2018-10-20T22:29:00Z"/>
                <w:rFonts w:asciiTheme="majorHAnsi" w:hAnsiTheme="majorHAnsi" w:cstheme="majorHAnsi"/>
              </w:rPr>
            </w:pPr>
            <w:ins w:id="939" w:author="Rick Avila" w:date="2018-10-20T22:29:00Z">
              <w:r w:rsidRPr="007A5208">
                <w:rPr>
                  <w:rFonts w:ascii="Symbol" w:hAnsi="Symbol"/>
                </w:rPr>
                <w:t></w:t>
              </w:r>
              <w:r>
                <w:rPr>
                  <w:rFonts w:ascii="Symbol" w:hAnsi="Symbol"/>
                </w:rPr>
                <w:t></w:t>
              </w:r>
              <w:r>
                <w:rPr>
                  <w:rFonts w:asciiTheme="majorHAnsi" w:hAnsiTheme="majorHAnsi" w:cstheme="majorHAnsi"/>
                </w:rPr>
                <w:t>Yes</w:t>
              </w:r>
            </w:ins>
          </w:p>
          <w:p w14:paraId="5D4F6491" w14:textId="65D64336" w:rsidR="002F2456" w:rsidRPr="009D3CED" w:rsidRDefault="009D3CED">
            <w:pPr>
              <w:widowControl/>
              <w:autoSpaceDE/>
              <w:autoSpaceDN/>
              <w:adjustRightInd/>
              <w:jc w:val="center"/>
              <w:rPr>
                <w:ins w:id="940" w:author="Rick Avila" w:date="2018-10-20T21:12:00Z"/>
                <w:rFonts w:ascii="Symbol" w:hAnsi="Symbol"/>
                <w:rPrChange w:id="941" w:author="Rick Avila" w:date="2018-10-20T22:29:00Z">
                  <w:rPr>
                    <w:ins w:id="942" w:author="Rick Avila" w:date="2018-10-20T21:12:00Z"/>
                  </w:rPr>
                </w:rPrChange>
              </w:rPr>
              <w:pPrChange w:id="943" w:author="Rick Avila" w:date="2018-10-20T22:29:00Z">
                <w:pPr>
                  <w:widowControl/>
                  <w:autoSpaceDE/>
                  <w:autoSpaceDN/>
                  <w:adjustRightInd/>
                </w:pPr>
              </w:pPrChange>
            </w:pPr>
            <w:ins w:id="944" w:author="Rick Avila" w:date="2018-10-20T22:29:00Z">
              <w:r w:rsidRPr="007A5208">
                <w:rPr>
                  <w:rFonts w:ascii="Symbol" w:hAnsi="Symbol"/>
                </w:rPr>
                <w:t></w:t>
              </w:r>
              <w:r w:rsidRPr="007A5208">
                <w:rPr>
                  <w:rFonts w:ascii="Symbol" w:hAnsi="Symbol"/>
                </w:rPr>
                <w:t></w:t>
              </w:r>
              <w:r>
                <w:rPr>
                  <w:rFonts w:asciiTheme="majorHAnsi" w:hAnsiTheme="majorHAnsi" w:cstheme="majorHAnsi"/>
                </w:rPr>
                <w:t>No</w:t>
              </w:r>
              <w:r w:rsidRPr="007A5208">
                <w:rPr>
                  <w:rFonts w:ascii="Symbol" w:hAnsi="Symbol"/>
                </w:rPr>
                <w:t></w:t>
              </w:r>
            </w:ins>
          </w:p>
        </w:tc>
      </w:tr>
      <w:tr w:rsidR="002F2456" w14:paraId="77694962" w14:textId="77777777" w:rsidTr="005E74F7">
        <w:tblPrEx>
          <w:tblW w:w="0" w:type="auto"/>
          <w:jc w:val="center"/>
          <w:tblPrExChange w:id="945" w:author="Rick Avila" w:date="2018-10-20T22:20:00Z">
            <w:tblPrEx>
              <w:tblW w:w="0" w:type="auto"/>
              <w:jc w:val="center"/>
            </w:tblPrEx>
          </w:tblPrExChange>
        </w:tblPrEx>
        <w:trPr>
          <w:jc w:val="center"/>
          <w:ins w:id="946" w:author="Rick Avila" w:date="2018-10-20T21:12:00Z"/>
          <w:trPrChange w:id="947" w:author="Rick Avila" w:date="2018-10-20T22:20:00Z">
            <w:trPr>
              <w:jc w:val="center"/>
            </w:trPr>
          </w:trPrChange>
        </w:trPr>
        <w:tc>
          <w:tcPr>
            <w:tcW w:w="725" w:type="dxa"/>
            <w:tcPrChange w:id="948" w:author="Rick Avila" w:date="2018-10-20T22:20:00Z">
              <w:tcPr>
                <w:tcW w:w="725" w:type="dxa"/>
              </w:tcPr>
            </w:tcPrChange>
          </w:tcPr>
          <w:p w14:paraId="17EB3DEF" w14:textId="316DD732" w:rsidR="002F2456" w:rsidRPr="007A5208" w:rsidRDefault="002F2456" w:rsidP="002F2456">
            <w:pPr>
              <w:widowControl/>
              <w:autoSpaceDE/>
              <w:autoSpaceDN/>
              <w:adjustRightInd/>
              <w:jc w:val="center"/>
              <w:rPr>
                <w:ins w:id="949" w:author="Rick Avila" w:date="2018-10-20T21:12:00Z"/>
                <w:b/>
              </w:rPr>
            </w:pPr>
            <w:ins w:id="950" w:author="Rick Avila" w:date="2018-10-20T21:12:00Z">
              <w:r>
                <w:rPr>
                  <w:b/>
                </w:rPr>
                <w:t>2</w:t>
              </w:r>
            </w:ins>
            <w:ins w:id="951" w:author="Rick Avila" w:date="2018-10-20T21:14:00Z">
              <w:r>
                <w:rPr>
                  <w:b/>
                </w:rPr>
                <w:t>.4</w:t>
              </w:r>
            </w:ins>
          </w:p>
        </w:tc>
        <w:tc>
          <w:tcPr>
            <w:tcW w:w="6733" w:type="dxa"/>
            <w:tcPrChange w:id="952" w:author="Rick Avila" w:date="2018-10-20T22:20:00Z">
              <w:tcPr>
                <w:tcW w:w="6733" w:type="dxa"/>
                <w:gridSpan w:val="3"/>
              </w:tcPr>
            </w:tcPrChange>
          </w:tcPr>
          <w:p w14:paraId="36B3BA57" w14:textId="4B6AA7AC" w:rsidR="002F2456" w:rsidRPr="002F2456" w:rsidRDefault="002F2456">
            <w:pPr>
              <w:pStyle w:val="ListParagraph"/>
              <w:widowControl/>
              <w:autoSpaceDE/>
              <w:autoSpaceDN/>
              <w:adjustRightInd/>
              <w:spacing w:after="120"/>
              <w:ind w:left="295"/>
              <w:contextualSpacing w:val="0"/>
              <w:rPr>
                <w:ins w:id="953" w:author="Rick Avila" w:date="2018-10-20T21:12:00Z"/>
                <w:rFonts w:cs="Times New Roman"/>
                <w:b/>
                <w:sz w:val="28"/>
                <w:szCs w:val="20"/>
                <w:rPrChange w:id="954" w:author="Rick Avila" w:date="2018-10-20T21:19:00Z">
                  <w:rPr>
                    <w:ins w:id="955" w:author="Rick Avila" w:date="2018-10-20T21:12:00Z"/>
                  </w:rPr>
                </w:rPrChange>
              </w:rPr>
              <w:pPrChange w:id="956" w:author="Rick Avila" w:date="2018-10-20T21:19:00Z">
                <w:pPr>
                  <w:widowControl/>
                  <w:autoSpaceDE/>
                  <w:autoSpaceDN/>
                  <w:adjustRightInd/>
                </w:pPr>
              </w:pPrChange>
            </w:pPr>
            <w:ins w:id="957" w:author="Rick Avila" w:date="2018-10-20T21:19:00Z">
              <w:r w:rsidRPr="00A203F2">
                <w:t>Submi</w:t>
              </w:r>
              <w:r>
                <w:t xml:space="preserve">t the CT reference object scan to the site listed in the Conformance Section of the </w:t>
              </w:r>
              <w:r>
                <w:rPr>
                  <w:rStyle w:val="Hyperlink"/>
                </w:rPr>
                <w:fldChar w:fldCharType="begin"/>
              </w:r>
              <w:r>
                <w:rPr>
                  <w:rStyle w:val="Hyperlink"/>
                </w:rPr>
                <w:instrText xml:space="preserve"> HYPERLINK "https://qibawiki.rsna.org/index.php/CT_Small_Lung_Nodule_Biomarker_Ctte" </w:instrText>
              </w:r>
              <w:r>
                <w:rPr>
                  <w:rStyle w:val="Hyperlink"/>
                </w:rPr>
                <w:fldChar w:fldCharType="separate"/>
              </w:r>
              <w:r w:rsidRPr="006C2EAF">
                <w:rPr>
                  <w:rStyle w:val="Hyperlink"/>
                </w:rPr>
                <w:t>QIBA Small Lung Nodule Profile Wiki page</w:t>
              </w:r>
              <w:r>
                <w:rPr>
                  <w:rStyle w:val="Hyperlink"/>
                </w:rPr>
                <w:fldChar w:fldCharType="end"/>
              </w:r>
              <w:r>
                <w:t xml:space="preserve"> and obtain a passing automated image quality report. If the site does not receive a passing </w:t>
              </w:r>
            </w:ins>
            <w:ins w:id="958" w:author="Rick Avila" w:date="2018-11-18T09:13:00Z">
              <w:r w:rsidR="001705AE">
                <w:t xml:space="preserve">CT image quality </w:t>
              </w:r>
            </w:ins>
            <w:ins w:id="959" w:author="Rick Avila" w:date="2018-10-20T21:19:00Z">
              <w:r>
                <w:t>report, repeat steps 2.1 to 2.4 until a passing report is obtained.</w:t>
              </w:r>
            </w:ins>
          </w:p>
        </w:tc>
        <w:tc>
          <w:tcPr>
            <w:tcW w:w="1483" w:type="dxa"/>
            <w:vAlign w:val="center"/>
            <w:tcPrChange w:id="960" w:author="Rick Avila" w:date="2018-10-20T22:20:00Z">
              <w:tcPr>
                <w:tcW w:w="1483" w:type="dxa"/>
                <w:gridSpan w:val="2"/>
              </w:tcPr>
            </w:tcPrChange>
          </w:tcPr>
          <w:p w14:paraId="6259FB73" w14:textId="6780037F" w:rsidR="00DC6357" w:rsidRDefault="00DC6357">
            <w:pPr>
              <w:widowControl/>
              <w:autoSpaceDE/>
              <w:autoSpaceDN/>
              <w:adjustRightInd/>
              <w:jc w:val="center"/>
              <w:rPr>
                <w:ins w:id="961" w:author="Rick Avila" w:date="2018-11-18T08:40:00Z"/>
                <w:b/>
              </w:rPr>
            </w:pPr>
            <w:ins w:id="962" w:author="Rick Avila" w:date="2018-11-18T08:40:00Z">
              <w:r>
                <w:rPr>
                  <w:b/>
                </w:rPr>
                <w:t>Radiologist</w:t>
              </w:r>
            </w:ins>
          </w:p>
          <w:p w14:paraId="351303FE" w14:textId="04EF764B" w:rsidR="00DC6357" w:rsidRPr="00DC6357" w:rsidRDefault="00DC6357">
            <w:pPr>
              <w:widowControl/>
              <w:autoSpaceDE/>
              <w:autoSpaceDN/>
              <w:adjustRightInd/>
              <w:jc w:val="center"/>
              <w:rPr>
                <w:ins w:id="963" w:author="Rick Avila" w:date="2018-11-18T08:40:00Z"/>
                <w:rPrChange w:id="964" w:author="Rick Avila" w:date="2018-11-18T08:41:00Z">
                  <w:rPr>
                    <w:ins w:id="965" w:author="Rick Avila" w:date="2018-11-18T08:40:00Z"/>
                    <w:b/>
                  </w:rPr>
                </w:rPrChange>
              </w:rPr>
            </w:pPr>
            <w:ins w:id="966" w:author="Rick Avila" w:date="2018-11-18T08:40:00Z">
              <w:r w:rsidRPr="00DC6357">
                <w:rPr>
                  <w:rPrChange w:id="967" w:author="Rick Avila" w:date="2018-11-18T08:41:00Z">
                    <w:rPr>
                      <w:b/>
                    </w:rPr>
                  </w:rPrChange>
                </w:rPr>
                <w:t>or</w:t>
              </w:r>
            </w:ins>
          </w:p>
          <w:p w14:paraId="75DB3457" w14:textId="4D521E1C" w:rsidR="002F2456" w:rsidRDefault="002F2456">
            <w:pPr>
              <w:widowControl/>
              <w:autoSpaceDE/>
              <w:autoSpaceDN/>
              <w:adjustRightInd/>
              <w:jc w:val="center"/>
              <w:rPr>
                <w:ins w:id="968" w:author="Rick Avila" w:date="2018-11-18T08:40:00Z"/>
              </w:rPr>
            </w:pPr>
            <w:ins w:id="969" w:author="Rick Avila" w:date="2018-10-20T21:19:00Z">
              <w:r w:rsidRPr="002F2456">
                <w:rPr>
                  <w:b/>
                  <w:rPrChange w:id="970" w:author="Rick Avila" w:date="2018-10-20T21:20:00Z">
                    <w:rPr/>
                  </w:rPrChange>
                </w:rPr>
                <w:t>Technologist</w:t>
              </w:r>
              <w:r>
                <w:t xml:space="preserve"> </w:t>
              </w:r>
            </w:ins>
          </w:p>
          <w:p w14:paraId="260CEE42" w14:textId="6C352179" w:rsidR="00DC6357" w:rsidRDefault="00DC6357">
            <w:pPr>
              <w:widowControl/>
              <w:autoSpaceDE/>
              <w:autoSpaceDN/>
              <w:adjustRightInd/>
              <w:jc w:val="center"/>
              <w:rPr>
                <w:ins w:id="971" w:author="Rick Avila" w:date="2018-10-20T21:20:00Z"/>
              </w:rPr>
              <w:pPrChange w:id="972" w:author="Rick Avila" w:date="2018-10-20T22:20:00Z">
                <w:pPr>
                  <w:widowControl/>
                  <w:autoSpaceDE/>
                  <w:autoSpaceDN/>
                  <w:adjustRightInd/>
                </w:pPr>
              </w:pPrChange>
            </w:pPr>
            <w:ins w:id="973" w:author="Rick Avila" w:date="2018-11-18T08:40:00Z">
              <w:r>
                <w:t>or</w:t>
              </w:r>
            </w:ins>
          </w:p>
          <w:p w14:paraId="28005E25" w14:textId="457A09EA" w:rsidR="002F2456" w:rsidRDefault="002F2456">
            <w:pPr>
              <w:widowControl/>
              <w:autoSpaceDE/>
              <w:autoSpaceDN/>
              <w:adjustRightInd/>
              <w:jc w:val="center"/>
              <w:rPr>
                <w:ins w:id="974" w:author="Rick Avila" w:date="2018-10-20T21:12:00Z"/>
              </w:rPr>
              <w:pPrChange w:id="975" w:author="Rick Avila" w:date="2018-10-20T22:20:00Z">
                <w:pPr>
                  <w:widowControl/>
                  <w:autoSpaceDE/>
                  <w:autoSpaceDN/>
                  <w:adjustRightInd/>
                </w:pPr>
              </w:pPrChange>
            </w:pPr>
            <w:ins w:id="976" w:author="Rick Avila" w:date="2018-10-20T21:19:00Z">
              <w:r w:rsidRPr="002F2456">
                <w:rPr>
                  <w:b/>
                  <w:rPrChange w:id="977" w:author="Rick Avila" w:date="2018-10-20T21:20:00Z">
                    <w:rPr/>
                  </w:rPrChange>
                </w:rPr>
                <w:t xml:space="preserve">Medical </w:t>
              </w:r>
            </w:ins>
            <w:ins w:id="978" w:author="Rick Avila" w:date="2018-10-20T21:20:00Z">
              <w:r w:rsidRPr="002F2456">
                <w:rPr>
                  <w:b/>
                  <w:rPrChange w:id="979" w:author="Rick Avila" w:date="2018-10-20T21:20:00Z">
                    <w:rPr/>
                  </w:rPrChange>
                </w:rPr>
                <w:t>Physicist</w:t>
              </w:r>
            </w:ins>
          </w:p>
        </w:tc>
        <w:tc>
          <w:tcPr>
            <w:tcW w:w="1569" w:type="dxa"/>
            <w:vAlign w:val="center"/>
            <w:tcPrChange w:id="980" w:author="Rick Avila" w:date="2018-10-20T22:20:00Z">
              <w:tcPr>
                <w:tcW w:w="1569" w:type="dxa"/>
                <w:gridSpan w:val="2"/>
                <w:vAlign w:val="center"/>
              </w:tcPr>
            </w:tcPrChange>
          </w:tcPr>
          <w:p w14:paraId="3AD40B59" w14:textId="36F354CC" w:rsidR="009D3CED" w:rsidRDefault="009D3CED" w:rsidP="009D3CED">
            <w:pPr>
              <w:widowControl/>
              <w:autoSpaceDE/>
              <w:autoSpaceDN/>
              <w:adjustRightInd/>
              <w:jc w:val="center"/>
              <w:rPr>
                <w:ins w:id="981" w:author="Rick Avila" w:date="2018-10-20T22:29:00Z"/>
                <w:rFonts w:asciiTheme="majorHAnsi" w:hAnsiTheme="majorHAnsi" w:cstheme="majorHAnsi"/>
              </w:rPr>
            </w:pPr>
            <w:ins w:id="982" w:author="Rick Avila" w:date="2018-10-20T22:2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3128704F" w14:textId="73C4372F" w:rsidR="002F2456" w:rsidRDefault="009D3CED">
            <w:pPr>
              <w:widowControl/>
              <w:autoSpaceDE/>
              <w:autoSpaceDN/>
              <w:adjustRightInd/>
              <w:jc w:val="center"/>
              <w:rPr>
                <w:ins w:id="983" w:author="Rick Avila" w:date="2018-10-20T21:12:00Z"/>
              </w:rPr>
              <w:pPrChange w:id="984" w:author="Rick Avila" w:date="2018-10-20T21:13:00Z">
                <w:pPr>
                  <w:widowControl/>
                  <w:autoSpaceDE/>
                  <w:autoSpaceDN/>
                  <w:adjustRightInd/>
                </w:pPr>
              </w:pPrChange>
            </w:pPr>
            <w:ins w:id="985" w:author="Rick Avila" w:date="2018-10-20T22:29:00Z">
              <w:r w:rsidRPr="007A5208">
                <w:rPr>
                  <w:rFonts w:ascii="Symbol" w:hAnsi="Symbol"/>
                </w:rPr>
                <w:t></w:t>
              </w:r>
              <w:r w:rsidRPr="007A5208">
                <w:rPr>
                  <w:rFonts w:ascii="Symbol" w:hAnsi="Symbol"/>
                </w:rPr>
                <w:t></w:t>
              </w:r>
              <w:r>
                <w:rPr>
                  <w:rFonts w:asciiTheme="majorHAnsi" w:hAnsiTheme="majorHAnsi" w:cstheme="majorHAnsi"/>
                </w:rPr>
                <w:t>No</w:t>
              </w:r>
            </w:ins>
          </w:p>
        </w:tc>
      </w:tr>
      <w:tr w:rsidR="00F571E3" w14:paraId="282A6C65" w14:textId="77777777" w:rsidTr="005E74F7">
        <w:trPr>
          <w:jc w:val="center"/>
          <w:ins w:id="986" w:author="Rick Avila" w:date="2018-11-18T08:53:00Z"/>
        </w:trPr>
        <w:tc>
          <w:tcPr>
            <w:tcW w:w="725" w:type="dxa"/>
          </w:tcPr>
          <w:p w14:paraId="6E6C76F7" w14:textId="547E1BB8" w:rsidR="00F571E3" w:rsidRDefault="00F571E3" w:rsidP="002F2456">
            <w:pPr>
              <w:widowControl/>
              <w:autoSpaceDE/>
              <w:autoSpaceDN/>
              <w:adjustRightInd/>
              <w:jc w:val="center"/>
              <w:rPr>
                <w:ins w:id="987" w:author="Rick Avila" w:date="2018-11-18T08:53:00Z"/>
                <w:b/>
              </w:rPr>
            </w:pPr>
            <w:ins w:id="988" w:author="Rick Avila" w:date="2018-11-18T08:53:00Z">
              <w:r>
                <w:rPr>
                  <w:b/>
                </w:rPr>
                <w:lastRenderedPageBreak/>
                <w:t>3.0</w:t>
              </w:r>
            </w:ins>
          </w:p>
        </w:tc>
        <w:tc>
          <w:tcPr>
            <w:tcW w:w="6733" w:type="dxa"/>
          </w:tcPr>
          <w:p w14:paraId="25BF986F" w14:textId="41BAC897" w:rsidR="00B776F3" w:rsidRPr="00AF3CC8" w:rsidRDefault="00B776F3" w:rsidP="00B776F3">
            <w:pPr>
              <w:widowControl/>
              <w:autoSpaceDE/>
              <w:autoSpaceDN/>
              <w:adjustRightInd/>
              <w:rPr>
                <w:ins w:id="989" w:author="Rick Avila" w:date="2018-11-18T08:54:00Z"/>
                <w:b/>
              </w:rPr>
            </w:pPr>
            <w:ins w:id="990" w:author="Rick Avila" w:date="2018-11-18T08:54:00Z">
              <w:r>
                <w:rPr>
                  <w:b/>
                </w:rPr>
                <w:t>CT Nodule Analysis Software</w:t>
              </w:r>
              <w:r w:rsidRPr="00AF3CC8">
                <w:rPr>
                  <w:b/>
                </w:rPr>
                <w:t xml:space="preserve"> Verification</w:t>
              </w:r>
            </w:ins>
          </w:p>
          <w:p w14:paraId="521CD80B" w14:textId="340F4D92" w:rsidR="00F571E3" w:rsidRPr="00A203F2" w:rsidRDefault="00B776F3" w:rsidP="00B776F3">
            <w:pPr>
              <w:pStyle w:val="ListParagraph"/>
              <w:widowControl/>
              <w:autoSpaceDE/>
              <w:autoSpaceDN/>
              <w:adjustRightInd/>
              <w:spacing w:after="120"/>
              <w:ind w:left="12"/>
              <w:contextualSpacing w:val="0"/>
              <w:rPr>
                <w:ins w:id="991" w:author="Rick Avila" w:date="2018-11-18T08:53:00Z"/>
              </w:rPr>
              <w:pPrChange w:id="992" w:author="Rick Avila" w:date="2018-11-18T08:56:00Z">
                <w:pPr>
                  <w:pStyle w:val="ListParagraph"/>
                  <w:widowControl/>
                  <w:autoSpaceDE/>
                  <w:autoSpaceDN/>
                  <w:adjustRightInd/>
                  <w:spacing w:after="120"/>
                  <w:ind w:left="295"/>
                  <w:contextualSpacing w:val="0"/>
                </w:pPr>
              </w:pPrChange>
            </w:pPr>
            <w:ins w:id="993" w:author="Rick Avila" w:date="2018-11-18T08:54:00Z">
              <w:r>
                <w:t xml:space="preserve">For </w:t>
              </w:r>
            </w:ins>
            <w:ins w:id="994" w:author="Rick Avila" w:date="2018-11-18T09:01:00Z">
              <w:r>
                <w:t xml:space="preserve">each </w:t>
              </w:r>
            </w:ins>
            <w:ins w:id="995" w:author="Rick Avila" w:date="2018-11-18T08:54:00Z">
              <w:r>
                <w:t xml:space="preserve">CT nodule analysis software </w:t>
              </w:r>
            </w:ins>
            <w:ins w:id="996" w:author="Rick Avila" w:date="2018-11-18T09:01:00Z">
              <w:r>
                <w:t xml:space="preserve">system </w:t>
              </w:r>
            </w:ins>
            <w:ins w:id="997" w:author="Rick Avila" w:date="2018-11-18T08:54:00Z">
              <w:r>
                <w:t>to be used for lung cancer screening nodule measurement</w:t>
              </w:r>
              <w:r>
                <w:t>:</w:t>
              </w:r>
            </w:ins>
          </w:p>
        </w:tc>
        <w:tc>
          <w:tcPr>
            <w:tcW w:w="1483" w:type="dxa"/>
            <w:vAlign w:val="center"/>
          </w:tcPr>
          <w:p w14:paraId="3798F0A5" w14:textId="77777777" w:rsidR="00F571E3" w:rsidRDefault="00F571E3">
            <w:pPr>
              <w:widowControl/>
              <w:autoSpaceDE/>
              <w:autoSpaceDN/>
              <w:adjustRightInd/>
              <w:jc w:val="center"/>
              <w:rPr>
                <w:ins w:id="998" w:author="Rick Avila" w:date="2018-11-18T08:53:00Z"/>
                <w:b/>
              </w:rPr>
            </w:pPr>
          </w:p>
        </w:tc>
        <w:tc>
          <w:tcPr>
            <w:tcW w:w="1569" w:type="dxa"/>
            <w:vAlign w:val="center"/>
          </w:tcPr>
          <w:p w14:paraId="0154AAD5" w14:textId="77777777" w:rsidR="00F571E3" w:rsidRDefault="00F571E3" w:rsidP="009D3CED">
            <w:pPr>
              <w:widowControl/>
              <w:autoSpaceDE/>
              <w:autoSpaceDN/>
              <w:adjustRightInd/>
              <w:jc w:val="center"/>
              <w:rPr>
                <w:ins w:id="999" w:author="Rick Avila" w:date="2018-11-18T08:53:00Z"/>
                <w:rFonts w:ascii="Symbol" w:hAnsi="Symbol"/>
              </w:rPr>
            </w:pPr>
          </w:p>
        </w:tc>
      </w:tr>
      <w:tr w:rsidR="00B776F3" w14:paraId="4EEFEED8" w14:textId="77777777" w:rsidTr="00B776F3">
        <w:tblPrEx>
          <w:tblW w:w="0" w:type="auto"/>
          <w:jc w:val="center"/>
          <w:tblPrExChange w:id="1000" w:author="Rick Avila" w:date="2018-11-18T09:02:00Z">
            <w:tblPrEx>
              <w:tblW w:w="0" w:type="auto"/>
              <w:jc w:val="center"/>
            </w:tblPrEx>
          </w:tblPrExChange>
        </w:tblPrEx>
        <w:trPr>
          <w:jc w:val="center"/>
          <w:ins w:id="1001" w:author="Rick Avila" w:date="2018-11-18T08:55:00Z"/>
          <w:trPrChange w:id="1002" w:author="Rick Avila" w:date="2018-11-18T09:02:00Z">
            <w:trPr>
              <w:jc w:val="center"/>
            </w:trPr>
          </w:trPrChange>
        </w:trPr>
        <w:tc>
          <w:tcPr>
            <w:tcW w:w="725" w:type="dxa"/>
            <w:tcPrChange w:id="1003" w:author="Rick Avila" w:date="2018-11-18T09:02:00Z">
              <w:tcPr>
                <w:tcW w:w="725" w:type="dxa"/>
              </w:tcPr>
            </w:tcPrChange>
          </w:tcPr>
          <w:p w14:paraId="5FFDAF02" w14:textId="6237E91B" w:rsidR="00B776F3" w:rsidRDefault="00B776F3" w:rsidP="00B776F3">
            <w:pPr>
              <w:widowControl/>
              <w:autoSpaceDE/>
              <w:autoSpaceDN/>
              <w:adjustRightInd/>
              <w:jc w:val="center"/>
              <w:rPr>
                <w:ins w:id="1004" w:author="Rick Avila" w:date="2018-11-18T08:55:00Z"/>
                <w:b/>
              </w:rPr>
            </w:pPr>
            <w:ins w:id="1005" w:author="Rick Avila" w:date="2018-11-18T08:55:00Z">
              <w:r>
                <w:rPr>
                  <w:b/>
                </w:rPr>
                <w:t>3.1</w:t>
              </w:r>
            </w:ins>
          </w:p>
        </w:tc>
        <w:tc>
          <w:tcPr>
            <w:tcW w:w="6733" w:type="dxa"/>
            <w:tcPrChange w:id="1006" w:author="Rick Avila" w:date="2018-11-18T09:02:00Z">
              <w:tcPr>
                <w:tcW w:w="6733" w:type="dxa"/>
                <w:gridSpan w:val="3"/>
              </w:tcPr>
            </w:tcPrChange>
          </w:tcPr>
          <w:p w14:paraId="222FCF86" w14:textId="49956835" w:rsidR="00B776F3" w:rsidRPr="00B776F3" w:rsidRDefault="00B776F3" w:rsidP="00B776F3">
            <w:pPr>
              <w:widowControl/>
              <w:autoSpaceDE/>
              <w:autoSpaceDN/>
              <w:adjustRightInd/>
              <w:ind w:left="295"/>
              <w:rPr>
                <w:ins w:id="1007" w:author="Rick Avila" w:date="2018-11-18T08:55:00Z"/>
                <w:rPrChange w:id="1008" w:author="Rick Avila" w:date="2018-11-18T08:57:00Z">
                  <w:rPr>
                    <w:ins w:id="1009" w:author="Rick Avila" w:date="2018-11-18T08:55:00Z"/>
                    <w:b/>
                  </w:rPr>
                </w:rPrChange>
              </w:rPr>
              <w:pPrChange w:id="1010" w:author="Rick Avila" w:date="2018-11-18T08:56:00Z">
                <w:pPr>
                  <w:widowControl/>
                  <w:autoSpaceDE/>
                  <w:autoSpaceDN/>
                  <w:adjustRightInd/>
                </w:pPr>
              </w:pPrChange>
            </w:pPr>
            <w:ins w:id="1011" w:author="Rick Avila" w:date="2018-11-18T08:59:00Z">
              <w:r>
                <w:t>Verify that the CT nodule analysis software is FDA approved.</w:t>
              </w:r>
            </w:ins>
          </w:p>
        </w:tc>
        <w:tc>
          <w:tcPr>
            <w:tcW w:w="1483" w:type="dxa"/>
            <w:vAlign w:val="center"/>
            <w:tcPrChange w:id="1012" w:author="Rick Avila" w:date="2018-11-18T09:02:00Z">
              <w:tcPr>
                <w:tcW w:w="1483" w:type="dxa"/>
                <w:gridSpan w:val="2"/>
                <w:vAlign w:val="center"/>
              </w:tcPr>
            </w:tcPrChange>
          </w:tcPr>
          <w:p w14:paraId="3CC3363B" w14:textId="77777777" w:rsidR="00B776F3" w:rsidRDefault="00B776F3" w:rsidP="00B776F3">
            <w:pPr>
              <w:widowControl/>
              <w:autoSpaceDE/>
              <w:autoSpaceDN/>
              <w:adjustRightInd/>
              <w:jc w:val="center"/>
              <w:rPr>
                <w:ins w:id="1013" w:author="Rick Avila" w:date="2018-11-18T09:02:00Z"/>
                <w:b/>
              </w:rPr>
            </w:pPr>
            <w:ins w:id="1014" w:author="Rick Avila" w:date="2018-11-18T08:57:00Z">
              <w:r w:rsidRPr="008924D8">
                <w:rPr>
                  <w:b/>
                </w:rPr>
                <w:t>Radiologist</w:t>
              </w:r>
            </w:ins>
          </w:p>
          <w:p w14:paraId="212ED04C" w14:textId="75D30A95" w:rsidR="00B776F3" w:rsidRPr="00B776F3" w:rsidRDefault="00B776F3" w:rsidP="00B776F3">
            <w:pPr>
              <w:widowControl/>
              <w:autoSpaceDE/>
              <w:autoSpaceDN/>
              <w:adjustRightInd/>
              <w:jc w:val="center"/>
              <w:rPr>
                <w:ins w:id="1015" w:author="Rick Avila" w:date="2018-11-18T09:02:00Z"/>
                <w:rPrChange w:id="1016" w:author="Rick Avila" w:date="2018-11-18T09:02:00Z">
                  <w:rPr>
                    <w:ins w:id="1017" w:author="Rick Avila" w:date="2018-11-18T09:02:00Z"/>
                    <w:b/>
                  </w:rPr>
                </w:rPrChange>
              </w:rPr>
            </w:pPr>
            <w:ins w:id="1018" w:author="Rick Avila" w:date="2018-11-18T09:02:00Z">
              <w:r w:rsidRPr="00B776F3">
                <w:rPr>
                  <w:rPrChange w:id="1019" w:author="Rick Avila" w:date="2018-11-18T09:02:00Z">
                    <w:rPr>
                      <w:b/>
                    </w:rPr>
                  </w:rPrChange>
                </w:rPr>
                <w:t xml:space="preserve">or </w:t>
              </w:r>
            </w:ins>
          </w:p>
          <w:p w14:paraId="1F38FB75" w14:textId="04DB6EAD" w:rsidR="00B776F3" w:rsidRDefault="002C7DC8" w:rsidP="00B776F3">
            <w:pPr>
              <w:widowControl/>
              <w:autoSpaceDE/>
              <w:autoSpaceDN/>
              <w:adjustRightInd/>
              <w:jc w:val="center"/>
              <w:rPr>
                <w:ins w:id="1020" w:author="Rick Avila" w:date="2018-11-18T08:55:00Z"/>
                <w:b/>
              </w:rPr>
            </w:pPr>
            <w:ins w:id="1021" w:author="Rick Avila" w:date="2018-11-18T09:19:00Z">
              <w:r>
                <w:rPr>
                  <w:b/>
                </w:rPr>
                <w:t>Image Analyst</w:t>
              </w:r>
            </w:ins>
          </w:p>
        </w:tc>
        <w:tc>
          <w:tcPr>
            <w:tcW w:w="1569" w:type="dxa"/>
            <w:vAlign w:val="center"/>
            <w:tcPrChange w:id="1022" w:author="Rick Avila" w:date="2018-11-18T09:02:00Z">
              <w:tcPr>
                <w:tcW w:w="1569" w:type="dxa"/>
                <w:gridSpan w:val="2"/>
                <w:vAlign w:val="center"/>
              </w:tcPr>
            </w:tcPrChange>
          </w:tcPr>
          <w:p w14:paraId="75CD4EC2" w14:textId="77777777" w:rsidR="00B776F3" w:rsidRDefault="00B776F3" w:rsidP="00B776F3">
            <w:pPr>
              <w:widowControl/>
              <w:autoSpaceDE/>
              <w:autoSpaceDN/>
              <w:adjustRightInd/>
              <w:jc w:val="center"/>
              <w:rPr>
                <w:ins w:id="1023" w:author="Rick Avila" w:date="2018-11-18T08:56:00Z"/>
                <w:rFonts w:asciiTheme="majorHAnsi" w:hAnsiTheme="majorHAnsi" w:cstheme="majorHAnsi"/>
              </w:rPr>
            </w:pPr>
            <w:ins w:id="1024" w:author="Rick Avila" w:date="2018-11-18T08:56: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68137EAF" w14:textId="60535246" w:rsidR="00B776F3" w:rsidRDefault="00B776F3" w:rsidP="00B776F3">
            <w:pPr>
              <w:widowControl/>
              <w:autoSpaceDE/>
              <w:autoSpaceDN/>
              <w:adjustRightInd/>
              <w:jc w:val="center"/>
              <w:rPr>
                <w:ins w:id="1025" w:author="Rick Avila" w:date="2018-11-18T08:55:00Z"/>
                <w:rFonts w:ascii="Symbol" w:hAnsi="Symbol"/>
              </w:rPr>
            </w:pPr>
            <w:ins w:id="1026" w:author="Rick Avila" w:date="2018-11-18T08:56: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66458622" w14:textId="77777777" w:rsidTr="005E74F7">
        <w:trPr>
          <w:jc w:val="center"/>
          <w:ins w:id="1027" w:author="Rick Avila" w:date="2018-11-18T09:00:00Z"/>
        </w:trPr>
        <w:tc>
          <w:tcPr>
            <w:tcW w:w="725" w:type="dxa"/>
          </w:tcPr>
          <w:p w14:paraId="7C4E4B19" w14:textId="23F42E55" w:rsidR="00B776F3" w:rsidRDefault="00B776F3" w:rsidP="00B776F3">
            <w:pPr>
              <w:widowControl/>
              <w:autoSpaceDE/>
              <w:autoSpaceDN/>
              <w:adjustRightInd/>
              <w:jc w:val="center"/>
              <w:rPr>
                <w:ins w:id="1028" w:author="Rick Avila" w:date="2018-11-18T09:00:00Z"/>
                <w:b/>
              </w:rPr>
            </w:pPr>
            <w:ins w:id="1029" w:author="Rick Avila" w:date="2018-11-18T09:00:00Z">
              <w:r>
                <w:rPr>
                  <w:b/>
                </w:rPr>
                <w:t>3.2</w:t>
              </w:r>
            </w:ins>
          </w:p>
        </w:tc>
        <w:tc>
          <w:tcPr>
            <w:tcW w:w="6733" w:type="dxa"/>
          </w:tcPr>
          <w:p w14:paraId="62A3FEBB" w14:textId="6E1D65F2" w:rsidR="00B776F3" w:rsidRDefault="00B776F3" w:rsidP="00B776F3">
            <w:pPr>
              <w:widowControl/>
              <w:autoSpaceDE/>
              <w:autoSpaceDN/>
              <w:adjustRightInd/>
              <w:ind w:left="295"/>
              <w:rPr>
                <w:ins w:id="1030" w:author="Rick Avila" w:date="2018-11-18T09:00:00Z"/>
              </w:rPr>
            </w:pPr>
            <w:ins w:id="1031" w:author="Rick Avila" w:date="2018-11-18T09:03:00Z">
              <w:r>
                <w:t>Download</w:t>
              </w:r>
            </w:ins>
            <w:ins w:id="1032" w:author="Rick Avila" w:date="2018-11-18T09:08:00Z">
              <w:r w:rsidR="001705AE">
                <w:t xml:space="preserve"> </w:t>
              </w:r>
            </w:ins>
            <w:ins w:id="1033" w:author="Rick Avila" w:date="2018-11-18T09:04:00Z">
              <w:r w:rsidR="001705AE">
                <w:t xml:space="preserve">the clinical site </w:t>
              </w:r>
            </w:ins>
            <w:ins w:id="1034" w:author="Rick Avila" w:date="2018-11-18T09:05:00Z">
              <w:r w:rsidR="001705AE">
                <w:t xml:space="preserve">conformance verification </w:t>
              </w:r>
            </w:ins>
            <w:ins w:id="1035" w:author="Rick Avila" w:date="2018-11-18T09:04:00Z">
              <w:r w:rsidR="001705AE">
                <w:t>data</w:t>
              </w:r>
            </w:ins>
            <w:ins w:id="1036" w:author="Rick Avila" w:date="2018-11-18T09:05:00Z">
              <w:r w:rsidR="001705AE">
                <w:t xml:space="preserve"> zip file</w:t>
              </w:r>
            </w:ins>
            <w:ins w:id="1037" w:author="Rick Avila" w:date="2018-11-18T09:04:00Z">
              <w:r w:rsidR="001705AE">
                <w:t xml:space="preserve"> </w:t>
              </w:r>
            </w:ins>
            <w:ins w:id="1038" w:author="Rick Avila" w:date="2018-11-18T09:08:00Z">
              <w:r w:rsidR="001705AE">
                <w:t>and nodule mea</w:t>
              </w:r>
            </w:ins>
            <w:ins w:id="1039" w:author="Rick Avila" w:date="2018-11-18T09:09:00Z">
              <w:r w:rsidR="001705AE">
                <w:t xml:space="preserve">surement </w:t>
              </w:r>
            </w:ins>
            <w:ins w:id="1040" w:author="Rick Avila" w:date="2018-11-18T09:08:00Z">
              <w:r w:rsidR="001705AE">
                <w:t xml:space="preserve">spreadsheet </w:t>
              </w:r>
            </w:ins>
            <w:ins w:id="1041" w:author="Rick Avila" w:date="2018-11-18T09:04:00Z">
              <w:r w:rsidR="001705AE">
                <w:t xml:space="preserve">from the </w:t>
              </w:r>
              <w:r w:rsidR="001705AE">
                <w:t xml:space="preserve">Conformance Section of the </w:t>
              </w:r>
              <w:r w:rsidR="001705AE">
                <w:rPr>
                  <w:rStyle w:val="Hyperlink"/>
                </w:rPr>
                <w:fldChar w:fldCharType="begin"/>
              </w:r>
              <w:r w:rsidR="001705AE">
                <w:rPr>
                  <w:rStyle w:val="Hyperlink"/>
                </w:rPr>
                <w:instrText xml:space="preserve"> HYPERLINK "https://qibawiki.rsna.org/index.php/CT_Small_Lung_Nodule_Biomarker_Ctte" </w:instrText>
              </w:r>
              <w:r w:rsidR="001705AE">
                <w:rPr>
                  <w:rStyle w:val="Hyperlink"/>
                </w:rPr>
                <w:fldChar w:fldCharType="separate"/>
              </w:r>
              <w:r w:rsidR="001705AE" w:rsidRPr="006C2EAF">
                <w:rPr>
                  <w:rStyle w:val="Hyperlink"/>
                </w:rPr>
                <w:t>QIBA Small Lung Nodule Profile Wiki page</w:t>
              </w:r>
              <w:r w:rsidR="001705AE">
                <w:rPr>
                  <w:rStyle w:val="Hyperlink"/>
                </w:rPr>
                <w:fldChar w:fldCharType="end"/>
              </w:r>
            </w:ins>
            <w:ins w:id="1042" w:author="Rick Avila" w:date="2018-11-18T09:07:00Z">
              <w:r w:rsidR="001705AE" w:rsidRPr="001705AE">
                <w:rPr>
                  <w:rPrChange w:id="1043" w:author="Rick Avila" w:date="2018-11-18T09:11:00Z">
                    <w:rPr>
                      <w:rStyle w:val="Hyperlink"/>
                    </w:rPr>
                  </w:rPrChange>
                </w:rPr>
                <w:t xml:space="preserve"> (</w:t>
              </w:r>
            </w:ins>
            <w:ins w:id="1044" w:author="Rick Avila" w:date="2018-11-18T09:06:00Z">
              <w:r w:rsidR="001705AE" w:rsidRPr="001705AE">
                <w:rPr>
                  <w:rPrChange w:id="1045" w:author="Rick Avila" w:date="2018-11-18T09:06:00Z">
                    <w:rPr>
                      <w:rStyle w:val="Hyperlink"/>
                    </w:rPr>
                  </w:rPrChange>
                </w:rPr>
                <w:t>which</w:t>
              </w:r>
              <w:r w:rsidR="001705AE">
                <w:t xml:space="preserve"> contains five pairs of </w:t>
              </w:r>
            </w:ins>
            <w:ins w:id="1046" w:author="Rick Avila" w:date="2018-11-18T09:07:00Z">
              <w:r w:rsidR="001705AE">
                <w:t>nodule scans)</w:t>
              </w:r>
            </w:ins>
            <w:ins w:id="1047" w:author="Rick Avila" w:date="2018-11-18T09:08:00Z">
              <w:r w:rsidR="001705AE">
                <w:t>. P</w:t>
              </w:r>
            </w:ins>
            <w:ins w:id="1048" w:author="Rick Avila" w:date="2018-11-18T09:09:00Z">
              <w:r w:rsidR="001705AE">
                <w:t xml:space="preserve">erform nodule </w:t>
              </w:r>
            </w:ins>
            <w:ins w:id="1049" w:author="Rick Avila" w:date="2018-11-18T09:11:00Z">
              <w:r w:rsidR="001705AE">
                <w:t xml:space="preserve">volume </w:t>
              </w:r>
            </w:ins>
            <w:ins w:id="1050" w:author="Rick Avila" w:date="2018-11-18T09:09:00Z">
              <w:r w:rsidR="001705AE">
                <w:t xml:space="preserve">measurements </w:t>
              </w:r>
            </w:ins>
            <w:ins w:id="1051" w:author="Rick Avila" w:date="2018-11-18T09:11:00Z">
              <w:r w:rsidR="001705AE">
                <w:t xml:space="preserve">and </w:t>
              </w:r>
            </w:ins>
            <w:ins w:id="1052" w:author="Rick Avila" w:date="2018-11-18T09:09:00Z">
              <w:r w:rsidR="001705AE">
                <w:t>for all of the nodules liste</w:t>
              </w:r>
            </w:ins>
            <w:ins w:id="1053" w:author="Rick Avila" w:date="2018-11-18T09:11:00Z">
              <w:r w:rsidR="001705AE">
                <w:t>d. E</w:t>
              </w:r>
            </w:ins>
            <w:ins w:id="1054" w:author="Rick Avila" w:date="2018-11-18T09:09:00Z">
              <w:r w:rsidR="001705AE">
                <w:t xml:space="preserve">mail </w:t>
              </w:r>
            </w:ins>
            <w:ins w:id="1055" w:author="Rick Avila" w:date="2018-11-18T09:10:00Z">
              <w:r w:rsidR="001705AE">
                <w:t xml:space="preserve">the nodule </w:t>
              </w:r>
            </w:ins>
            <w:ins w:id="1056" w:author="Rick Avila" w:date="2018-11-18T09:11:00Z">
              <w:r w:rsidR="001705AE">
                <w:t>volum</w:t>
              </w:r>
            </w:ins>
            <w:ins w:id="1057" w:author="Rick Avila" w:date="2018-11-18T09:12:00Z">
              <w:r w:rsidR="001705AE">
                <w:t xml:space="preserve">e </w:t>
              </w:r>
            </w:ins>
            <w:ins w:id="1058" w:author="Rick Avila" w:date="2018-11-18T09:10:00Z">
              <w:r w:rsidR="001705AE">
                <w:t xml:space="preserve">measurement spreadsheet to the email listed in the  </w:t>
              </w:r>
              <w:r w:rsidR="001705AE">
                <w:t xml:space="preserve">Conformance Section of the </w:t>
              </w:r>
              <w:r w:rsidR="001705AE">
                <w:rPr>
                  <w:rStyle w:val="Hyperlink"/>
                </w:rPr>
                <w:fldChar w:fldCharType="begin"/>
              </w:r>
              <w:r w:rsidR="001705AE">
                <w:rPr>
                  <w:rStyle w:val="Hyperlink"/>
                </w:rPr>
                <w:instrText xml:space="preserve"> HYPERLINK "https://qibawiki.rsna.org/index.php/CT_Small_Lung_Nodule_Biomarker_Ctte" </w:instrText>
              </w:r>
              <w:r w:rsidR="001705AE">
                <w:rPr>
                  <w:rStyle w:val="Hyperlink"/>
                </w:rPr>
                <w:fldChar w:fldCharType="separate"/>
              </w:r>
              <w:r w:rsidR="001705AE" w:rsidRPr="006C2EAF">
                <w:rPr>
                  <w:rStyle w:val="Hyperlink"/>
                </w:rPr>
                <w:t>QIBA Small Lung Nodule Profile Wiki page</w:t>
              </w:r>
              <w:r w:rsidR="001705AE">
                <w:rPr>
                  <w:rStyle w:val="Hyperlink"/>
                </w:rPr>
                <w:fldChar w:fldCharType="end"/>
              </w:r>
            </w:ins>
            <w:ins w:id="1059" w:author="Rick Avila" w:date="2018-11-18T09:12:00Z">
              <w:r w:rsidR="001705AE" w:rsidRPr="001705AE">
                <w:rPr>
                  <w:rPrChange w:id="1060" w:author="Rick Avila" w:date="2018-11-18T09:12:00Z">
                    <w:rPr>
                      <w:rStyle w:val="Hyperlink"/>
                    </w:rPr>
                  </w:rPrChange>
                </w:rPr>
                <w:t xml:space="preserve"> and</w:t>
              </w:r>
              <w:r w:rsidR="001705AE">
                <w:t xml:space="preserve"> </w:t>
              </w:r>
            </w:ins>
            <w:ins w:id="1061" w:author="Rick Avila" w:date="2018-11-18T09:13:00Z">
              <w:r w:rsidR="001705AE">
                <w:t>obtain a passing nodule volume measurement software report.</w:t>
              </w:r>
            </w:ins>
          </w:p>
        </w:tc>
        <w:tc>
          <w:tcPr>
            <w:tcW w:w="1483" w:type="dxa"/>
            <w:vAlign w:val="center"/>
          </w:tcPr>
          <w:p w14:paraId="3352D49F" w14:textId="77777777" w:rsidR="001705AE" w:rsidRDefault="001705AE" w:rsidP="001705AE">
            <w:pPr>
              <w:widowControl/>
              <w:autoSpaceDE/>
              <w:autoSpaceDN/>
              <w:adjustRightInd/>
              <w:jc w:val="center"/>
              <w:rPr>
                <w:ins w:id="1062" w:author="Rick Avila" w:date="2018-11-18T09:07:00Z"/>
                <w:b/>
              </w:rPr>
            </w:pPr>
            <w:ins w:id="1063" w:author="Rick Avila" w:date="2018-11-18T09:07:00Z">
              <w:r w:rsidRPr="008924D8">
                <w:rPr>
                  <w:b/>
                </w:rPr>
                <w:t>Radiologist</w:t>
              </w:r>
            </w:ins>
          </w:p>
          <w:p w14:paraId="0BB3A025" w14:textId="77777777" w:rsidR="001705AE" w:rsidRPr="00AF3CC8" w:rsidRDefault="001705AE" w:rsidP="001705AE">
            <w:pPr>
              <w:widowControl/>
              <w:autoSpaceDE/>
              <w:autoSpaceDN/>
              <w:adjustRightInd/>
              <w:jc w:val="center"/>
              <w:rPr>
                <w:ins w:id="1064" w:author="Rick Avila" w:date="2018-11-18T09:07:00Z"/>
              </w:rPr>
            </w:pPr>
            <w:ins w:id="1065" w:author="Rick Avila" w:date="2018-11-18T09:07:00Z">
              <w:r w:rsidRPr="00AF3CC8">
                <w:t xml:space="preserve">or </w:t>
              </w:r>
            </w:ins>
          </w:p>
          <w:p w14:paraId="4870477D" w14:textId="70AB3005" w:rsidR="00B776F3" w:rsidRPr="008924D8" w:rsidRDefault="00B25945" w:rsidP="001705AE">
            <w:pPr>
              <w:widowControl/>
              <w:autoSpaceDE/>
              <w:autoSpaceDN/>
              <w:adjustRightInd/>
              <w:jc w:val="center"/>
              <w:rPr>
                <w:ins w:id="1066" w:author="Rick Avila" w:date="2018-11-18T09:00:00Z"/>
                <w:b/>
              </w:rPr>
            </w:pPr>
            <w:ins w:id="1067" w:author="Rick Avila" w:date="2018-11-18T09:19:00Z">
              <w:r>
                <w:rPr>
                  <w:b/>
                </w:rPr>
                <w:t>Image Analyst</w:t>
              </w:r>
            </w:ins>
          </w:p>
        </w:tc>
        <w:tc>
          <w:tcPr>
            <w:tcW w:w="1569" w:type="dxa"/>
            <w:vAlign w:val="center"/>
          </w:tcPr>
          <w:p w14:paraId="47CB9C4C" w14:textId="77777777" w:rsidR="001705AE" w:rsidRDefault="001705AE" w:rsidP="001705AE">
            <w:pPr>
              <w:widowControl/>
              <w:autoSpaceDE/>
              <w:autoSpaceDN/>
              <w:adjustRightInd/>
              <w:jc w:val="center"/>
              <w:rPr>
                <w:ins w:id="1068" w:author="Rick Avila" w:date="2018-11-18T09:07:00Z"/>
                <w:rFonts w:asciiTheme="majorHAnsi" w:hAnsiTheme="majorHAnsi" w:cstheme="majorHAnsi"/>
              </w:rPr>
            </w:pPr>
            <w:ins w:id="1069" w:author="Rick Avila" w:date="2018-11-18T09:07: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16737468" w14:textId="6937E1F4" w:rsidR="00B776F3" w:rsidRDefault="001705AE" w:rsidP="001705AE">
            <w:pPr>
              <w:widowControl/>
              <w:autoSpaceDE/>
              <w:autoSpaceDN/>
              <w:adjustRightInd/>
              <w:jc w:val="center"/>
              <w:rPr>
                <w:ins w:id="1070" w:author="Rick Avila" w:date="2018-11-18T09:00:00Z"/>
                <w:rFonts w:ascii="Symbol" w:hAnsi="Symbol"/>
              </w:rPr>
            </w:pPr>
            <w:ins w:id="1071" w:author="Rick Avila" w:date="2018-11-18T09:07: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49EA9CAF" w14:textId="77777777" w:rsidTr="005E74F7">
        <w:tblPrEx>
          <w:tblW w:w="0" w:type="auto"/>
          <w:jc w:val="center"/>
          <w:tblPrExChange w:id="1072" w:author="Rick Avila" w:date="2018-10-20T22:20:00Z">
            <w:tblPrEx>
              <w:tblW w:w="0" w:type="auto"/>
              <w:jc w:val="center"/>
            </w:tblPrEx>
          </w:tblPrExChange>
        </w:tblPrEx>
        <w:trPr>
          <w:jc w:val="center"/>
          <w:ins w:id="1073" w:author="Rick Avila" w:date="2018-10-20T21:21:00Z"/>
          <w:trPrChange w:id="1074" w:author="Rick Avila" w:date="2018-10-20T22:20:00Z">
            <w:trPr>
              <w:jc w:val="center"/>
            </w:trPr>
          </w:trPrChange>
        </w:trPr>
        <w:tc>
          <w:tcPr>
            <w:tcW w:w="10510" w:type="dxa"/>
            <w:gridSpan w:val="4"/>
            <w:vAlign w:val="center"/>
            <w:tcPrChange w:id="1075" w:author="Rick Avila" w:date="2018-10-20T22:20:00Z">
              <w:tcPr>
                <w:tcW w:w="10510" w:type="dxa"/>
                <w:gridSpan w:val="8"/>
              </w:tcPr>
            </w:tcPrChange>
          </w:tcPr>
          <w:p w14:paraId="2DF277CC" w14:textId="238E267F" w:rsidR="00B776F3" w:rsidRPr="007A5208" w:rsidRDefault="00B776F3" w:rsidP="00B776F3">
            <w:pPr>
              <w:widowControl/>
              <w:autoSpaceDE/>
              <w:autoSpaceDN/>
              <w:adjustRightInd/>
              <w:spacing w:before="120" w:after="120"/>
              <w:jc w:val="center"/>
              <w:rPr>
                <w:ins w:id="1076" w:author="Rick Avila" w:date="2018-10-20T21:21:00Z"/>
                <w:rFonts w:ascii="Symbol" w:hAnsi="Symbol"/>
              </w:rPr>
              <w:pPrChange w:id="1077" w:author="Rick Avila" w:date="2018-10-20T22:20:00Z">
                <w:pPr>
                  <w:widowControl/>
                  <w:autoSpaceDE/>
                  <w:autoSpaceDN/>
                  <w:adjustRightInd/>
                  <w:jc w:val="center"/>
                </w:pPr>
              </w:pPrChange>
            </w:pPr>
            <w:ins w:id="1078" w:author="Rick Avila" w:date="2018-10-20T21:22:00Z">
              <w:r>
                <w:rPr>
                  <w:b/>
                  <w:sz w:val="28"/>
                </w:rPr>
                <w:t>Performing</w:t>
              </w:r>
            </w:ins>
            <w:ins w:id="1079" w:author="Rick Avila" w:date="2018-10-20T21:21:00Z">
              <w:r w:rsidRPr="008924D8">
                <w:rPr>
                  <w:b/>
                  <w:sz w:val="28"/>
                </w:rPr>
                <w:t xml:space="preserve"> Lung Nodule Measurement</w:t>
              </w:r>
            </w:ins>
          </w:p>
        </w:tc>
      </w:tr>
      <w:tr w:rsidR="00B776F3" w14:paraId="3040C13E" w14:textId="77777777" w:rsidTr="002B383C">
        <w:tblPrEx>
          <w:tblW w:w="0" w:type="auto"/>
          <w:jc w:val="center"/>
          <w:tblPrExChange w:id="1080" w:author="Rick Avila" w:date="2018-10-20T22:23:00Z">
            <w:tblPrEx>
              <w:tblW w:w="0" w:type="auto"/>
              <w:jc w:val="center"/>
            </w:tblPrEx>
          </w:tblPrExChange>
        </w:tblPrEx>
        <w:trPr>
          <w:jc w:val="center"/>
          <w:ins w:id="1081" w:author="Rick Avila" w:date="2018-10-20T22:23:00Z"/>
          <w:trPrChange w:id="1082" w:author="Rick Avila" w:date="2018-10-20T22:23:00Z">
            <w:trPr>
              <w:jc w:val="center"/>
            </w:trPr>
          </w:trPrChange>
        </w:trPr>
        <w:tc>
          <w:tcPr>
            <w:tcW w:w="725" w:type="dxa"/>
            <w:tcPrChange w:id="1083" w:author="Rick Avila" w:date="2018-10-20T22:23:00Z">
              <w:tcPr>
                <w:tcW w:w="725" w:type="dxa"/>
              </w:tcPr>
            </w:tcPrChange>
          </w:tcPr>
          <w:p w14:paraId="38425512" w14:textId="1913499A" w:rsidR="00B776F3" w:rsidRDefault="00B776F3" w:rsidP="00B776F3">
            <w:pPr>
              <w:widowControl/>
              <w:autoSpaceDE/>
              <w:autoSpaceDN/>
              <w:adjustRightInd/>
              <w:jc w:val="center"/>
              <w:rPr>
                <w:ins w:id="1084" w:author="Rick Avila" w:date="2018-10-20T22:23:00Z"/>
                <w:b/>
              </w:rPr>
            </w:pPr>
            <w:ins w:id="1085" w:author="Rick Avila" w:date="2018-10-20T22:23:00Z">
              <w:r w:rsidRPr="008924D8">
                <w:rPr>
                  <w:b/>
                  <w:u w:val="single"/>
                </w:rPr>
                <w:t>Step</w:t>
              </w:r>
            </w:ins>
          </w:p>
        </w:tc>
        <w:tc>
          <w:tcPr>
            <w:tcW w:w="6733" w:type="dxa"/>
            <w:tcPrChange w:id="1086" w:author="Rick Avila" w:date="2018-10-20T22:23:00Z">
              <w:tcPr>
                <w:tcW w:w="6733" w:type="dxa"/>
                <w:gridSpan w:val="3"/>
              </w:tcPr>
            </w:tcPrChange>
          </w:tcPr>
          <w:p w14:paraId="63C67159" w14:textId="13FB47B4" w:rsidR="00B776F3" w:rsidRDefault="00B776F3" w:rsidP="00B776F3">
            <w:pPr>
              <w:widowControl/>
              <w:autoSpaceDE/>
              <w:autoSpaceDN/>
              <w:adjustRightInd/>
              <w:rPr>
                <w:ins w:id="1087" w:author="Rick Avila" w:date="2018-10-20T22:23:00Z"/>
                <w:b/>
              </w:rPr>
            </w:pPr>
            <w:ins w:id="1088" w:author="Rick Avila" w:date="2018-10-20T22:23:00Z">
              <w:r w:rsidRPr="008924D8">
                <w:rPr>
                  <w:b/>
                  <w:u w:val="single"/>
                </w:rPr>
                <w:t>Description</w:t>
              </w:r>
            </w:ins>
          </w:p>
        </w:tc>
        <w:tc>
          <w:tcPr>
            <w:tcW w:w="1483" w:type="dxa"/>
            <w:tcPrChange w:id="1089" w:author="Rick Avila" w:date="2018-10-20T22:23:00Z">
              <w:tcPr>
                <w:tcW w:w="1483" w:type="dxa"/>
                <w:gridSpan w:val="2"/>
                <w:vAlign w:val="center"/>
              </w:tcPr>
            </w:tcPrChange>
          </w:tcPr>
          <w:p w14:paraId="4EF74D0E" w14:textId="29FA850E" w:rsidR="00B776F3" w:rsidRPr="002F2456" w:rsidRDefault="00B776F3" w:rsidP="00B776F3">
            <w:pPr>
              <w:widowControl/>
              <w:autoSpaceDE/>
              <w:autoSpaceDN/>
              <w:adjustRightInd/>
              <w:jc w:val="center"/>
              <w:rPr>
                <w:ins w:id="1090" w:author="Rick Avila" w:date="2018-10-20T22:23:00Z"/>
                <w:b/>
              </w:rPr>
            </w:pPr>
            <w:ins w:id="1091" w:author="Rick Avila" w:date="2018-10-20T22:23:00Z">
              <w:r w:rsidRPr="008924D8">
                <w:rPr>
                  <w:b/>
                  <w:u w:val="single"/>
                </w:rPr>
                <w:t>Actor</w:t>
              </w:r>
            </w:ins>
          </w:p>
        </w:tc>
        <w:tc>
          <w:tcPr>
            <w:tcW w:w="1569" w:type="dxa"/>
            <w:tcPrChange w:id="1092" w:author="Rick Avila" w:date="2018-10-20T22:23:00Z">
              <w:tcPr>
                <w:tcW w:w="1569" w:type="dxa"/>
                <w:gridSpan w:val="2"/>
                <w:vAlign w:val="center"/>
              </w:tcPr>
            </w:tcPrChange>
          </w:tcPr>
          <w:p w14:paraId="0053F73E" w14:textId="0ACF3A90" w:rsidR="00B776F3" w:rsidRPr="007A5208" w:rsidRDefault="00B776F3" w:rsidP="00B776F3">
            <w:pPr>
              <w:widowControl/>
              <w:autoSpaceDE/>
              <w:autoSpaceDN/>
              <w:adjustRightInd/>
              <w:jc w:val="center"/>
              <w:rPr>
                <w:ins w:id="1093" w:author="Rick Avila" w:date="2018-10-20T22:23:00Z"/>
                <w:rFonts w:ascii="Symbol" w:hAnsi="Symbol"/>
              </w:rPr>
            </w:pPr>
            <w:ins w:id="1094" w:author="Rick Avila" w:date="2018-10-20T22:23:00Z">
              <w:r w:rsidRPr="008924D8">
                <w:rPr>
                  <w:b/>
                  <w:u w:val="single"/>
                </w:rPr>
                <w:t>Conforms</w:t>
              </w:r>
            </w:ins>
          </w:p>
        </w:tc>
      </w:tr>
      <w:tr w:rsidR="00B776F3" w14:paraId="485F8703" w14:textId="77777777" w:rsidTr="005E74F7">
        <w:tblPrEx>
          <w:tblW w:w="0" w:type="auto"/>
          <w:jc w:val="center"/>
          <w:tblPrExChange w:id="1095" w:author="Rick Avila" w:date="2018-10-20T22:20:00Z">
            <w:tblPrEx>
              <w:tblW w:w="0" w:type="auto"/>
              <w:jc w:val="center"/>
            </w:tblPrEx>
          </w:tblPrExChange>
        </w:tblPrEx>
        <w:trPr>
          <w:jc w:val="center"/>
          <w:ins w:id="1096" w:author="Rick Avila" w:date="2018-10-20T21:21:00Z"/>
          <w:trPrChange w:id="1097" w:author="Rick Avila" w:date="2018-10-20T22:20:00Z">
            <w:trPr>
              <w:jc w:val="center"/>
            </w:trPr>
          </w:trPrChange>
        </w:trPr>
        <w:tc>
          <w:tcPr>
            <w:tcW w:w="725" w:type="dxa"/>
            <w:tcPrChange w:id="1098" w:author="Rick Avila" w:date="2018-10-20T22:20:00Z">
              <w:tcPr>
                <w:tcW w:w="725" w:type="dxa"/>
              </w:tcPr>
            </w:tcPrChange>
          </w:tcPr>
          <w:p w14:paraId="3A4F9099" w14:textId="7465C521" w:rsidR="00B776F3" w:rsidRDefault="00B776F3" w:rsidP="00B776F3">
            <w:pPr>
              <w:widowControl/>
              <w:autoSpaceDE/>
              <w:autoSpaceDN/>
              <w:adjustRightInd/>
              <w:jc w:val="center"/>
              <w:rPr>
                <w:ins w:id="1099" w:author="Rick Avila" w:date="2018-10-20T21:21:00Z"/>
                <w:b/>
              </w:rPr>
            </w:pPr>
            <w:ins w:id="1100" w:author="Rick Avila" w:date="2018-11-18T09:02:00Z">
              <w:r>
                <w:rPr>
                  <w:b/>
                </w:rPr>
                <w:t>4</w:t>
              </w:r>
            </w:ins>
            <w:ins w:id="1101" w:author="Rick Avila" w:date="2018-10-20T22:17:00Z">
              <w:r>
                <w:rPr>
                  <w:b/>
                </w:rPr>
                <w:t>.</w:t>
              </w:r>
            </w:ins>
            <w:ins w:id="1102" w:author="Rick Avila" w:date="2018-10-20T22:18:00Z">
              <w:r>
                <w:rPr>
                  <w:b/>
                </w:rPr>
                <w:t>0</w:t>
              </w:r>
            </w:ins>
          </w:p>
        </w:tc>
        <w:tc>
          <w:tcPr>
            <w:tcW w:w="6733" w:type="dxa"/>
            <w:tcPrChange w:id="1103" w:author="Rick Avila" w:date="2018-10-20T22:20:00Z">
              <w:tcPr>
                <w:tcW w:w="6733" w:type="dxa"/>
                <w:gridSpan w:val="3"/>
              </w:tcPr>
            </w:tcPrChange>
          </w:tcPr>
          <w:p w14:paraId="5F66DEC4" w14:textId="77777777" w:rsidR="00B776F3" w:rsidRDefault="00B776F3" w:rsidP="00B776F3">
            <w:pPr>
              <w:widowControl/>
              <w:autoSpaceDE/>
              <w:autoSpaceDN/>
              <w:adjustRightInd/>
              <w:rPr>
                <w:ins w:id="1104" w:author="Rick Avila" w:date="2018-10-20T22:19:00Z"/>
                <w:b/>
              </w:rPr>
              <w:pPrChange w:id="1105" w:author="Rick Avila" w:date="2018-10-20T22:19:00Z">
                <w:pPr>
                  <w:widowControl/>
                  <w:autoSpaceDE/>
                  <w:autoSpaceDN/>
                  <w:adjustRightInd/>
                  <w:spacing w:after="120"/>
                  <w:ind w:left="567"/>
                </w:pPr>
              </w:pPrChange>
            </w:pPr>
            <w:ins w:id="1106" w:author="Rick Avila" w:date="2018-10-20T22:19:00Z">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r>
                <w:rPr>
                  <w:b/>
                </w:rPr>
                <w:t xml:space="preserve"> </w:t>
              </w:r>
            </w:ins>
          </w:p>
          <w:p w14:paraId="196B1FAA" w14:textId="714E2ED0" w:rsidR="00B776F3" w:rsidRPr="00A203F2" w:rsidRDefault="00B776F3" w:rsidP="00B776F3">
            <w:pPr>
              <w:widowControl/>
              <w:autoSpaceDE/>
              <w:autoSpaceDN/>
              <w:adjustRightInd/>
              <w:rPr>
                <w:ins w:id="1107" w:author="Rick Avila" w:date="2018-10-20T21:21:00Z"/>
              </w:rPr>
              <w:pPrChange w:id="1108" w:author="Rick Avila" w:date="2018-10-20T22:19:00Z">
                <w:pPr>
                  <w:pStyle w:val="ListParagraph"/>
                  <w:widowControl/>
                  <w:autoSpaceDE/>
                  <w:autoSpaceDN/>
                  <w:adjustRightInd/>
                  <w:spacing w:after="120"/>
                  <w:ind w:left="295"/>
                  <w:contextualSpacing w:val="0"/>
                </w:pPr>
              </w:pPrChange>
            </w:pPr>
            <w:ins w:id="1109" w:author="Rick Avila" w:date="2018-10-20T22:19:00Z">
              <w:r>
                <w:t>For each CT lung cancer screening and solid lung nodule follow-up CT scan:</w:t>
              </w:r>
            </w:ins>
          </w:p>
        </w:tc>
        <w:tc>
          <w:tcPr>
            <w:tcW w:w="1483" w:type="dxa"/>
            <w:vAlign w:val="center"/>
            <w:tcPrChange w:id="1110" w:author="Rick Avila" w:date="2018-10-20T22:20:00Z">
              <w:tcPr>
                <w:tcW w:w="1483" w:type="dxa"/>
                <w:gridSpan w:val="2"/>
              </w:tcPr>
            </w:tcPrChange>
          </w:tcPr>
          <w:p w14:paraId="3DAA8DAE" w14:textId="77777777" w:rsidR="00B776F3" w:rsidRPr="002F2456" w:rsidRDefault="00B776F3" w:rsidP="00B776F3">
            <w:pPr>
              <w:widowControl/>
              <w:autoSpaceDE/>
              <w:autoSpaceDN/>
              <w:adjustRightInd/>
              <w:jc w:val="center"/>
              <w:rPr>
                <w:ins w:id="1111" w:author="Rick Avila" w:date="2018-10-20T21:21:00Z"/>
                <w:b/>
              </w:rPr>
              <w:pPrChange w:id="1112" w:author="Rick Avila" w:date="2018-10-20T22:20:00Z">
                <w:pPr>
                  <w:widowControl/>
                  <w:autoSpaceDE/>
                  <w:autoSpaceDN/>
                  <w:adjustRightInd/>
                </w:pPr>
              </w:pPrChange>
            </w:pPr>
          </w:p>
        </w:tc>
        <w:tc>
          <w:tcPr>
            <w:tcW w:w="1569" w:type="dxa"/>
            <w:vAlign w:val="center"/>
            <w:tcPrChange w:id="1113" w:author="Rick Avila" w:date="2018-10-20T22:20:00Z">
              <w:tcPr>
                <w:tcW w:w="1569" w:type="dxa"/>
                <w:gridSpan w:val="2"/>
                <w:vAlign w:val="center"/>
              </w:tcPr>
            </w:tcPrChange>
          </w:tcPr>
          <w:p w14:paraId="530A2CA5" w14:textId="77777777" w:rsidR="00B776F3" w:rsidRPr="007A5208" w:rsidRDefault="00B776F3" w:rsidP="00B776F3">
            <w:pPr>
              <w:widowControl/>
              <w:autoSpaceDE/>
              <w:autoSpaceDN/>
              <w:adjustRightInd/>
              <w:jc w:val="center"/>
              <w:rPr>
                <w:ins w:id="1114" w:author="Rick Avila" w:date="2018-10-20T21:21:00Z"/>
                <w:rFonts w:ascii="Symbol" w:hAnsi="Symbol"/>
              </w:rPr>
            </w:pPr>
          </w:p>
        </w:tc>
      </w:tr>
      <w:tr w:rsidR="00B776F3" w14:paraId="0F03E815" w14:textId="77777777" w:rsidTr="005E74F7">
        <w:trPr>
          <w:jc w:val="center"/>
          <w:ins w:id="1115" w:author="Rick Avila" w:date="2018-11-18T08:41:00Z"/>
        </w:trPr>
        <w:tc>
          <w:tcPr>
            <w:tcW w:w="725" w:type="dxa"/>
          </w:tcPr>
          <w:p w14:paraId="77154855" w14:textId="1D1152C9" w:rsidR="00B776F3" w:rsidRDefault="00B776F3" w:rsidP="00B776F3">
            <w:pPr>
              <w:widowControl/>
              <w:autoSpaceDE/>
              <w:autoSpaceDN/>
              <w:adjustRightInd/>
              <w:jc w:val="center"/>
              <w:rPr>
                <w:ins w:id="1116" w:author="Rick Avila" w:date="2018-11-18T08:41:00Z"/>
                <w:b/>
              </w:rPr>
            </w:pPr>
            <w:ins w:id="1117" w:author="Rick Avila" w:date="2018-11-18T09:02:00Z">
              <w:r>
                <w:rPr>
                  <w:b/>
                </w:rPr>
                <w:t>4</w:t>
              </w:r>
            </w:ins>
            <w:ins w:id="1118" w:author="Rick Avila" w:date="2018-11-18T08:41:00Z">
              <w:r>
                <w:rPr>
                  <w:b/>
                </w:rPr>
                <w:t>.1</w:t>
              </w:r>
            </w:ins>
          </w:p>
        </w:tc>
        <w:tc>
          <w:tcPr>
            <w:tcW w:w="6733" w:type="dxa"/>
          </w:tcPr>
          <w:p w14:paraId="0684D9B2" w14:textId="209EBF77" w:rsidR="00B776F3" w:rsidRPr="005E74F7" w:rsidRDefault="00B776F3" w:rsidP="00B776F3">
            <w:pPr>
              <w:pStyle w:val="ListParagraph"/>
              <w:widowControl/>
              <w:autoSpaceDE/>
              <w:autoSpaceDN/>
              <w:adjustRightInd/>
              <w:spacing w:after="120"/>
              <w:ind w:left="295"/>
              <w:contextualSpacing w:val="0"/>
              <w:rPr>
                <w:ins w:id="1119" w:author="Rick Avila" w:date="2018-11-18T08:41:00Z"/>
              </w:rPr>
            </w:pPr>
            <w:ins w:id="1120" w:author="Rick Avila" w:date="2018-11-18T08:42:00Z">
              <w:r>
                <w:t>If perf</w:t>
              </w:r>
            </w:ins>
            <w:ins w:id="1121" w:author="Rick Avila" w:date="2018-11-18T08:43:00Z">
              <w:r>
                <w:t>orming the measurement of volume change, v</w:t>
              </w:r>
            </w:ins>
            <w:ins w:id="1122" w:author="Rick Avila" w:date="2018-11-18T08:42:00Z">
              <w:r>
                <w:t xml:space="preserve">erify that the same </w:t>
              </w:r>
            </w:ins>
            <w:ins w:id="1123" w:author="Rick Avila" w:date="2018-11-18T08:43:00Z">
              <w:r>
                <w:t xml:space="preserve">CT </w:t>
              </w:r>
            </w:ins>
            <w:ins w:id="1124" w:author="Rick Avila" w:date="2018-11-18T08:42:00Z">
              <w:r>
                <w:t>scanner and image acquisition protocol was used</w:t>
              </w:r>
            </w:ins>
            <w:ins w:id="1125" w:author="Rick Avila" w:date="2018-11-18T08:43:00Z">
              <w:r>
                <w:t xml:space="preserve"> at both time points.</w:t>
              </w:r>
            </w:ins>
            <w:ins w:id="1126" w:author="Rick Avila" w:date="2018-11-18T08:42:00Z">
              <w:r>
                <w:t xml:space="preserve"> </w:t>
              </w:r>
            </w:ins>
          </w:p>
        </w:tc>
        <w:tc>
          <w:tcPr>
            <w:tcW w:w="1483" w:type="dxa"/>
            <w:vAlign w:val="center"/>
          </w:tcPr>
          <w:p w14:paraId="31A03C09" w14:textId="50F20975" w:rsidR="00B776F3" w:rsidRPr="008924D8" w:rsidRDefault="00B776F3" w:rsidP="00B776F3">
            <w:pPr>
              <w:widowControl/>
              <w:autoSpaceDE/>
              <w:autoSpaceDN/>
              <w:adjustRightInd/>
              <w:jc w:val="center"/>
              <w:rPr>
                <w:ins w:id="1127" w:author="Rick Avila" w:date="2018-11-18T08:41:00Z"/>
                <w:b/>
              </w:rPr>
            </w:pPr>
            <w:ins w:id="1128" w:author="Rick Avila" w:date="2018-11-18T08:43:00Z">
              <w:r w:rsidRPr="008924D8">
                <w:rPr>
                  <w:b/>
                </w:rPr>
                <w:t>Radiologist</w:t>
              </w:r>
            </w:ins>
          </w:p>
        </w:tc>
        <w:tc>
          <w:tcPr>
            <w:tcW w:w="1569" w:type="dxa"/>
            <w:vAlign w:val="center"/>
          </w:tcPr>
          <w:p w14:paraId="48067F07" w14:textId="77777777" w:rsidR="00B776F3" w:rsidRDefault="00B776F3" w:rsidP="00B776F3">
            <w:pPr>
              <w:widowControl/>
              <w:autoSpaceDE/>
              <w:autoSpaceDN/>
              <w:adjustRightInd/>
              <w:jc w:val="center"/>
              <w:rPr>
                <w:ins w:id="1129" w:author="Rick Avila" w:date="2018-11-18T08:43:00Z"/>
                <w:rFonts w:asciiTheme="majorHAnsi" w:hAnsiTheme="majorHAnsi" w:cstheme="majorHAnsi"/>
              </w:rPr>
            </w:pPr>
            <w:ins w:id="1130" w:author="Rick Avila" w:date="2018-11-18T08:43: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6B2BEBDA" w14:textId="3C441CF0" w:rsidR="00B776F3" w:rsidRDefault="00B776F3" w:rsidP="00B776F3">
            <w:pPr>
              <w:widowControl/>
              <w:autoSpaceDE/>
              <w:autoSpaceDN/>
              <w:adjustRightInd/>
              <w:jc w:val="center"/>
              <w:rPr>
                <w:ins w:id="1131" w:author="Rick Avila" w:date="2018-11-18T08:41:00Z"/>
                <w:rFonts w:ascii="Symbol" w:hAnsi="Symbol"/>
              </w:rPr>
            </w:pPr>
            <w:ins w:id="1132" w:author="Rick Avila" w:date="2018-11-18T08:43: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1D770D6E" w14:textId="77777777" w:rsidTr="005E74F7">
        <w:tblPrEx>
          <w:tblW w:w="0" w:type="auto"/>
          <w:jc w:val="center"/>
          <w:tblPrExChange w:id="1133" w:author="Rick Avila" w:date="2018-10-20T22:20:00Z">
            <w:tblPrEx>
              <w:tblW w:w="0" w:type="auto"/>
              <w:jc w:val="center"/>
            </w:tblPrEx>
          </w:tblPrExChange>
        </w:tblPrEx>
        <w:trPr>
          <w:jc w:val="center"/>
          <w:ins w:id="1134" w:author="Rick Avila" w:date="2018-10-20T21:21:00Z"/>
          <w:trPrChange w:id="1135" w:author="Rick Avila" w:date="2018-10-20T22:20:00Z">
            <w:trPr>
              <w:jc w:val="center"/>
            </w:trPr>
          </w:trPrChange>
        </w:trPr>
        <w:tc>
          <w:tcPr>
            <w:tcW w:w="725" w:type="dxa"/>
            <w:tcPrChange w:id="1136" w:author="Rick Avila" w:date="2018-10-20T22:20:00Z">
              <w:tcPr>
                <w:tcW w:w="725" w:type="dxa"/>
              </w:tcPr>
            </w:tcPrChange>
          </w:tcPr>
          <w:p w14:paraId="6847F916" w14:textId="23EE4CE8" w:rsidR="00B776F3" w:rsidRDefault="00B776F3" w:rsidP="00B776F3">
            <w:pPr>
              <w:widowControl/>
              <w:autoSpaceDE/>
              <w:autoSpaceDN/>
              <w:adjustRightInd/>
              <w:jc w:val="center"/>
              <w:rPr>
                <w:ins w:id="1137" w:author="Rick Avila" w:date="2018-10-20T21:21:00Z"/>
                <w:b/>
              </w:rPr>
            </w:pPr>
            <w:ins w:id="1138" w:author="Rick Avila" w:date="2018-11-18T09:02:00Z">
              <w:r>
                <w:rPr>
                  <w:b/>
                </w:rPr>
                <w:t>4</w:t>
              </w:r>
            </w:ins>
            <w:ins w:id="1139" w:author="Rick Avila" w:date="2018-10-20T22:18:00Z">
              <w:r>
                <w:rPr>
                  <w:b/>
                </w:rPr>
                <w:t>.</w:t>
              </w:r>
            </w:ins>
            <w:ins w:id="1140" w:author="Rick Avila" w:date="2018-11-18T08:44:00Z">
              <w:r>
                <w:rPr>
                  <w:b/>
                </w:rPr>
                <w:t>2</w:t>
              </w:r>
            </w:ins>
          </w:p>
        </w:tc>
        <w:tc>
          <w:tcPr>
            <w:tcW w:w="6733" w:type="dxa"/>
            <w:tcPrChange w:id="1141" w:author="Rick Avila" w:date="2018-10-20T22:20:00Z">
              <w:tcPr>
                <w:tcW w:w="6733" w:type="dxa"/>
                <w:gridSpan w:val="3"/>
              </w:tcPr>
            </w:tcPrChange>
          </w:tcPr>
          <w:p w14:paraId="2C2BA21A" w14:textId="6AC11194" w:rsidR="00B776F3" w:rsidRPr="00A203F2" w:rsidRDefault="00B776F3" w:rsidP="00B776F3">
            <w:pPr>
              <w:pStyle w:val="ListParagraph"/>
              <w:widowControl/>
              <w:autoSpaceDE/>
              <w:autoSpaceDN/>
              <w:adjustRightInd/>
              <w:spacing w:after="120"/>
              <w:ind w:left="295"/>
              <w:contextualSpacing w:val="0"/>
              <w:rPr>
                <w:ins w:id="1142" w:author="Rick Avila" w:date="2018-10-20T21:21:00Z"/>
              </w:rPr>
            </w:pPr>
            <w:ins w:id="1143" w:author="Rick Avila" w:date="2018-10-20T22:20:00Z">
              <w:r w:rsidRPr="005E74F7">
                <w:t>Verify that the patient did not receive IV contrast as part of the CT study.</w:t>
              </w:r>
            </w:ins>
          </w:p>
        </w:tc>
        <w:tc>
          <w:tcPr>
            <w:tcW w:w="1483" w:type="dxa"/>
            <w:vAlign w:val="center"/>
            <w:tcPrChange w:id="1144" w:author="Rick Avila" w:date="2018-10-20T22:20:00Z">
              <w:tcPr>
                <w:tcW w:w="1483" w:type="dxa"/>
                <w:gridSpan w:val="2"/>
              </w:tcPr>
            </w:tcPrChange>
          </w:tcPr>
          <w:p w14:paraId="20F68282" w14:textId="6C7D18AA" w:rsidR="00B776F3" w:rsidRPr="002F2456" w:rsidRDefault="00B776F3" w:rsidP="00B776F3">
            <w:pPr>
              <w:widowControl/>
              <w:autoSpaceDE/>
              <w:autoSpaceDN/>
              <w:adjustRightInd/>
              <w:jc w:val="center"/>
              <w:rPr>
                <w:ins w:id="1145" w:author="Rick Avila" w:date="2018-10-20T21:21:00Z"/>
                <w:b/>
              </w:rPr>
              <w:pPrChange w:id="1146" w:author="Rick Avila" w:date="2018-10-20T22:20:00Z">
                <w:pPr>
                  <w:widowControl/>
                  <w:autoSpaceDE/>
                  <w:autoSpaceDN/>
                  <w:adjustRightInd/>
                </w:pPr>
              </w:pPrChange>
            </w:pPr>
            <w:ins w:id="1147" w:author="Rick Avila" w:date="2018-10-20T22:20:00Z">
              <w:r w:rsidRPr="008924D8">
                <w:rPr>
                  <w:b/>
                </w:rPr>
                <w:t>Radiologist</w:t>
              </w:r>
            </w:ins>
          </w:p>
        </w:tc>
        <w:tc>
          <w:tcPr>
            <w:tcW w:w="1569" w:type="dxa"/>
            <w:vAlign w:val="center"/>
            <w:tcPrChange w:id="1148" w:author="Rick Avila" w:date="2018-10-20T22:20:00Z">
              <w:tcPr>
                <w:tcW w:w="1569" w:type="dxa"/>
                <w:gridSpan w:val="2"/>
                <w:vAlign w:val="center"/>
              </w:tcPr>
            </w:tcPrChange>
          </w:tcPr>
          <w:p w14:paraId="5B289FCA" w14:textId="3D2196B9" w:rsidR="00B776F3" w:rsidRDefault="00B776F3" w:rsidP="00B776F3">
            <w:pPr>
              <w:widowControl/>
              <w:autoSpaceDE/>
              <w:autoSpaceDN/>
              <w:adjustRightInd/>
              <w:jc w:val="center"/>
              <w:rPr>
                <w:ins w:id="1149" w:author="Rick Avila" w:date="2018-10-20T22:30:00Z"/>
                <w:rFonts w:asciiTheme="majorHAnsi" w:hAnsiTheme="majorHAnsi" w:cstheme="majorHAnsi"/>
              </w:rPr>
            </w:pPr>
            <w:ins w:id="1150" w:author="Rick Avila" w:date="2018-10-20T22:30: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2BF97E82" w14:textId="4086E645" w:rsidR="00B776F3" w:rsidRPr="007A5208" w:rsidRDefault="00B776F3" w:rsidP="00B776F3">
            <w:pPr>
              <w:widowControl/>
              <w:autoSpaceDE/>
              <w:autoSpaceDN/>
              <w:adjustRightInd/>
              <w:jc w:val="center"/>
              <w:rPr>
                <w:ins w:id="1151" w:author="Rick Avila" w:date="2018-10-20T21:21:00Z"/>
                <w:rFonts w:ascii="Symbol" w:hAnsi="Symbol"/>
              </w:rPr>
            </w:pPr>
            <w:ins w:id="1152" w:author="Rick Avila" w:date="2018-10-20T22:30: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48A158A9" w14:textId="77777777" w:rsidTr="005E74F7">
        <w:tblPrEx>
          <w:tblW w:w="0" w:type="auto"/>
          <w:jc w:val="center"/>
          <w:tblPrExChange w:id="1153" w:author="Rick Avila" w:date="2018-10-20T22:20:00Z">
            <w:tblPrEx>
              <w:tblW w:w="0" w:type="auto"/>
              <w:jc w:val="center"/>
            </w:tblPrEx>
          </w:tblPrExChange>
        </w:tblPrEx>
        <w:trPr>
          <w:jc w:val="center"/>
          <w:ins w:id="1154" w:author="Rick Avila" w:date="2018-10-20T21:21:00Z"/>
          <w:trPrChange w:id="1155" w:author="Rick Avila" w:date="2018-10-20T22:20:00Z">
            <w:trPr>
              <w:jc w:val="center"/>
            </w:trPr>
          </w:trPrChange>
        </w:trPr>
        <w:tc>
          <w:tcPr>
            <w:tcW w:w="725" w:type="dxa"/>
            <w:tcPrChange w:id="1156" w:author="Rick Avila" w:date="2018-10-20T22:20:00Z">
              <w:tcPr>
                <w:tcW w:w="725" w:type="dxa"/>
              </w:tcPr>
            </w:tcPrChange>
          </w:tcPr>
          <w:p w14:paraId="7B4B0462" w14:textId="3AFC196A" w:rsidR="00B776F3" w:rsidRDefault="00B776F3" w:rsidP="00B776F3">
            <w:pPr>
              <w:widowControl/>
              <w:autoSpaceDE/>
              <w:autoSpaceDN/>
              <w:adjustRightInd/>
              <w:jc w:val="center"/>
              <w:rPr>
                <w:ins w:id="1157" w:author="Rick Avila" w:date="2018-10-20T21:21:00Z"/>
                <w:b/>
              </w:rPr>
            </w:pPr>
            <w:ins w:id="1158" w:author="Rick Avila" w:date="2018-11-18T09:02:00Z">
              <w:r>
                <w:rPr>
                  <w:b/>
                </w:rPr>
                <w:t>4</w:t>
              </w:r>
            </w:ins>
            <w:ins w:id="1159" w:author="Rick Avila" w:date="2018-10-20T22:18:00Z">
              <w:r>
                <w:rPr>
                  <w:b/>
                </w:rPr>
                <w:t>.</w:t>
              </w:r>
            </w:ins>
            <w:ins w:id="1160" w:author="Rick Avila" w:date="2018-11-18T08:44:00Z">
              <w:r>
                <w:rPr>
                  <w:b/>
                </w:rPr>
                <w:t>3</w:t>
              </w:r>
            </w:ins>
          </w:p>
        </w:tc>
        <w:tc>
          <w:tcPr>
            <w:tcW w:w="6733" w:type="dxa"/>
            <w:tcPrChange w:id="1161" w:author="Rick Avila" w:date="2018-10-20T22:20:00Z">
              <w:tcPr>
                <w:tcW w:w="6733" w:type="dxa"/>
                <w:gridSpan w:val="3"/>
              </w:tcPr>
            </w:tcPrChange>
          </w:tcPr>
          <w:p w14:paraId="07F41220" w14:textId="4838AA17" w:rsidR="00B776F3" w:rsidRPr="00A203F2" w:rsidRDefault="00B776F3" w:rsidP="00B776F3">
            <w:pPr>
              <w:pStyle w:val="ListParagraph"/>
              <w:widowControl/>
              <w:autoSpaceDE/>
              <w:autoSpaceDN/>
              <w:adjustRightInd/>
              <w:spacing w:after="120"/>
              <w:ind w:left="295"/>
              <w:contextualSpacing w:val="0"/>
              <w:rPr>
                <w:ins w:id="1162" w:author="Rick Avila" w:date="2018-10-20T21:21:00Z"/>
              </w:rPr>
            </w:pPr>
            <w:ins w:id="1163" w:author="Rick Avila" w:date="2018-10-20T22:21:00Z">
              <w:r w:rsidRPr="005E74F7">
                <w:t xml:space="preserve">Visually verify that the nodule </w:t>
              </w:r>
            </w:ins>
            <w:ins w:id="1164" w:author="Rick Avila" w:date="2018-10-20T22:27:00Z">
              <w:r>
                <w:t xml:space="preserve">to be measured </w:t>
              </w:r>
            </w:ins>
            <w:ins w:id="1165" w:author="Rick Avila" w:date="2018-10-20T22:21:00Z">
              <w:r w:rsidRPr="005E74F7">
                <w:t xml:space="preserve">is solid, </w:t>
              </w:r>
            </w:ins>
            <w:ins w:id="1166" w:author="Rick Avila" w:date="2018-10-20T22:36:00Z">
              <w:r w:rsidRPr="005E74F7">
                <w:t>has a largest diameter between 6mm and 10mm,</w:t>
              </w:r>
              <w:r>
                <w:t xml:space="preserve"> has </w:t>
              </w:r>
            </w:ins>
            <w:ins w:id="1167" w:author="Rick Avila" w:date="2018-10-20T22:35:00Z">
              <w:r>
                <w:t>&lt;=</w:t>
              </w:r>
            </w:ins>
            <w:ins w:id="1168" w:author="Rick Avila" w:date="2018-10-20T22:37:00Z">
              <w:r>
                <w:t xml:space="preserve"> </w:t>
              </w:r>
            </w:ins>
            <w:ins w:id="1169" w:author="Rick Avila" w:date="2018-11-18T08:44:00Z">
              <w:r>
                <w:t>1/3</w:t>
              </w:r>
            </w:ins>
            <w:ins w:id="1170" w:author="Rick Avila" w:date="2018-10-20T22:35:00Z">
              <w:r>
                <w:t xml:space="preserve"> </w:t>
              </w:r>
            </w:ins>
            <w:ins w:id="1171" w:author="Rick Avila" w:date="2018-10-20T22:36:00Z">
              <w:r>
                <w:t>o</w:t>
              </w:r>
            </w:ins>
            <w:ins w:id="1172" w:author="Rick Avila" w:date="2018-10-20T22:37:00Z">
              <w:r>
                <w:t xml:space="preserve">f its </w:t>
              </w:r>
            </w:ins>
            <w:ins w:id="1173" w:author="Rick Avila" w:date="2018-10-20T22:35:00Z">
              <w:r>
                <w:t>surface area attach</w:t>
              </w:r>
            </w:ins>
            <w:ins w:id="1174" w:author="Rick Avila" w:date="2018-10-20T22:37:00Z">
              <w:r>
                <w:t>ed</w:t>
              </w:r>
            </w:ins>
            <w:ins w:id="1175" w:author="Rick Avila" w:date="2018-10-20T22:36:00Z">
              <w:r>
                <w:t xml:space="preserve"> to structures with similar attenuation</w:t>
              </w:r>
            </w:ins>
            <w:ins w:id="1176" w:author="Rick Avila" w:date="2018-10-20T22:21:00Z">
              <w:r w:rsidRPr="005E74F7">
                <w:t>, and that the saved and verified CT lung nodule acquisition protocol was used at all nodule scanning time points.</w:t>
              </w:r>
            </w:ins>
          </w:p>
        </w:tc>
        <w:tc>
          <w:tcPr>
            <w:tcW w:w="1483" w:type="dxa"/>
            <w:vAlign w:val="center"/>
            <w:tcPrChange w:id="1177" w:author="Rick Avila" w:date="2018-10-20T22:20:00Z">
              <w:tcPr>
                <w:tcW w:w="1483" w:type="dxa"/>
                <w:gridSpan w:val="2"/>
              </w:tcPr>
            </w:tcPrChange>
          </w:tcPr>
          <w:p w14:paraId="3968061B" w14:textId="56151E8A" w:rsidR="00B776F3" w:rsidRPr="002F2456" w:rsidRDefault="00B776F3" w:rsidP="00B776F3">
            <w:pPr>
              <w:widowControl/>
              <w:autoSpaceDE/>
              <w:autoSpaceDN/>
              <w:adjustRightInd/>
              <w:jc w:val="center"/>
              <w:rPr>
                <w:ins w:id="1178" w:author="Rick Avila" w:date="2018-10-20T21:21:00Z"/>
                <w:b/>
              </w:rPr>
              <w:pPrChange w:id="1179" w:author="Rick Avila" w:date="2018-10-20T22:20:00Z">
                <w:pPr>
                  <w:widowControl/>
                  <w:autoSpaceDE/>
                  <w:autoSpaceDN/>
                  <w:adjustRightInd/>
                </w:pPr>
              </w:pPrChange>
            </w:pPr>
            <w:ins w:id="1180" w:author="Rick Avila" w:date="2018-10-20T22:21:00Z">
              <w:r w:rsidRPr="008924D8">
                <w:rPr>
                  <w:b/>
                </w:rPr>
                <w:t>Radiologist</w:t>
              </w:r>
            </w:ins>
          </w:p>
        </w:tc>
        <w:tc>
          <w:tcPr>
            <w:tcW w:w="1569" w:type="dxa"/>
            <w:vAlign w:val="center"/>
            <w:tcPrChange w:id="1181" w:author="Rick Avila" w:date="2018-10-20T22:20:00Z">
              <w:tcPr>
                <w:tcW w:w="1569" w:type="dxa"/>
                <w:gridSpan w:val="2"/>
                <w:vAlign w:val="center"/>
              </w:tcPr>
            </w:tcPrChange>
          </w:tcPr>
          <w:p w14:paraId="7F5AC93D" w14:textId="3B3701CC" w:rsidR="00B776F3" w:rsidRDefault="00B776F3" w:rsidP="00B776F3">
            <w:pPr>
              <w:widowControl/>
              <w:autoSpaceDE/>
              <w:autoSpaceDN/>
              <w:adjustRightInd/>
              <w:jc w:val="center"/>
              <w:rPr>
                <w:ins w:id="1182" w:author="Rick Avila" w:date="2018-10-20T22:30:00Z"/>
                <w:rFonts w:asciiTheme="majorHAnsi" w:hAnsiTheme="majorHAnsi" w:cstheme="majorHAnsi"/>
              </w:rPr>
            </w:pPr>
            <w:ins w:id="1183" w:author="Rick Avila" w:date="2018-10-20T22:30: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66BF014A" w14:textId="58E72AB6" w:rsidR="00B776F3" w:rsidRPr="007A5208" w:rsidRDefault="00B776F3" w:rsidP="00B776F3">
            <w:pPr>
              <w:widowControl/>
              <w:autoSpaceDE/>
              <w:autoSpaceDN/>
              <w:adjustRightInd/>
              <w:jc w:val="center"/>
              <w:rPr>
                <w:ins w:id="1184" w:author="Rick Avila" w:date="2018-10-20T21:21:00Z"/>
                <w:rFonts w:ascii="Symbol" w:hAnsi="Symbol"/>
              </w:rPr>
            </w:pPr>
            <w:ins w:id="1185" w:author="Rick Avila" w:date="2018-10-20T22:30: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1860AEBB" w14:textId="77777777" w:rsidTr="005E74F7">
        <w:tblPrEx>
          <w:tblW w:w="0" w:type="auto"/>
          <w:jc w:val="center"/>
          <w:tblPrExChange w:id="1186" w:author="Rick Avila" w:date="2018-10-20T22:20:00Z">
            <w:tblPrEx>
              <w:tblW w:w="0" w:type="auto"/>
              <w:jc w:val="center"/>
            </w:tblPrEx>
          </w:tblPrExChange>
        </w:tblPrEx>
        <w:trPr>
          <w:jc w:val="center"/>
          <w:ins w:id="1187" w:author="Rick Avila" w:date="2018-10-20T21:23:00Z"/>
          <w:trPrChange w:id="1188" w:author="Rick Avila" w:date="2018-10-20T22:20:00Z">
            <w:trPr>
              <w:jc w:val="center"/>
            </w:trPr>
          </w:trPrChange>
        </w:trPr>
        <w:tc>
          <w:tcPr>
            <w:tcW w:w="725" w:type="dxa"/>
            <w:tcPrChange w:id="1189" w:author="Rick Avila" w:date="2018-10-20T22:20:00Z">
              <w:tcPr>
                <w:tcW w:w="725" w:type="dxa"/>
              </w:tcPr>
            </w:tcPrChange>
          </w:tcPr>
          <w:p w14:paraId="5F8117DF" w14:textId="3F6F97DE" w:rsidR="00B776F3" w:rsidRDefault="00B776F3" w:rsidP="00B776F3">
            <w:pPr>
              <w:widowControl/>
              <w:autoSpaceDE/>
              <w:autoSpaceDN/>
              <w:adjustRightInd/>
              <w:jc w:val="center"/>
              <w:rPr>
                <w:ins w:id="1190" w:author="Rick Avila" w:date="2018-10-20T21:23:00Z"/>
                <w:b/>
              </w:rPr>
            </w:pPr>
            <w:ins w:id="1191" w:author="Rick Avila" w:date="2018-11-18T09:03:00Z">
              <w:r>
                <w:rPr>
                  <w:b/>
                </w:rPr>
                <w:t>4</w:t>
              </w:r>
            </w:ins>
            <w:ins w:id="1192" w:author="Rick Avila" w:date="2018-10-20T22:18:00Z">
              <w:r>
                <w:rPr>
                  <w:b/>
                </w:rPr>
                <w:t>.</w:t>
              </w:r>
            </w:ins>
            <w:ins w:id="1193" w:author="Rick Avila" w:date="2018-11-18T08:44:00Z">
              <w:r>
                <w:rPr>
                  <w:b/>
                </w:rPr>
                <w:t>4</w:t>
              </w:r>
            </w:ins>
          </w:p>
        </w:tc>
        <w:tc>
          <w:tcPr>
            <w:tcW w:w="6733" w:type="dxa"/>
            <w:tcPrChange w:id="1194" w:author="Rick Avila" w:date="2018-10-20T22:20:00Z">
              <w:tcPr>
                <w:tcW w:w="6733" w:type="dxa"/>
                <w:gridSpan w:val="3"/>
              </w:tcPr>
            </w:tcPrChange>
          </w:tcPr>
          <w:p w14:paraId="767DB906" w14:textId="3A193588" w:rsidR="00B776F3" w:rsidRPr="00A203F2" w:rsidRDefault="00B776F3" w:rsidP="00B776F3">
            <w:pPr>
              <w:pStyle w:val="ListParagraph"/>
              <w:widowControl/>
              <w:autoSpaceDE/>
              <w:autoSpaceDN/>
              <w:adjustRightInd/>
              <w:spacing w:after="120"/>
              <w:ind w:left="295"/>
              <w:contextualSpacing w:val="0"/>
              <w:rPr>
                <w:ins w:id="1195" w:author="Rick Avila" w:date="2018-10-20T21:23:00Z"/>
              </w:rPr>
            </w:pPr>
            <w:ins w:id="1196" w:author="Rick Avila" w:date="2018-10-20T22:22:00Z">
              <w:r w:rsidRPr="005E74F7">
                <w:t>Visually verify that significant artifacts (e.g. motion, streaking) are not present and that image noise is not excessive at the location of the solid nodule to be measured.</w:t>
              </w:r>
            </w:ins>
          </w:p>
        </w:tc>
        <w:tc>
          <w:tcPr>
            <w:tcW w:w="1483" w:type="dxa"/>
            <w:vAlign w:val="center"/>
            <w:tcPrChange w:id="1197" w:author="Rick Avila" w:date="2018-10-20T22:20:00Z">
              <w:tcPr>
                <w:tcW w:w="1483" w:type="dxa"/>
                <w:gridSpan w:val="2"/>
              </w:tcPr>
            </w:tcPrChange>
          </w:tcPr>
          <w:p w14:paraId="5030146A" w14:textId="4EA78FCE" w:rsidR="00B776F3" w:rsidRPr="002F2456" w:rsidRDefault="00B776F3" w:rsidP="00B776F3">
            <w:pPr>
              <w:widowControl/>
              <w:autoSpaceDE/>
              <w:autoSpaceDN/>
              <w:adjustRightInd/>
              <w:jc w:val="center"/>
              <w:rPr>
                <w:ins w:id="1198" w:author="Rick Avila" w:date="2018-10-20T21:23:00Z"/>
                <w:b/>
              </w:rPr>
              <w:pPrChange w:id="1199" w:author="Rick Avila" w:date="2018-10-20T22:20:00Z">
                <w:pPr>
                  <w:widowControl/>
                  <w:autoSpaceDE/>
                  <w:autoSpaceDN/>
                  <w:adjustRightInd/>
                </w:pPr>
              </w:pPrChange>
            </w:pPr>
            <w:ins w:id="1200" w:author="Rick Avila" w:date="2018-10-20T22:21:00Z">
              <w:r w:rsidRPr="008924D8">
                <w:rPr>
                  <w:b/>
                </w:rPr>
                <w:t>Radiologist</w:t>
              </w:r>
            </w:ins>
          </w:p>
        </w:tc>
        <w:tc>
          <w:tcPr>
            <w:tcW w:w="1569" w:type="dxa"/>
            <w:vAlign w:val="center"/>
            <w:tcPrChange w:id="1201" w:author="Rick Avila" w:date="2018-10-20T22:20:00Z">
              <w:tcPr>
                <w:tcW w:w="1569" w:type="dxa"/>
                <w:gridSpan w:val="2"/>
                <w:vAlign w:val="center"/>
              </w:tcPr>
            </w:tcPrChange>
          </w:tcPr>
          <w:p w14:paraId="41D232AB" w14:textId="77777777" w:rsidR="00B776F3" w:rsidRDefault="00B776F3" w:rsidP="00B776F3">
            <w:pPr>
              <w:widowControl/>
              <w:autoSpaceDE/>
              <w:autoSpaceDN/>
              <w:adjustRightInd/>
              <w:jc w:val="center"/>
              <w:rPr>
                <w:ins w:id="1202" w:author="Rick Avila" w:date="2018-11-18T08:39:00Z"/>
                <w:rFonts w:asciiTheme="majorHAnsi" w:hAnsiTheme="majorHAnsi" w:cstheme="majorHAnsi"/>
              </w:rPr>
            </w:pPr>
            <w:ins w:id="1203" w:author="Rick Avila" w:date="2018-11-18T08:3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5F8BFC73" w14:textId="37EEA3A9" w:rsidR="00B776F3" w:rsidRPr="007A5208" w:rsidRDefault="00B776F3" w:rsidP="00B776F3">
            <w:pPr>
              <w:widowControl/>
              <w:autoSpaceDE/>
              <w:autoSpaceDN/>
              <w:adjustRightInd/>
              <w:jc w:val="center"/>
              <w:rPr>
                <w:ins w:id="1204" w:author="Rick Avila" w:date="2018-10-20T21:23:00Z"/>
                <w:rFonts w:ascii="Symbol" w:hAnsi="Symbol"/>
              </w:rPr>
            </w:pPr>
            <w:ins w:id="1205" w:author="Rick Avila" w:date="2018-11-18T08:39: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5ACD58E7" w14:textId="77777777" w:rsidTr="005E74F7">
        <w:tblPrEx>
          <w:tblW w:w="0" w:type="auto"/>
          <w:jc w:val="center"/>
          <w:tblPrExChange w:id="1206" w:author="Rick Avila" w:date="2018-10-20T22:20:00Z">
            <w:tblPrEx>
              <w:tblW w:w="0" w:type="auto"/>
              <w:jc w:val="center"/>
            </w:tblPrEx>
          </w:tblPrExChange>
        </w:tblPrEx>
        <w:trPr>
          <w:jc w:val="center"/>
          <w:ins w:id="1207" w:author="Rick Avila" w:date="2018-10-20T21:23:00Z"/>
          <w:trPrChange w:id="1208" w:author="Rick Avila" w:date="2018-10-20T22:20:00Z">
            <w:trPr>
              <w:jc w:val="center"/>
            </w:trPr>
          </w:trPrChange>
        </w:trPr>
        <w:tc>
          <w:tcPr>
            <w:tcW w:w="725" w:type="dxa"/>
            <w:tcPrChange w:id="1209" w:author="Rick Avila" w:date="2018-10-20T22:20:00Z">
              <w:tcPr>
                <w:tcW w:w="725" w:type="dxa"/>
              </w:tcPr>
            </w:tcPrChange>
          </w:tcPr>
          <w:p w14:paraId="501C0570" w14:textId="2ECBB24E" w:rsidR="00B776F3" w:rsidRDefault="00B776F3" w:rsidP="00B776F3">
            <w:pPr>
              <w:widowControl/>
              <w:autoSpaceDE/>
              <w:autoSpaceDN/>
              <w:adjustRightInd/>
              <w:jc w:val="center"/>
              <w:rPr>
                <w:ins w:id="1210" w:author="Rick Avila" w:date="2018-10-20T21:23:00Z"/>
                <w:b/>
              </w:rPr>
            </w:pPr>
            <w:ins w:id="1211" w:author="Rick Avila" w:date="2018-11-18T09:03:00Z">
              <w:r>
                <w:rPr>
                  <w:b/>
                </w:rPr>
                <w:t>4</w:t>
              </w:r>
            </w:ins>
            <w:ins w:id="1212" w:author="Rick Avila" w:date="2018-10-20T22:18:00Z">
              <w:r>
                <w:rPr>
                  <w:b/>
                </w:rPr>
                <w:t>.</w:t>
              </w:r>
            </w:ins>
            <w:ins w:id="1213" w:author="Rick Avila" w:date="2018-11-18T08:44:00Z">
              <w:r>
                <w:rPr>
                  <w:b/>
                </w:rPr>
                <w:t>5</w:t>
              </w:r>
            </w:ins>
          </w:p>
        </w:tc>
        <w:tc>
          <w:tcPr>
            <w:tcW w:w="6733" w:type="dxa"/>
            <w:tcPrChange w:id="1214" w:author="Rick Avila" w:date="2018-10-20T22:20:00Z">
              <w:tcPr>
                <w:tcW w:w="6733" w:type="dxa"/>
                <w:gridSpan w:val="3"/>
              </w:tcPr>
            </w:tcPrChange>
          </w:tcPr>
          <w:p w14:paraId="5E097ACB" w14:textId="18D85EA1" w:rsidR="00B776F3" w:rsidRPr="00A203F2" w:rsidRDefault="00B776F3" w:rsidP="00B776F3">
            <w:pPr>
              <w:pStyle w:val="ListParagraph"/>
              <w:widowControl/>
              <w:autoSpaceDE/>
              <w:autoSpaceDN/>
              <w:adjustRightInd/>
              <w:spacing w:after="120"/>
              <w:ind w:left="295"/>
              <w:contextualSpacing w:val="0"/>
              <w:rPr>
                <w:ins w:id="1215" w:author="Rick Avila" w:date="2018-10-20T21:23:00Z"/>
              </w:rPr>
            </w:pPr>
            <w:ins w:id="1216" w:author="Rick Avila" w:date="2018-10-20T22:24:00Z">
              <w:r w:rsidRPr="00456BF8">
                <w:t xml:space="preserve">Visually verify that the measurement of the solid nodule is free of segmentation </w:t>
              </w:r>
            </w:ins>
            <w:ins w:id="1217" w:author="Rick Avila" w:date="2018-11-18T08:46:00Z">
              <w:r>
                <w:t>errors</w:t>
              </w:r>
            </w:ins>
            <w:ins w:id="1218" w:author="Rick Avila" w:date="2018-10-20T22:24:00Z">
              <w:r w:rsidRPr="00456BF8">
                <w:t>.</w:t>
              </w:r>
            </w:ins>
          </w:p>
        </w:tc>
        <w:tc>
          <w:tcPr>
            <w:tcW w:w="1483" w:type="dxa"/>
            <w:vAlign w:val="center"/>
            <w:tcPrChange w:id="1219" w:author="Rick Avila" w:date="2018-10-20T22:20:00Z">
              <w:tcPr>
                <w:tcW w:w="1483" w:type="dxa"/>
                <w:gridSpan w:val="2"/>
              </w:tcPr>
            </w:tcPrChange>
          </w:tcPr>
          <w:p w14:paraId="2CB8A72C" w14:textId="1BB0F64F" w:rsidR="00B776F3" w:rsidRPr="002F2456" w:rsidRDefault="00B776F3" w:rsidP="00B776F3">
            <w:pPr>
              <w:widowControl/>
              <w:autoSpaceDE/>
              <w:autoSpaceDN/>
              <w:adjustRightInd/>
              <w:jc w:val="center"/>
              <w:rPr>
                <w:ins w:id="1220" w:author="Rick Avila" w:date="2018-10-20T21:23:00Z"/>
                <w:b/>
              </w:rPr>
              <w:pPrChange w:id="1221" w:author="Rick Avila" w:date="2018-10-20T22:20:00Z">
                <w:pPr>
                  <w:widowControl/>
                  <w:autoSpaceDE/>
                  <w:autoSpaceDN/>
                  <w:adjustRightInd/>
                </w:pPr>
              </w:pPrChange>
            </w:pPr>
            <w:ins w:id="1222" w:author="Rick Avila" w:date="2018-10-20T22:21:00Z">
              <w:r w:rsidRPr="008924D8">
                <w:rPr>
                  <w:b/>
                </w:rPr>
                <w:t>Radiologist</w:t>
              </w:r>
            </w:ins>
          </w:p>
        </w:tc>
        <w:tc>
          <w:tcPr>
            <w:tcW w:w="1569" w:type="dxa"/>
            <w:vAlign w:val="center"/>
            <w:tcPrChange w:id="1223" w:author="Rick Avila" w:date="2018-10-20T22:20:00Z">
              <w:tcPr>
                <w:tcW w:w="1569" w:type="dxa"/>
                <w:gridSpan w:val="2"/>
                <w:vAlign w:val="center"/>
              </w:tcPr>
            </w:tcPrChange>
          </w:tcPr>
          <w:p w14:paraId="382440C9" w14:textId="77777777" w:rsidR="00B776F3" w:rsidRDefault="00B776F3" w:rsidP="00B776F3">
            <w:pPr>
              <w:widowControl/>
              <w:autoSpaceDE/>
              <w:autoSpaceDN/>
              <w:adjustRightInd/>
              <w:jc w:val="center"/>
              <w:rPr>
                <w:ins w:id="1224" w:author="Rick Avila" w:date="2018-11-18T08:39:00Z"/>
                <w:rFonts w:asciiTheme="majorHAnsi" w:hAnsiTheme="majorHAnsi" w:cstheme="majorHAnsi"/>
              </w:rPr>
            </w:pPr>
            <w:ins w:id="1225" w:author="Rick Avila" w:date="2018-11-18T08:3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42F20C44" w14:textId="61D62B25" w:rsidR="00B776F3" w:rsidRPr="007A5208" w:rsidRDefault="00B776F3" w:rsidP="00B776F3">
            <w:pPr>
              <w:widowControl/>
              <w:autoSpaceDE/>
              <w:autoSpaceDN/>
              <w:adjustRightInd/>
              <w:jc w:val="center"/>
              <w:rPr>
                <w:ins w:id="1226" w:author="Rick Avila" w:date="2018-10-20T21:23:00Z"/>
                <w:rFonts w:ascii="Symbol" w:hAnsi="Symbol"/>
              </w:rPr>
            </w:pPr>
            <w:ins w:id="1227" w:author="Rick Avila" w:date="2018-11-18T08:39:00Z">
              <w:r w:rsidRPr="007A5208">
                <w:rPr>
                  <w:rFonts w:ascii="Symbol" w:hAnsi="Symbol"/>
                </w:rPr>
                <w:t></w:t>
              </w:r>
              <w:r w:rsidRPr="007A5208">
                <w:rPr>
                  <w:rFonts w:ascii="Symbol" w:hAnsi="Symbol"/>
                </w:rPr>
                <w:t></w:t>
              </w:r>
              <w:r>
                <w:rPr>
                  <w:rFonts w:asciiTheme="majorHAnsi" w:hAnsiTheme="majorHAnsi" w:cstheme="majorHAnsi"/>
                </w:rPr>
                <w:t>No</w:t>
              </w:r>
            </w:ins>
          </w:p>
        </w:tc>
      </w:tr>
      <w:tr w:rsidR="00B776F3" w14:paraId="499866B7" w14:textId="77777777" w:rsidTr="005E74F7">
        <w:tblPrEx>
          <w:tblW w:w="0" w:type="auto"/>
          <w:jc w:val="center"/>
          <w:tblPrExChange w:id="1228" w:author="Rick Avila" w:date="2018-10-20T22:20:00Z">
            <w:tblPrEx>
              <w:tblW w:w="0" w:type="auto"/>
              <w:jc w:val="center"/>
            </w:tblPrEx>
          </w:tblPrExChange>
        </w:tblPrEx>
        <w:trPr>
          <w:jc w:val="center"/>
          <w:ins w:id="1229" w:author="Rick Avila" w:date="2018-10-20T21:23:00Z"/>
          <w:trPrChange w:id="1230" w:author="Rick Avila" w:date="2018-10-20T22:20:00Z">
            <w:trPr>
              <w:jc w:val="center"/>
            </w:trPr>
          </w:trPrChange>
        </w:trPr>
        <w:tc>
          <w:tcPr>
            <w:tcW w:w="725" w:type="dxa"/>
            <w:tcPrChange w:id="1231" w:author="Rick Avila" w:date="2018-10-20T22:20:00Z">
              <w:tcPr>
                <w:tcW w:w="725" w:type="dxa"/>
              </w:tcPr>
            </w:tcPrChange>
          </w:tcPr>
          <w:p w14:paraId="12D88BB5" w14:textId="07B5D0B7" w:rsidR="00B776F3" w:rsidRDefault="00B776F3" w:rsidP="00B776F3">
            <w:pPr>
              <w:widowControl/>
              <w:autoSpaceDE/>
              <w:autoSpaceDN/>
              <w:adjustRightInd/>
              <w:jc w:val="center"/>
              <w:rPr>
                <w:ins w:id="1232" w:author="Rick Avila" w:date="2018-10-20T21:23:00Z"/>
                <w:b/>
              </w:rPr>
            </w:pPr>
            <w:ins w:id="1233" w:author="Rick Avila" w:date="2018-11-18T09:03:00Z">
              <w:r>
                <w:rPr>
                  <w:b/>
                </w:rPr>
                <w:t>5</w:t>
              </w:r>
            </w:ins>
            <w:ins w:id="1234" w:author="Rick Avila" w:date="2018-10-20T22:18:00Z">
              <w:r>
                <w:rPr>
                  <w:b/>
                </w:rPr>
                <w:t>.0</w:t>
              </w:r>
            </w:ins>
          </w:p>
        </w:tc>
        <w:tc>
          <w:tcPr>
            <w:tcW w:w="6733" w:type="dxa"/>
            <w:tcPrChange w:id="1235" w:author="Rick Avila" w:date="2018-10-20T22:20:00Z">
              <w:tcPr>
                <w:tcW w:w="6733" w:type="dxa"/>
                <w:gridSpan w:val="3"/>
              </w:tcPr>
            </w:tcPrChange>
          </w:tcPr>
          <w:p w14:paraId="7AC26149" w14:textId="77777777" w:rsidR="00B776F3" w:rsidRDefault="00B776F3" w:rsidP="00B776F3">
            <w:pPr>
              <w:pStyle w:val="ListParagraph"/>
              <w:widowControl/>
              <w:autoSpaceDE/>
              <w:autoSpaceDN/>
              <w:adjustRightInd/>
              <w:ind w:left="0"/>
              <w:contextualSpacing w:val="0"/>
              <w:rPr>
                <w:ins w:id="1236" w:author="Rick Avila" w:date="2018-10-20T22:25:00Z"/>
                <w:b/>
              </w:rPr>
              <w:pPrChange w:id="1237" w:author="Rick Avila" w:date="2018-10-20T22:25:00Z">
                <w:pPr>
                  <w:pStyle w:val="ListParagraph"/>
                  <w:widowControl/>
                  <w:autoSpaceDE/>
                  <w:autoSpaceDN/>
                  <w:adjustRightInd/>
                  <w:spacing w:after="120"/>
                  <w:ind w:left="0"/>
                  <w:contextualSpacing w:val="0"/>
                </w:pPr>
              </w:pPrChange>
            </w:pPr>
            <w:ins w:id="1238" w:author="Rick Avila" w:date="2018-10-20T22:24:00Z">
              <w:r w:rsidRPr="00E87F78">
                <w:rPr>
                  <w:b/>
                </w:rPr>
                <w:t xml:space="preserve">Obtain </w:t>
              </w:r>
              <w:r>
                <w:rPr>
                  <w:b/>
                </w:rPr>
                <w:t xml:space="preserve">Volumetric </w:t>
              </w:r>
              <w:r w:rsidRPr="00E87F78">
                <w:rPr>
                  <w:b/>
                </w:rPr>
                <w:t>Nodule Measurement Guidance</w:t>
              </w:r>
            </w:ins>
          </w:p>
          <w:p w14:paraId="187466EA" w14:textId="139228D1" w:rsidR="00B776F3" w:rsidRPr="00A203F2" w:rsidRDefault="00B776F3" w:rsidP="00B776F3">
            <w:pPr>
              <w:widowControl/>
              <w:autoSpaceDE/>
              <w:autoSpaceDN/>
              <w:adjustRightInd/>
              <w:rPr>
                <w:ins w:id="1239" w:author="Rick Avila" w:date="2018-10-20T21:23:00Z"/>
              </w:rPr>
              <w:pPrChange w:id="1240" w:author="Rick Avila" w:date="2018-10-20T22:25:00Z">
                <w:pPr>
                  <w:pStyle w:val="ListParagraph"/>
                  <w:widowControl/>
                  <w:autoSpaceDE/>
                  <w:autoSpaceDN/>
                  <w:adjustRightInd/>
                  <w:spacing w:after="120"/>
                  <w:ind w:left="295"/>
                  <w:contextualSpacing w:val="0"/>
                </w:pPr>
              </w:pPrChange>
            </w:pPr>
            <w:ins w:id="1241" w:author="Rick Avila" w:date="2018-10-20T22:25:00Z">
              <w:r>
                <w:t>For each series of CT lung nodule measurements consisting of one or more time points:</w:t>
              </w:r>
            </w:ins>
          </w:p>
        </w:tc>
        <w:tc>
          <w:tcPr>
            <w:tcW w:w="1483" w:type="dxa"/>
            <w:vAlign w:val="center"/>
            <w:tcPrChange w:id="1242" w:author="Rick Avila" w:date="2018-10-20T22:20:00Z">
              <w:tcPr>
                <w:tcW w:w="1483" w:type="dxa"/>
                <w:gridSpan w:val="2"/>
              </w:tcPr>
            </w:tcPrChange>
          </w:tcPr>
          <w:p w14:paraId="449CCF69" w14:textId="77777777" w:rsidR="00B776F3" w:rsidRPr="002F2456" w:rsidRDefault="00B776F3" w:rsidP="00B776F3">
            <w:pPr>
              <w:widowControl/>
              <w:autoSpaceDE/>
              <w:autoSpaceDN/>
              <w:adjustRightInd/>
              <w:jc w:val="center"/>
              <w:rPr>
                <w:ins w:id="1243" w:author="Rick Avila" w:date="2018-10-20T21:23:00Z"/>
                <w:b/>
              </w:rPr>
              <w:pPrChange w:id="1244" w:author="Rick Avila" w:date="2018-10-20T22:20:00Z">
                <w:pPr>
                  <w:widowControl/>
                  <w:autoSpaceDE/>
                  <w:autoSpaceDN/>
                  <w:adjustRightInd/>
                </w:pPr>
              </w:pPrChange>
            </w:pPr>
          </w:p>
        </w:tc>
        <w:tc>
          <w:tcPr>
            <w:tcW w:w="1569" w:type="dxa"/>
            <w:vAlign w:val="center"/>
            <w:tcPrChange w:id="1245" w:author="Rick Avila" w:date="2018-10-20T22:20:00Z">
              <w:tcPr>
                <w:tcW w:w="1569" w:type="dxa"/>
                <w:gridSpan w:val="2"/>
                <w:vAlign w:val="center"/>
              </w:tcPr>
            </w:tcPrChange>
          </w:tcPr>
          <w:p w14:paraId="4ECDD605" w14:textId="77777777" w:rsidR="00B776F3" w:rsidRPr="007A5208" w:rsidRDefault="00B776F3" w:rsidP="00B776F3">
            <w:pPr>
              <w:widowControl/>
              <w:autoSpaceDE/>
              <w:autoSpaceDN/>
              <w:adjustRightInd/>
              <w:jc w:val="center"/>
              <w:rPr>
                <w:ins w:id="1246" w:author="Rick Avila" w:date="2018-10-20T21:23:00Z"/>
                <w:rFonts w:ascii="Symbol" w:hAnsi="Symbol"/>
              </w:rPr>
            </w:pPr>
          </w:p>
        </w:tc>
      </w:tr>
      <w:tr w:rsidR="00B776F3" w14:paraId="16F24208" w14:textId="77777777" w:rsidTr="005E74F7">
        <w:tblPrEx>
          <w:tblW w:w="0" w:type="auto"/>
          <w:jc w:val="center"/>
          <w:tblPrExChange w:id="1247" w:author="Rick Avila" w:date="2018-10-20T22:20:00Z">
            <w:tblPrEx>
              <w:tblW w:w="0" w:type="auto"/>
              <w:jc w:val="center"/>
            </w:tblPrEx>
          </w:tblPrExChange>
        </w:tblPrEx>
        <w:trPr>
          <w:jc w:val="center"/>
          <w:ins w:id="1248" w:author="Rick Avila" w:date="2018-10-20T21:23:00Z"/>
          <w:trPrChange w:id="1249" w:author="Rick Avila" w:date="2018-10-20T22:20:00Z">
            <w:trPr>
              <w:jc w:val="center"/>
            </w:trPr>
          </w:trPrChange>
        </w:trPr>
        <w:tc>
          <w:tcPr>
            <w:tcW w:w="725" w:type="dxa"/>
            <w:tcPrChange w:id="1250" w:author="Rick Avila" w:date="2018-10-20T22:20:00Z">
              <w:tcPr>
                <w:tcW w:w="725" w:type="dxa"/>
              </w:tcPr>
            </w:tcPrChange>
          </w:tcPr>
          <w:p w14:paraId="29CC1556" w14:textId="65D19A1F" w:rsidR="00B776F3" w:rsidRDefault="00B776F3" w:rsidP="00B776F3">
            <w:pPr>
              <w:widowControl/>
              <w:autoSpaceDE/>
              <w:autoSpaceDN/>
              <w:adjustRightInd/>
              <w:jc w:val="center"/>
              <w:rPr>
                <w:ins w:id="1251" w:author="Rick Avila" w:date="2018-10-20T21:23:00Z"/>
                <w:b/>
              </w:rPr>
            </w:pPr>
            <w:ins w:id="1252" w:author="Rick Avila" w:date="2018-11-18T09:03:00Z">
              <w:r>
                <w:rPr>
                  <w:b/>
                </w:rPr>
                <w:t>5</w:t>
              </w:r>
            </w:ins>
            <w:ins w:id="1253" w:author="Rick Avila" w:date="2018-10-20T22:18:00Z">
              <w:r>
                <w:rPr>
                  <w:b/>
                </w:rPr>
                <w:t>.1</w:t>
              </w:r>
            </w:ins>
          </w:p>
        </w:tc>
        <w:tc>
          <w:tcPr>
            <w:tcW w:w="6733" w:type="dxa"/>
            <w:tcPrChange w:id="1254" w:author="Rick Avila" w:date="2018-10-20T22:20:00Z">
              <w:tcPr>
                <w:tcW w:w="6733" w:type="dxa"/>
                <w:gridSpan w:val="3"/>
              </w:tcPr>
            </w:tcPrChange>
          </w:tcPr>
          <w:p w14:paraId="155B437C" w14:textId="57AFEBA2" w:rsidR="00B776F3" w:rsidRPr="00A203F2" w:rsidRDefault="00B776F3" w:rsidP="00B776F3">
            <w:pPr>
              <w:pStyle w:val="BodyText"/>
              <w:ind w:left="295"/>
              <w:rPr>
                <w:ins w:id="1255" w:author="Rick Avila" w:date="2018-10-20T21:23:00Z"/>
              </w:rPr>
              <w:pPrChange w:id="1256" w:author="Rick Avila" w:date="2018-10-20T22:26:00Z">
                <w:pPr>
                  <w:pStyle w:val="ListParagraph"/>
                  <w:widowControl/>
                  <w:autoSpaceDE/>
                  <w:autoSpaceDN/>
                  <w:adjustRightInd/>
                  <w:spacing w:after="120"/>
                  <w:ind w:left="295"/>
                  <w:contextualSpacing w:val="0"/>
                </w:pPr>
              </w:pPrChange>
            </w:pPr>
            <w:ins w:id="1257" w:author="Rick Avila" w:date="2018-10-20T22:25:00Z">
              <w:r>
                <w:t>Use a QIBA small lung nodule P</w:t>
              </w:r>
              <w:r w:rsidRPr="00522F49">
                <w:t xml:space="preserve">rofile </w:t>
              </w:r>
              <w:r w:rsidRPr="00547F69">
                <w:t>on-line calculator</w:t>
              </w:r>
              <w:r>
                <w:t xml:space="preserve"> listed in the Conformance Section of the </w:t>
              </w:r>
              <w:r>
                <w:rPr>
                  <w:rStyle w:val="Hyperlink"/>
                </w:rPr>
                <w:fldChar w:fldCharType="begin"/>
              </w:r>
              <w:r>
                <w:rPr>
                  <w:rStyle w:val="Hyperlink"/>
                </w:rPr>
                <w:instrText xml:space="preserve"> HYPERLINK "https://qibawiki.rsna.org/index.php/CT_Small_Lung_Nodule_Biomarker_Ctte" </w:instrText>
              </w:r>
              <w:r>
                <w:rPr>
                  <w:rStyle w:val="Hyperlink"/>
                </w:rPr>
                <w:fldChar w:fldCharType="separate"/>
              </w:r>
              <w:r w:rsidRPr="006C2EAF">
                <w:rPr>
                  <w:rStyle w:val="Hyperlink"/>
                </w:rPr>
                <w:t>QIBA Small Lung Nodule Profile Wiki page</w:t>
              </w:r>
              <w:r>
                <w:rPr>
                  <w:rStyle w:val="Hyperlink"/>
                </w:rPr>
                <w:fldChar w:fldCharType="end"/>
              </w:r>
              <w:r>
                <w:t xml:space="preserve"> for guidance on levels of volumetric measurement </w:t>
              </w:r>
              <w:r>
                <w:lastRenderedPageBreak/>
                <w:t>error for each lung nodule measurement and change measurement.</w:t>
              </w:r>
            </w:ins>
          </w:p>
        </w:tc>
        <w:tc>
          <w:tcPr>
            <w:tcW w:w="1483" w:type="dxa"/>
            <w:vAlign w:val="center"/>
            <w:tcPrChange w:id="1258" w:author="Rick Avila" w:date="2018-10-20T22:20:00Z">
              <w:tcPr>
                <w:tcW w:w="1483" w:type="dxa"/>
                <w:gridSpan w:val="2"/>
              </w:tcPr>
            </w:tcPrChange>
          </w:tcPr>
          <w:p w14:paraId="6938AB36" w14:textId="362A4234" w:rsidR="00B776F3" w:rsidRPr="002F2456" w:rsidRDefault="00B776F3" w:rsidP="00B776F3">
            <w:pPr>
              <w:widowControl/>
              <w:autoSpaceDE/>
              <w:autoSpaceDN/>
              <w:adjustRightInd/>
              <w:jc w:val="center"/>
              <w:rPr>
                <w:ins w:id="1259" w:author="Rick Avila" w:date="2018-10-20T21:23:00Z"/>
                <w:b/>
              </w:rPr>
              <w:pPrChange w:id="1260" w:author="Rick Avila" w:date="2018-10-20T22:20:00Z">
                <w:pPr>
                  <w:widowControl/>
                  <w:autoSpaceDE/>
                  <w:autoSpaceDN/>
                  <w:adjustRightInd/>
                </w:pPr>
              </w:pPrChange>
            </w:pPr>
            <w:ins w:id="1261" w:author="Rick Avila" w:date="2018-10-20T22:21:00Z">
              <w:r w:rsidRPr="008924D8">
                <w:rPr>
                  <w:b/>
                </w:rPr>
                <w:lastRenderedPageBreak/>
                <w:t>Radiologist</w:t>
              </w:r>
            </w:ins>
          </w:p>
        </w:tc>
        <w:tc>
          <w:tcPr>
            <w:tcW w:w="1569" w:type="dxa"/>
            <w:vAlign w:val="center"/>
            <w:tcPrChange w:id="1262" w:author="Rick Avila" w:date="2018-10-20T22:20:00Z">
              <w:tcPr>
                <w:tcW w:w="1569" w:type="dxa"/>
                <w:gridSpan w:val="2"/>
                <w:vAlign w:val="center"/>
              </w:tcPr>
            </w:tcPrChange>
          </w:tcPr>
          <w:p w14:paraId="67A8A10B" w14:textId="77777777" w:rsidR="00B776F3" w:rsidRDefault="00B776F3" w:rsidP="00B776F3">
            <w:pPr>
              <w:widowControl/>
              <w:autoSpaceDE/>
              <w:autoSpaceDN/>
              <w:adjustRightInd/>
              <w:jc w:val="center"/>
              <w:rPr>
                <w:ins w:id="1263" w:author="Rick Avila" w:date="2018-11-18T08:39:00Z"/>
                <w:rFonts w:asciiTheme="majorHAnsi" w:hAnsiTheme="majorHAnsi" w:cstheme="majorHAnsi"/>
              </w:rPr>
            </w:pPr>
            <w:ins w:id="1264" w:author="Rick Avila" w:date="2018-11-18T08:39:00Z">
              <w:r>
                <w:rPr>
                  <w:rFonts w:ascii="Symbol" w:hAnsi="Symbol"/>
                </w:rPr>
                <w:t></w:t>
              </w:r>
              <w:r w:rsidRPr="007A5208">
                <w:rPr>
                  <w:rFonts w:ascii="Symbol" w:hAnsi="Symbol"/>
                </w:rPr>
                <w:t></w:t>
              </w:r>
              <w:r>
                <w:rPr>
                  <w:rFonts w:ascii="Symbol" w:hAnsi="Symbol"/>
                </w:rPr>
                <w:t></w:t>
              </w:r>
              <w:r>
                <w:rPr>
                  <w:rFonts w:asciiTheme="majorHAnsi" w:hAnsiTheme="majorHAnsi" w:cstheme="majorHAnsi"/>
                </w:rPr>
                <w:t>Yes</w:t>
              </w:r>
            </w:ins>
          </w:p>
          <w:p w14:paraId="3E0D152D" w14:textId="4B370800" w:rsidR="00B776F3" w:rsidRPr="007A5208" w:rsidRDefault="00B776F3" w:rsidP="00B776F3">
            <w:pPr>
              <w:widowControl/>
              <w:autoSpaceDE/>
              <w:autoSpaceDN/>
              <w:adjustRightInd/>
              <w:jc w:val="center"/>
              <w:rPr>
                <w:ins w:id="1265" w:author="Rick Avila" w:date="2018-10-20T21:23:00Z"/>
                <w:rFonts w:ascii="Symbol" w:hAnsi="Symbol"/>
              </w:rPr>
            </w:pPr>
            <w:ins w:id="1266" w:author="Rick Avila" w:date="2018-11-18T08:39:00Z">
              <w:r w:rsidRPr="007A5208">
                <w:rPr>
                  <w:rFonts w:ascii="Symbol" w:hAnsi="Symbol"/>
                </w:rPr>
                <w:t></w:t>
              </w:r>
              <w:r w:rsidRPr="007A5208">
                <w:rPr>
                  <w:rFonts w:ascii="Symbol" w:hAnsi="Symbol"/>
                </w:rPr>
                <w:t></w:t>
              </w:r>
              <w:r>
                <w:rPr>
                  <w:rFonts w:asciiTheme="majorHAnsi" w:hAnsiTheme="majorHAnsi" w:cstheme="majorHAnsi"/>
                </w:rPr>
                <w:t>No</w:t>
              </w:r>
            </w:ins>
          </w:p>
        </w:tc>
      </w:tr>
    </w:tbl>
    <w:p w14:paraId="31CF184E" w14:textId="502C11F0" w:rsidR="00316815" w:rsidRDefault="00316815">
      <w:pPr>
        <w:widowControl/>
        <w:autoSpaceDE/>
        <w:autoSpaceDN/>
        <w:adjustRightInd/>
        <w:rPr>
          <w:ins w:id="1267" w:author="Rick Avila" w:date="2018-10-20T20:50:00Z"/>
        </w:rPr>
      </w:pPr>
    </w:p>
    <w:p w14:paraId="411D944B" w14:textId="1253BEE5"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1268" w:name="_Toc530296968"/>
      <w:r w:rsidRPr="00547F69">
        <w:rPr>
          <w:rFonts w:cs="Calibri"/>
        </w:rPr>
        <w:lastRenderedPageBreak/>
        <w:t>References</w:t>
      </w:r>
      <w:bookmarkEnd w:id="1268"/>
    </w:p>
    <w:p w14:paraId="4B4E3FD8" w14:textId="77777777" w:rsidR="00155AC1" w:rsidRPr="00155AC1" w:rsidRDefault="00155AC1" w:rsidP="007F14DB">
      <w:pPr>
        <w:pStyle w:val="EndNoteBibliography"/>
        <w:ind w:left="426" w:hanging="426"/>
      </w:pPr>
      <w:r>
        <w:fldChar w:fldCharType="begin"/>
      </w:r>
      <w:r>
        <w:instrText xml:space="preserve"> ADDIN EN.REFLIST </w:instrText>
      </w:r>
      <w:r>
        <w:fldChar w:fldCharType="separate"/>
      </w:r>
      <w:r w:rsidRPr="00155AC1">
        <w:t>1.</w:t>
      </w:r>
      <w:r w:rsidRPr="00155AC1">
        <w:tab/>
        <w:t>Henschke CI, Yankelevitz DF, Libby DM, Pasmantier MW, Smith JP, Miettinen OS. Survival of patients with stage I lung cancer detected on CT screening. N Engl J Med. 2006; 355(17):1763-71.</w:t>
      </w:r>
    </w:p>
    <w:p w14:paraId="00060794" w14:textId="77777777" w:rsidR="00155AC1" w:rsidRPr="00155AC1" w:rsidRDefault="00155AC1" w:rsidP="007F14DB">
      <w:pPr>
        <w:pStyle w:val="EndNoteBibliography"/>
        <w:ind w:left="426" w:hanging="426"/>
      </w:pPr>
      <w:r w:rsidRPr="00155AC1">
        <w:t>2.</w:t>
      </w:r>
      <w:r w:rsidRPr="00155AC1">
        <w:tab/>
        <w:t>Aberle DR, Adams AM, Berg CD, et al. Reduced lung-cancer mortality with low-dose computed tomographic screening. N Engl J Med. 2011; 365(5):395-409.</w:t>
      </w:r>
    </w:p>
    <w:p w14:paraId="2BDCD188" w14:textId="77777777" w:rsidR="00155AC1" w:rsidRPr="00155AC1" w:rsidRDefault="00155AC1" w:rsidP="007F14DB">
      <w:pPr>
        <w:pStyle w:val="EndNoteBibliography"/>
        <w:ind w:left="426" w:hanging="426"/>
      </w:pPr>
      <w:r w:rsidRPr="00155AC1">
        <w:t>3.</w:t>
      </w:r>
      <w:r w:rsidRPr="00155AC1">
        <w:tab/>
        <w:t>Yankelevitz DF, Reeves AP, Kostis WJ, Zhao B, Henschke CI. Small pulmonary nodules: volumetrically determined growth rates based on CT evaluation. Radiology. 2000; 217(1):251-6.</w:t>
      </w:r>
    </w:p>
    <w:p w14:paraId="469E3857" w14:textId="77777777" w:rsidR="00155AC1" w:rsidRPr="00155AC1" w:rsidRDefault="00155AC1" w:rsidP="007F14DB">
      <w:pPr>
        <w:pStyle w:val="EndNoteBibliography"/>
        <w:ind w:left="426" w:hanging="426"/>
      </w:pPr>
      <w:r w:rsidRPr="00155AC1">
        <w:t>4.</w:t>
      </w:r>
      <w:r w:rsidRPr="00155AC1">
        <w:tab/>
        <w:t>Bolte H, Jahnke T, Schafer FK, et al. Interobserver-variability of lung nodule volumetry considering different segmentation algorithms and observer training levels. Eur J Radiol. 2007; 64(2):285-95.</w:t>
      </w:r>
    </w:p>
    <w:p w14:paraId="3D2BB282" w14:textId="77777777" w:rsidR="00155AC1" w:rsidRPr="00155AC1" w:rsidRDefault="00155AC1" w:rsidP="007F14DB">
      <w:pPr>
        <w:pStyle w:val="EndNoteBibliography"/>
        <w:ind w:left="426" w:hanging="426"/>
      </w:pPr>
      <w:r w:rsidRPr="00155AC1">
        <w:t>5.</w:t>
      </w:r>
      <w:r w:rsidRPr="00155AC1">
        <w:tab/>
        <w:t>Gierada DS, Pilgram TK, Ford M, et al. Lung cancer: interobserver agreement on interpretation of pulmonary findings at low-dose CT screening. Radiology. 2008; 246(1):265-72.</w:t>
      </w:r>
    </w:p>
    <w:p w14:paraId="4EFCCCCB" w14:textId="77777777" w:rsidR="00155AC1" w:rsidRPr="00155AC1" w:rsidRDefault="00155AC1" w:rsidP="007F14DB">
      <w:pPr>
        <w:pStyle w:val="EndNoteBibliography"/>
        <w:ind w:left="426" w:hanging="426"/>
      </w:pPr>
      <w:r w:rsidRPr="00155AC1">
        <w:t>6.</w:t>
      </w:r>
      <w:r w:rsidRPr="00155AC1">
        <w:tab/>
        <w:t>van Klaveren RJ, Oudkerk M, Prokop M, et al. Management of lung nodules detected by volume CT scanning. N Engl J Med. 2009; 361(23):2221-9.</w:t>
      </w:r>
    </w:p>
    <w:p w14:paraId="447EA324" w14:textId="77777777" w:rsidR="00155AC1" w:rsidRPr="00155AC1" w:rsidRDefault="00155AC1" w:rsidP="007F14DB">
      <w:pPr>
        <w:pStyle w:val="EndNoteBibliography"/>
        <w:ind w:left="426" w:hanging="426"/>
      </w:pPr>
      <w:r w:rsidRPr="00155AC1">
        <w:t>7.</w:t>
      </w:r>
      <w:r w:rsidRPr="00155AC1">
        <w:tab/>
        <w:t>Singh S, Pinsky P, Fineberg NS, et al. Evaluation of reader variability in the interpretation of follow-up CT scans at lung cancer screening. Radiology. 2011; 259(1):263-70.</w:t>
      </w:r>
    </w:p>
    <w:p w14:paraId="4FF7AAA5" w14:textId="77777777" w:rsidR="00155AC1" w:rsidRPr="00155AC1" w:rsidRDefault="00155AC1" w:rsidP="007F14DB">
      <w:pPr>
        <w:pStyle w:val="EndNoteBibliography"/>
        <w:ind w:left="426" w:hanging="426"/>
      </w:pPr>
      <w:r w:rsidRPr="00155AC1">
        <w:t>8.</w:t>
      </w:r>
      <w:r w:rsidRPr="00155AC1">
        <w:tab/>
        <w:t>Petrick N, Kim HJ, Clunie D, et al. Comparison of 1D, 2D, and 3D nodule sizing methods by radiologists for spherical and complex nodules on thoracic CT phantom images. Acad Radiol. 2014; 21(1):30-40.</w:t>
      </w:r>
    </w:p>
    <w:p w14:paraId="5913102D" w14:textId="77777777" w:rsidR="00155AC1" w:rsidRPr="00155AC1" w:rsidRDefault="00155AC1" w:rsidP="007F14DB">
      <w:pPr>
        <w:pStyle w:val="EndNoteBibliography"/>
        <w:ind w:left="426" w:hanging="426"/>
      </w:pPr>
      <w:r w:rsidRPr="00155AC1">
        <w:t>9.</w:t>
      </w:r>
      <w:r w:rsidRPr="00155AC1">
        <w:tab/>
        <w:t>Mulshine JL, Gierada DS, Armato SG, 3rd, et al. Role of the Quantitative Imaging Biomarker Alliance in optimizing CT for the evaluation of lung cancer screen-detected nodules. J Am Coll Radiol. 2015; 12(4):390-5.</w:t>
      </w:r>
    </w:p>
    <w:p w14:paraId="6424B3AA" w14:textId="77777777" w:rsidR="00155AC1" w:rsidRPr="00155AC1" w:rsidRDefault="00155AC1" w:rsidP="007F14DB">
      <w:pPr>
        <w:pStyle w:val="EndNoteBibliography"/>
        <w:ind w:left="426" w:hanging="426"/>
      </w:pPr>
      <w:r w:rsidRPr="00155AC1">
        <w:t>10.</w:t>
      </w:r>
      <w:r w:rsidRPr="00155AC1">
        <w:tab/>
        <w:t>Das M, Muhlenbruch G, Katoh M, et al. Automated volumetry of solid pulmonary nodules in a phantom: accuracy across different CT scanner technologies. Invest Radiol. 2007; 42(5):297-302.</w:t>
      </w:r>
    </w:p>
    <w:p w14:paraId="6849B7D1" w14:textId="77777777" w:rsidR="00155AC1" w:rsidRPr="00155AC1" w:rsidRDefault="00155AC1" w:rsidP="007F14DB">
      <w:pPr>
        <w:pStyle w:val="EndNoteBibliography"/>
        <w:ind w:left="426" w:hanging="426"/>
      </w:pPr>
      <w:r w:rsidRPr="00155AC1">
        <w:t>11.</w:t>
      </w:r>
      <w:r w:rsidRPr="00155AC1">
        <w:tab/>
        <w:t>Ravenel JG, Leue WM, Nietert PJ, Miller JV, Taylor KK, Silvestri GA. Pulmonary nodule volume: effects of reconstruction parameters on automated measurements--a phantom study. Radiology. 2008; 247(2):400-8.</w:t>
      </w:r>
    </w:p>
    <w:p w14:paraId="1487901F" w14:textId="77777777" w:rsidR="00155AC1" w:rsidRPr="00155AC1" w:rsidRDefault="00155AC1" w:rsidP="007F14DB">
      <w:pPr>
        <w:pStyle w:val="EndNoteBibliography"/>
        <w:ind w:left="426" w:hanging="426"/>
      </w:pPr>
      <w:r w:rsidRPr="00155AC1">
        <w:t>12.</w:t>
      </w:r>
      <w:r w:rsidRPr="00155AC1">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28BEBB64" w14:textId="77777777" w:rsidR="00155AC1" w:rsidRPr="00155AC1" w:rsidRDefault="00155AC1" w:rsidP="007F14DB">
      <w:pPr>
        <w:pStyle w:val="EndNoteBibliography"/>
        <w:ind w:left="426" w:hanging="426"/>
      </w:pPr>
      <w:r w:rsidRPr="00155AC1">
        <w:t>13.</w:t>
      </w:r>
      <w:r w:rsidRPr="00155AC1">
        <w:tab/>
        <w:t>Chen B, Barnhart H, Richard S, Colsher J, Amurao M, Samei E. Quantitative CT: technique dependence of volume estimation on pulmonary nodules. Phys Med Biol. 2012; 57(5):1335-48.</w:t>
      </w:r>
    </w:p>
    <w:p w14:paraId="35E05157" w14:textId="77777777" w:rsidR="00155AC1" w:rsidRPr="00155AC1" w:rsidRDefault="00155AC1" w:rsidP="007F14DB">
      <w:pPr>
        <w:pStyle w:val="EndNoteBibliography"/>
        <w:ind w:left="426" w:hanging="426"/>
      </w:pPr>
      <w:r w:rsidRPr="00155AC1">
        <w:t>14.</w:t>
      </w:r>
      <w:r w:rsidRPr="00155AC1">
        <w:tab/>
        <w:t>Larici AR, Storto ML, Torge M, et al. Automated volumetry of pulmonary nodules on multidetector CT: influence of slice thickness, reconstruction algorithm and tube current. Preliminary results. Radiol Med. 2008; 113(1):29-42.</w:t>
      </w:r>
    </w:p>
    <w:p w14:paraId="5405D4D6" w14:textId="77777777" w:rsidR="00155AC1" w:rsidRPr="00155AC1" w:rsidRDefault="00155AC1" w:rsidP="007F14DB">
      <w:pPr>
        <w:pStyle w:val="EndNoteBibliography"/>
        <w:ind w:left="426" w:hanging="426"/>
      </w:pPr>
      <w:r w:rsidRPr="00155AC1">
        <w:t>15.</w:t>
      </w:r>
      <w:r w:rsidRPr="00155AC1">
        <w:tab/>
        <w:t>Xie X, Willemink MJ, de Jong PA, et al. Small irregular pulmonary nodules in low-dose CT: observer detection sensitivity and volumetry accuracy. AJR Am J Roentgenol. 2014; 202(3):W202-9.</w:t>
      </w:r>
    </w:p>
    <w:p w14:paraId="76C2733C" w14:textId="77777777" w:rsidR="00155AC1" w:rsidRPr="00155AC1" w:rsidRDefault="00155AC1" w:rsidP="007F14DB">
      <w:pPr>
        <w:pStyle w:val="EndNoteBibliography"/>
        <w:ind w:left="426" w:hanging="426"/>
      </w:pPr>
      <w:r w:rsidRPr="00155AC1">
        <w:t>16.</w:t>
      </w:r>
      <w:r w:rsidRPr="00155AC1">
        <w:tab/>
        <w:t>Willemink MJ, Leiner T, Budde RP, et al. Systematic error in lung nodule volumetry: effect of iterative reconstruction versus filtered back projection at different CT parameters. AJR Am J Roentgenol. 2012; 199(6):1241-6.</w:t>
      </w:r>
    </w:p>
    <w:p w14:paraId="3884BB20" w14:textId="77777777" w:rsidR="00155AC1" w:rsidRPr="00155AC1" w:rsidRDefault="00155AC1" w:rsidP="007F14DB">
      <w:pPr>
        <w:pStyle w:val="EndNoteBibliography"/>
        <w:ind w:left="426" w:hanging="426"/>
      </w:pPr>
      <w:r w:rsidRPr="00155AC1">
        <w:t>17.</w:t>
      </w:r>
      <w:r w:rsidRPr="00155AC1">
        <w:tab/>
        <w:t>Wielputz MO, Lederlin M, Wroblewski J, et al. CT volumetry of artificial pulmonary nodules using an ex vivo lung phantom: influence of exposure parameters and iterative reconstruction on reproducibility. Eur J Radiol. 2013; 82(9):1577-83.</w:t>
      </w:r>
    </w:p>
    <w:p w14:paraId="09458299" w14:textId="77777777" w:rsidR="00155AC1" w:rsidRPr="00155AC1" w:rsidRDefault="00155AC1" w:rsidP="007F14DB">
      <w:pPr>
        <w:pStyle w:val="EndNoteBibliography"/>
        <w:ind w:left="426" w:hanging="426"/>
      </w:pPr>
      <w:r w:rsidRPr="00155AC1">
        <w:t>18.</w:t>
      </w:r>
      <w:r w:rsidRPr="00155AC1">
        <w:tab/>
        <w:t>Chen B, Barnhart H, Richard S, Robins M, Colsher J, Samei E. Volumetric quantification of lung nodules in CT with iterative reconstruction (ASiR and MBIR). Med Phys. 2013; 40(11):111902.</w:t>
      </w:r>
    </w:p>
    <w:p w14:paraId="5579B6E2" w14:textId="77777777" w:rsidR="00155AC1" w:rsidRPr="00155AC1" w:rsidRDefault="00155AC1" w:rsidP="007F14DB">
      <w:pPr>
        <w:pStyle w:val="EndNoteBibliography"/>
        <w:ind w:left="426" w:hanging="426"/>
      </w:pPr>
      <w:r w:rsidRPr="00155AC1">
        <w:t>19.</w:t>
      </w:r>
      <w:r w:rsidRPr="00155AC1">
        <w:tab/>
        <w:t>Wormanns D, Kohl G, Klotz E, et al. Volumetric measurements of pulmonary nodules at multi-row detector CT: in vivo reproducibility. Eur Radiol. 2004; 14(1):86-92.</w:t>
      </w:r>
    </w:p>
    <w:p w14:paraId="1DD51E01" w14:textId="77777777" w:rsidR="00155AC1" w:rsidRPr="00155AC1" w:rsidRDefault="00155AC1" w:rsidP="007F14DB">
      <w:pPr>
        <w:pStyle w:val="EndNoteBibliography"/>
        <w:ind w:left="426" w:hanging="426"/>
      </w:pPr>
      <w:r w:rsidRPr="00155AC1">
        <w:lastRenderedPageBreak/>
        <w:t>20.</w:t>
      </w:r>
      <w:r w:rsidRPr="00155AC1">
        <w:tab/>
        <w:t>Goodman LR, Gulsun M, Washington L, Nagy PG, Piacsek KL. Inherent variability of CT lung nodule measurements in vivo using semiautomated volumetric measurements. AJR Am J Roentgenol. 2006; 186(4):989-94.</w:t>
      </w:r>
    </w:p>
    <w:p w14:paraId="12AFE42C" w14:textId="77777777" w:rsidR="00155AC1" w:rsidRPr="00155AC1" w:rsidRDefault="00155AC1" w:rsidP="007F14DB">
      <w:pPr>
        <w:pStyle w:val="EndNoteBibliography"/>
        <w:ind w:left="426" w:hanging="426"/>
      </w:pPr>
      <w:r w:rsidRPr="00155AC1">
        <w:t>21.</w:t>
      </w:r>
      <w:r w:rsidRPr="00155AC1">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424E2FE9" w14:textId="77777777" w:rsidR="00155AC1" w:rsidRPr="00155AC1" w:rsidRDefault="00155AC1" w:rsidP="007F14DB">
      <w:pPr>
        <w:pStyle w:val="EndNoteBibliography"/>
        <w:ind w:left="426" w:hanging="426"/>
      </w:pPr>
      <w:r w:rsidRPr="00155AC1">
        <w:t>22.</w:t>
      </w:r>
      <w:r w:rsidRPr="00155AC1">
        <w:tab/>
        <w:t>Rampinelli C, De Fiori E, Raimondi S, Veronesi G, Bellomi M. In vivo repeatability of automated volume calculations of small pulmonary nodules with CT. AJR Am J Roentgenol. 2009; 192(6):1657-61.</w:t>
      </w:r>
    </w:p>
    <w:p w14:paraId="7EC00819" w14:textId="77777777" w:rsidR="00155AC1" w:rsidRPr="00155AC1" w:rsidRDefault="00155AC1" w:rsidP="007F14DB">
      <w:pPr>
        <w:pStyle w:val="EndNoteBibliography"/>
        <w:ind w:left="426" w:hanging="426"/>
      </w:pPr>
      <w:r w:rsidRPr="00155AC1">
        <w:t>23.</w:t>
      </w:r>
      <w:r w:rsidRPr="00155AC1">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19A6F787" w14:textId="77777777" w:rsidR="00155AC1" w:rsidRPr="00155AC1" w:rsidRDefault="00155AC1" w:rsidP="007F14DB">
      <w:pPr>
        <w:pStyle w:val="EndNoteBibliography"/>
        <w:ind w:left="426" w:hanging="426"/>
      </w:pPr>
      <w:r w:rsidRPr="00155AC1">
        <w:t>24.</w:t>
      </w:r>
      <w:r w:rsidRPr="00155AC1">
        <w:tab/>
        <w:t>Marchiano A, Calabro E, Civelli E, et al. Pulmonary nodules: volume repeatability at multidetector CT lung cancer screening. Radiology. 2009; 251(3):919-25.</w:t>
      </w:r>
    </w:p>
    <w:p w14:paraId="0DFD410A" w14:textId="77777777" w:rsidR="00155AC1" w:rsidRPr="00155AC1" w:rsidRDefault="00155AC1" w:rsidP="007F14DB">
      <w:pPr>
        <w:pStyle w:val="EndNoteBibliography"/>
        <w:ind w:left="426" w:hanging="426"/>
      </w:pPr>
      <w:r w:rsidRPr="00155AC1">
        <w:t>25.</w:t>
      </w:r>
      <w:r w:rsidRPr="00155AC1">
        <w:tab/>
        <w:t>Ko JP, Berman EJ, Kaur M, et al. Pulmonary Nodules: growth rate assessment in patients by using serial CT and three-dimensional volumetry. Radiology. 2012; 262(2):662-71.</w:t>
      </w:r>
    </w:p>
    <w:p w14:paraId="02EF17DD" w14:textId="77777777" w:rsidR="00155AC1" w:rsidRPr="00155AC1" w:rsidRDefault="00155AC1" w:rsidP="007F14DB">
      <w:pPr>
        <w:pStyle w:val="EndNoteBibliography"/>
        <w:ind w:left="426" w:hanging="426"/>
      </w:pPr>
      <w:r w:rsidRPr="00155AC1">
        <w:t>26.</w:t>
      </w:r>
      <w:r w:rsidRPr="00155AC1">
        <w:tab/>
        <w:t>Henschke CI, Yankelevitz DF, Yip R, et al. Tumor volume measurement error using computed tomography imaging in a phase II clinical trial in lung cancer. J Med Imaging (Bellingham). 2016; 3(3):035505.</w:t>
      </w:r>
    </w:p>
    <w:p w14:paraId="1F7469D6" w14:textId="77777777" w:rsidR="00155AC1" w:rsidRPr="00155AC1" w:rsidRDefault="00155AC1" w:rsidP="007F14DB">
      <w:pPr>
        <w:pStyle w:val="EndNoteBibliography"/>
        <w:ind w:left="426" w:hanging="426"/>
      </w:pPr>
      <w:r w:rsidRPr="00155AC1">
        <w:t>27.</w:t>
      </w:r>
      <w:r w:rsidRPr="00155AC1">
        <w:tab/>
        <w:t>Das M, Ley-Zaporozhan J, Gietema HA, et al. Accuracy of automated volumetry of pulmonary nodules across different multislice CT scanners. Eur Radiol. 2007; 17(8):1979-84.</w:t>
      </w:r>
    </w:p>
    <w:p w14:paraId="28392A41" w14:textId="77777777" w:rsidR="00155AC1" w:rsidRPr="00155AC1" w:rsidRDefault="00155AC1" w:rsidP="007F14DB">
      <w:pPr>
        <w:pStyle w:val="EndNoteBibliography"/>
        <w:ind w:left="426" w:hanging="426"/>
      </w:pPr>
      <w:r w:rsidRPr="00155AC1">
        <w:t>28.</w:t>
      </w:r>
      <w:r w:rsidRPr="00155AC1">
        <w:tab/>
        <w:t>Coenen A, Honda O, van der Jagt EJ, Tomiyama N. Computer-assisted solid lung nodule 3D volumetry on CT: influence of scan mode and iterative reconstruction: a CT phantom study. Jpn J Radiol. 2013; 31(10):677-84.</w:t>
      </w:r>
    </w:p>
    <w:p w14:paraId="667F63EA" w14:textId="77777777" w:rsidR="00155AC1" w:rsidRPr="00155AC1" w:rsidRDefault="00155AC1" w:rsidP="007F14DB">
      <w:pPr>
        <w:pStyle w:val="EndNoteBibliography"/>
        <w:ind w:left="426" w:hanging="426"/>
      </w:pPr>
      <w:r w:rsidRPr="00155AC1">
        <w:t>29.</w:t>
      </w:r>
      <w:r w:rsidRPr="00155AC1">
        <w:tab/>
        <w:t>ACR-STR. ACR-STR practice parameter for the performance and reporting of lung cancer screening thoracic computed tomography (CT). 2014.</w:t>
      </w:r>
    </w:p>
    <w:p w14:paraId="4BD90AC5" w14:textId="77777777" w:rsidR="00155AC1" w:rsidRPr="00155AC1" w:rsidRDefault="00155AC1" w:rsidP="007F14DB">
      <w:pPr>
        <w:pStyle w:val="EndNoteBibliography"/>
        <w:ind w:left="426" w:hanging="426"/>
      </w:pPr>
      <w:r w:rsidRPr="00155AC1">
        <w:t>30.</w:t>
      </w:r>
      <w:r w:rsidRPr="00155AC1">
        <w:tab/>
        <w:t>Honda O, Johkoh T, Sumikawa H, et al. Pulmonary nodules: 3D volumetric measurement with multidetector CT--effect of intravenous contrast medium. Radiology. 2007; 245(3):881-7.</w:t>
      </w:r>
    </w:p>
    <w:p w14:paraId="587BF1D8" w14:textId="77777777" w:rsidR="00155AC1" w:rsidRPr="00155AC1" w:rsidRDefault="00155AC1" w:rsidP="007F14DB">
      <w:pPr>
        <w:pStyle w:val="EndNoteBibliography"/>
        <w:ind w:left="426" w:hanging="426"/>
      </w:pPr>
      <w:r w:rsidRPr="00155AC1">
        <w:t>31.</w:t>
      </w:r>
      <w:r w:rsidRPr="00155AC1">
        <w:tab/>
        <w:t>Rampinelli C, Raimondi S, Padrenostro M, et al. Pulmonary nodules: Contrast-enhanced volumetric variation at different CT scan delays. AJR Am J Roentgenol. 2010; 195(1):149-54.</w:t>
      </w:r>
    </w:p>
    <w:p w14:paraId="7B410BCA" w14:textId="77777777" w:rsidR="00155AC1" w:rsidRPr="00155AC1" w:rsidRDefault="00155AC1" w:rsidP="007F14DB">
      <w:pPr>
        <w:pStyle w:val="EndNoteBibliography"/>
        <w:ind w:left="426" w:hanging="426"/>
      </w:pPr>
      <w:r w:rsidRPr="00155AC1">
        <w:t>32.</w:t>
      </w:r>
      <w:r w:rsidRPr="00155AC1">
        <w:tab/>
        <w:t>Toth T, Ge Z, Daly MP. The influence of patient centering on CT dose and image noise. Med Phys. 2007; 34(7):3093-101.</w:t>
      </w:r>
    </w:p>
    <w:p w14:paraId="10FF42AF" w14:textId="77777777" w:rsidR="00155AC1" w:rsidRPr="00155AC1" w:rsidRDefault="00155AC1" w:rsidP="007F14DB">
      <w:pPr>
        <w:pStyle w:val="EndNoteBibliography"/>
        <w:ind w:left="426" w:hanging="426"/>
      </w:pPr>
      <w:r w:rsidRPr="00155AC1">
        <w:t>33.</w:t>
      </w:r>
      <w:r w:rsidRPr="00155AC1">
        <w:tab/>
        <w:t>Kaasalainen T, Palmu K, Reijonen V, Kortesniemi M. Effect of patient centering on patient dose and image noise in chest CT. AJR Am J Roentgenol. 2014; 203(1):123-30.</w:t>
      </w:r>
    </w:p>
    <w:p w14:paraId="3080598D" w14:textId="77777777" w:rsidR="00155AC1" w:rsidRPr="00155AC1" w:rsidRDefault="00155AC1" w:rsidP="007F14DB">
      <w:pPr>
        <w:pStyle w:val="EndNoteBibliography"/>
        <w:ind w:left="426" w:hanging="426"/>
      </w:pPr>
      <w:r w:rsidRPr="00155AC1">
        <w:t>34.</w:t>
      </w:r>
      <w:r w:rsidRPr="00155AC1">
        <w:tab/>
        <w:t>Goo JM, Kim KG, Gierada DS, Castro M, Bae KT. Volumetric measurements of lung nodules with multi-detector row CT: effect of changes in lung volume. Korean J Radiol. 2006; 7(4):243-8.</w:t>
      </w:r>
    </w:p>
    <w:p w14:paraId="3E2FF27A" w14:textId="77777777" w:rsidR="00155AC1" w:rsidRPr="00155AC1" w:rsidRDefault="00155AC1" w:rsidP="007F14DB">
      <w:pPr>
        <w:pStyle w:val="EndNoteBibliography"/>
        <w:ind w:left="426" w:hanging="426"/>
      </w:pPr>
      <w:r w:rsidRPr="00155AC1">
        <w:t>35.</w:t>
      </w:r>
      <w:r w:rsidRPr="00155AC1">
        <w:tab/>
        <w:t>Petkovska I, Brown MS, Goldin JG, et al. The effect of lung volume on nodule size on CT. Acad Radiol. 2007; 14(4):476-85.</w:t>
      </w:r>
    </w:p>
    <w:p w14:paraId="4FDC9965" w14:textId="77777777" w:rsidR="00155AC1" w:rsidRPr="00155AC1" w:rsidRDefault="00155AC1" w:rsidP="007F14DB">
      <w:pPr>
        <w:pStyle w:val="EndNoteBibliography"/>
        <w:ind w:left="426" w:hanging="426"/>
      </w:pPr>
      <w:r w:rsidRPr="00155AC1">
        <w:t>36.</w:t>
      </w:r>
      <w:r w:rsidRPr="00155AC1">
        <w:tab/>
        <w:t>Nietert PJ, Ravenel JG, Leue WM, et al. Imprecision in automated volume measurements of pulmonary nodules and its effect on the level of uncertainty in volume doubling time estimation. Chest. 2009; 135(6):1580-7.</w:t>
      </w:r>
    </w:p>
    <w:p w14:paraId="78CF4440" w14:textId="77777777" w:rsidR="00155AC1" w:rsidRPr="00155AC1" w:rsidRDefault="00155AC1" w:rsidP="007F14DB">
      <w:pPr>
        <w:pStyle w:val="EndNoteBibliography"/>
        <w:ind w:left="426" w:hanging="426"/>
      </w:pPr>
      <w:r w:rsidRPr="00155AC1">
        <w:t>37.</w:t>
      </w:r>
      <w:r w:rsidRPr="00155AC1">
        <w:tab/>
        <w:t>Gavrielides MA, Zeng R, Myers KJ, Sahiner B, Petrick N. Benefit of overlapping reconstruction for improving the quantitative assessment of CT lung nodule volume. Acad Radiol. 2013; 20(2):173-80.</w:t>
      </w:r>
    </w:p>
    <w:p w14:paraId="699C083A" w14:textId="77777777" w:rsidR="00155AC1" w:rsidRPr="00155AC1" w:rsidRDefault="00155AC1" w:rsidP="007F14DB">
      <w:pPr>
        <w:pStyle w:val="EndNoteBibliography"/>
        <w:ind w:left="426" w:hanging="426"/>
      </w:pPr>
      <w:r w:rsidRPr="00155AC1">
        <w:t>38.</w:t>
      </w:r>
      <w:r w:rsidRPr="00155AC1">
        <w:tab/>
        <w:t>Willemink MJ, de Jong PA, Leiner T, et al. Iterative reconstruction techniques for computed tomography Part 1: technical principles. Eur Radiol. 2013; 23(6):1623-31.</w:t>
      </w:r>
    </w:p>
    <w:p w14:paraId="4FC6086F" w14:textId="77777777" w:rsidR="00155AC1" w:rsidRPr="00155AC1" w:rsidRDefault="00155AC1" w:rsidP="007F14DB">
      <w:pPr>
        <w:pStyle w:val="EndNoteBibliography"/>
        <w:ind w:left="426" w:hanging="426"/>
      </w:pPr>
      <w:r w:rsidRPr="00155AC1">
        <w:t>39.</w:t>
      </w:r>
      <w:r w:rsidRPr="00155AC1">
        <w:tab/>
        <w:t>Willemink MJ, Borstlap J, Takx RA, et al. The effects of computed tomography with iterative reconstruction on solid pulmonary nodule volume quantification. PLoS One. 2013; 8(2):e58053.</w:t>
      </w:r>
    </w:p>
    <w:p w14:paraId="257FBB00" w14:textId="77777777" w:rsidR="00155AC1" w:rsidRPr="00155AC1" w:rsidRDefault="00155AC1" w:rsidP="007F14DB">
      <w:pPr>
        <w:pStyle w:val="EndNoteBibliography"/>
        <w:ind w:left="426" w:hanging="426"/>
      </w:pPr>
      <w:r w:rsidRPr="00155AC1">
        <w:lastRenderedPageBreak/>
        <w:t>40.</w:t>
      </w:r>
      <w:r w:rsidRPr="00155AC1">
        <w:tab/>
        <w:t>Revel MP, Lefort C, Bissery A, et al. Pulmonary nodules: preliminary experience with three-dimensional evaluation. Radiology. 2004; 231(2):459-66.</w:t>
      </w:r>
    </w:p>
    <w:p w14:paraId="1727F728" w14:textId="77777777" w:rsidR="00155AC1" w:rsidRPr="00155AC1" w:rsidRDefault="00155AC1" w:rsidP="007F14DB">
      <w:pPr>
        <w:pStyle w:val="EndNoteBibliography"/>
        <w:ind w:left="426" w:hanging="426"/>
      </w:pPr>
      <w:r w:rsidRPr="00155AC1">
        <w:t>41.</w:t>
      </w:r>
      <w:r w:rsidRPr="00155AC1">
        <w:tab/>
        <w:t>Petrou M, Quint LE, Nan B, Baker LH. Pulmonary nodule volumetric measurement variability as a function of CT slice thickness and nodule morphology. AJR Am J Roentgenol. 2007; 188(2):306-12.</w:t>
      </w:r>
    </w:p>
    <w:p w14:paraId="52D8A5A9" w14:textId="77777777" w:rsidR="00155AC1" w:rsidRPr="00155AC1" w:rsidRDefault="00155AC1" w:rsidP="007F14DB">
      <w:pPr>
        <w:pStyle w:val="EndNoteBibliography"/>
        <w:ind w:left="426" w:hanging="426"/>
      </w:pPr>
      <w:r w:rsidRPr="00155AC1">
        <w:t>42.</w:t>
      </w:r>
      <w:r w:rsidRPr="00155AC1">
        <w:tab/>
        <w:t>Wang Y, van Klaveren RJ, van der Zaag-Loonen HJ, et al. Effect of nodule characteristics on variability of semiautomated volume measurements in pulmonary nodules detected in a lung cancer screening program. Radiology. 2008; 248(2):625-31.</w:t>
      </w:r>
    </w:p>
    <w:p w14:paraId="086E1979" w14:textId="77777777" w:rsidR="00155AC1" w:rsidRPr="00155AC1" w:rsidRDefault="00155AC1" w:rsidP="007F14DB">
      <w:pPr>
        <w:pStyle w:val="EndNoteBibliography"/>
        <w:ind w:left="426" w:hanging="426"/>
      </w:pPr>
      <w:r w:rsidRPr="00155AC1">
        <w:t>43.</w:t>
      </w:r>
      <w:r w:rsidRPr="00155AC1">
        <w:tab/>
        <w:t>Hein PA, Romano VC, Rogalla P, et al. Linear and volume measurements of pulmonary nodules at different CT dose levels - intrascan and interscan analysis. Rofo. 2009; 181(1):24-31.</w:t>
      </w:r>
    </w:p>
    <w:p w14:paraId="5B1C0567" w14:textId="77777777" w:rsidR="00155AC1" w:rsidRPr="00155AC1" w:rsidRDefault="00155AC1" w:rsidP="007F14DB">
      <w:pPr>
        <w:pStyle w:val="EndNoteBibliography"/>
        <w:ind w:left="426" w:hanging="426"/>
      </w:pPr>
      <w:r w:rsidRPr="00155AC1">
        <w:t>44.</w:t>
      </w:r>
      <w:r w:rsidRPr="00155AC1">
        <w:tab/>
        <w:t>Hein PA, Romano VC, Rogalla P, et al. Variability of semiautomated lung nodule volumetry on ultralow-dose CT: comparison with nodule volumetry on standard-dose CT. J Digit Imaging. 2010; 23(1):8-17.</w:t>
      </w:r>
    </w:p>
    <w:p w14:paraId="109E09F2" w14:textId="77777777" w:rsidR="00155AC1" w:rsidRPr="00155AC1" w:rsidRDefault="00155AC1" w:rsidP="007F14DB">
      <w:pPr>
        <w:pStyle w:val="EndNoteBibliography"/>
        <w:ind w:left="426" w:hanging="426"/>
      </w:pPr>
      <w:r w:rsidRPr="00155AC1">
        <w:t>45.</w:t>
      </w:r>
      <w:r w:rsidRPr="00155AC1">
        <w:tab/>
        <w:t>Gietema HA, Wang Y, Xu D, et al. Pulmonary nodules detected at lung cancer screening: interobserver variability of semiautomated volume measurements. Radiology. 2006; 241(1):251-7.</w:t>
      </w:r>
    </w:p>
    <w:p w14:paraId="1EBA5599" w14:textId="57B2D3FE" w:rsidR="00A83704" w:rsidRDefault="00155AC1" w:rsidP="007F14DB">
      <w:pPr>
        <w:pStyle w:val="EndNoteBibliography"/>
        <w:ind w:left="426" w:hanging="426"/>
      </w:pPr>
      <w:r w:rsidRPr="00155AC1">
        <w:t>46.</w:t>
      </w:r>
      <w:r w:rsidRPr="00155AC1">
        <w:tab/>
      </w:r>
      <w:r w:rsidR="00A83704">
        <w:t xml:space="preserve">Wang GE, Skinner MW, Vannier MW. </w:t>
      </w:r>
      <w:r w:rsidR="00A83704" w:rsidRPr="00A83704">
        <w:t>Temporal Bone Volumetric Image Deblurring in Spiral Computed Tomography Scanning</w:t>
      </w:r>
      <w:r w:rsidR="00A83704">
        <w:t xml:space="preserve">. Academic Radiology. </w:t>
      </w:r>
      <w:r w:rsidR="00A83704" w:rsidRPr="00A83704">
        <w:t>1995; 2:888-895.</w:t>
      </w:r>
    </w:p>
    <w:p w14:paraId="62AC1635" w14:textId="77777777" w:rsidR="00155AC1" w:rsidRDefault="00155AC1" w:rsidP="007F14DB">
      <w:pPr>
        <w:pStyle w:val="EndNoteBibliography"/>
        <w:ind w:left="426" w:hanging="426"/>
      </w:pPr>
    </w:p>
    <w:p w14:paraId="1C676842" w14:textId="77777777" w:rsidR="00155AC1" w:rsidRDefault="00155AC1" w:rsidP="007F14DB">
      <w:pPr>
        <w:pStyle w:val="EndNoteBibliography"/>
        <w:ind w:left="426" w:hanging="426"/>
      </w:pPr>
    </w:p>
    <w:p w14:paraId="4A725AF0" w14:textId="366915C3" w:rsidR="00155AC1" w:rsidRPr="00155AC1" w:rsidRDefault="00155AC1" w:rsidP="007F14DB">
      <w:pPr>
        <w:pStyle w:val="EndNoteBibliography"/>
        <w:ind w:left="426" w:hanging="426"/>
        <w:rPr>
          <w:b/>
        </w:rPr>
      </w:pPr>
      <w:r w:rsidRPr="00155AC1">
        <w:rPr>
          <w:b/>
        </w:rPr>
        <w:t>Additional References</w:t>
      </w:r>
    </w:p>
    <w:p w14:paraId="6D5121D7" w14:textId="77777777" w:rsidR="00155AC1" w:rsidRDefault="00155AC1" w:rsidP="007F14DB">
      <w:pPr>
        <w:pStyle w:val="EndNoteBibliography"/>
        <w:ind w:left="426" w:hanging="426"/>
      </w:pPr>
    </w:p>
    <w:p w14:paraId="1BC44697" w14:textId="77777777" w:rsidR="00155AC1" w:rsidRPr="00155AC1" w:rsidRDefault="00155AC1" w:rsidP="007F14DB">
      <w:pPr>
        <w:pStyle w:val="EndNoteBibliography"/>
        <w:ind w:left="426" w:hanging="426"/>
      </w:pPr>
      <w:r w:rsidRPr="00155AC1">
        <w:t>47.</w:t>
      </w:r>
      <w:r w:rsidRPr="00155AC1">
        <w:tab/>
        <w:t>Gavrielides MA, Li Q, Zeng R, Myers KJ, Sahiner B, Petrick N. Minimum detectable change in lung nodule volume in a phantom CT study. Acad Radiol. 2013; 20(11):1364-70.</w:t>
      </w:r>
    </w:p>
    <w:p w14:paraId="241349D9" w14:textId="77777777" w:rsidR="00155AC1" w:rsidRPr="00155AC1" w:rsidRDefault="00155AC1" w:rsidP="007F14DB">
      <w:pPr>
        <w:pStyle w:val="EndNoteBibliography"/>
        <w:ind w:left="426" w:hanging="426"/>
      </w:pPr>
      <w:r w:rsidRPr="00155AC1">
        <w:t>48.</w:t>
      </w:r>
      <w:r w:rsidRPr="00155AC1">
        <w:tab/>
        <w:t>Bolte H, Riedel C, Jahnke T, et al. Reproducibility of computer-aided volumetry of artificial small pulmonary nodules in ex vivo porcine lungs. Invest Radiol. 2006; 41(1):28-35.</w:t>
      </w:r>
    </w:p>
    <w:p w14:paraId="560EBF67" w14:textId="77777777" w:rsidR="00155AC1" w:rsidRPr="00155AC1" w:rsidRDefault="00155AC1" w:rsidP="007F14DB">
      <w:pPr>
        <w:pStyle w:val="EndNoteBibliography"/>
        <w:ind w:left="426" w:hanging="426"/>
      </w:pPr>
      <w:r w:rsidRPr="00155AC1">
        <w:t>49.</w:t>
      </w:r>
      <w:r w:rsidRPr="00155AC1">
        <w:tab/>
        <w:t>Bolte H, Riedel C, Muller-Hulsbeck S, et al. Precision of computer-aided volumetry of artificial small solid pulmonary nodules in ex vivo porcine lungs. Br J Radiol. 2007; 80(954):414-21.</w:t>
      </w:r>
    </w:p>
    <w:p w14:paraId="3B3F9826" w14:textId="77777777" w:rsidR="00155AC1" w:rsidRPr="00155AC1" w:rsidRDefault="00155AC1" w:rsidP="007F14DB">
      <w:pPr>
        <w:pStyle w:val="EndNoteBibliography"/>
        <w:ind w:left="426" w:hanging="426"/>
      </w:pPr>
      <w:r w:rsidRPr="00155AC1">
        <w:t>50.</w:t>
      </w:r>
      <w:r w:rsidRPr="00155AC1">
        <w:tab/>
        <w:t>Wang Y, de Bock GH, van Klaveren RJ, et al. Volumetric measurement of pulmonary nodules at low-dose chest CT: effect of reconstruction setting on measurement variability. Eur Radiol. 2010; 20(5):1180-7.</w:t>
      </w:r>
    </w:p>
    <w:p w14:paraId="50D434A3" w14:textId="77777777" w:rsidR="00155AC1" w:rsidRPr="00155AC1" w:rsidRDefault="00155AC1" w:rsidP="007F14DB">
      <w:pPr>
        <w:pStyle w:val="EndNoteBibliography"/>
        <w:ind w:left="426" w:hanging="426"/>
      </w:pPr>
      <w:r w:rsidRPr="00155AC1">
        <w:t>51.</w:t>
      </w:r>
      <w:r w:rsidRPr="00155AC1">
        <w:tab/>
        <w:t>Bolte H, Riedel C, Knoss N, et al. Computed tomography-based lung nodule volumetry--do optimized reconstructions of routine protocols achieve similar accuracy, reproducibility and interobserver variability to that of special volumetry protocols? Rofo. 2007; 179(3):276-81.</w:t>
      </w:r>
    </w:p>
    <w:p w14:paraId="04024700" w14:textId="77777777" w:rsidR="00155AC1" w:rsidRPr="00155AC1" w:rsidRDefault="00155AC1" w:rsidP="007F14DB">
      <w:pPr>
        <w:pStyle w:val="EndNoteBibliography"/>
        <w:ind w:left="426" w:hanging="426"/>
      </w:pPr>
      <w:r w:rsidRPr="00155AC1">
        <w:t>52.</w:t>
      </w:r>
      <w:r w:rsidRPr="00155AC1">
        <w:tab/>
        <w:t>de Jong PA, Leiner T, Lammers JW, Gietema HA. Can low-dose unenhanced chest CT be used for follow-up of lung nodules? AJR Am J Roentgenol. 2012; 199(4):777-80.</w:t>
      </w:r>
    </w:p>
    <w:p w14:paraId="6C980F91" w14:textId="77777777" w:rsidR="00155AC1" w:rsidRPr="00155AC1" w:rsidRDefault="00155AC1" w:rsidP="007F14DB">
      <w:pPr>
        <w:pStyle w:val="EndNoteBibliography"/>
        <w:ind w:left="426" w:hanging="426"/>
      </w:pPr>
      <w:r w:rsidRPr="00155AC1">
        <w:t>53.</w:t>
      </w:r>
      <w:r w:rsidRPr="00155AC1">
        <w:tab/>
        <w:t>Christe A, Torrente JC, Lin M, et al. CT screening and follow-up of lung nodules: effects of tube current-time setting and nodule size and density on detectability and of tube current-time setting on apparent size. AJR Am J Roentgenol. 2011; 197(3):623-30.</w:t>
      </w:r>
    </w:p>
    <w:p w14:paraId="27C500C2" w14:textId="77777777" w:rsidR="00155AC1" w:rsidRPr="00155AC1" w:rsidRDefault="00155AC1" w:rsidP="007F14DB">
      <w:pPr>
        <w:pStyle w:val="EndNoteBibliography"/>
        <w:ind w:left="426" w:hanging="426"/>
      </w:pPr>
      <w:r w:rsidRPr="00155AC1">
        <w:t>54.</w:t>
      </w:r>
      <w:r w:rsidRPr="00155AC1">
        <w:tab/>
        <w:t>Honda O, Sumikawa H, Johkoh T, et al. Computer-assisted lung nodule volumetry from multi-detector row CT: influence of image reconstruction parameters. Eur J Radiol. 2007; 62(1):106-13.</w:t>
      </w:r>
    </w:p>
    <w:p w14:paraId="59E9950D" w14:textId="77777777" w:rsidR="00155AC1" w:rsidRPr="00155AC1" w:rsidRDefault="00155AC1" w:rsidP="007F14DB">
      <w:pPr>
        <w:pStyle w:val="EndNoteBibliography"/>
        <w:ind w:left="426" w:hanging="426"/>
      </w:pPr>
      <w:r w:rsidRPr="00155AC1">
        <w:t>55.</w:t>
      </w:r>
      <w:r w:rsidRPr="00155AC1">
        <w:tab/>
        <w:t>Young S, Kim HJ, Ko MM, Ko WW, Flores C, McNitt-Gray MF. Variability in CT lung-nodule volumetry: Effects of dose reduction and reconstruction methods. Med Phys. 2015; 42(5):2679-89.</w:t>
      </w:r>
    </w:p>
    <w:p w14:paraId="40F9F365" w14:textId="77777777" w:rsidR="00155AC1" w:rsidRPr="00155AC1" w:rsidRDefault="00155AC1" w:rsidP="007F14DB">
      <w:pPr>
        <w:pStyle w:val="EndNoteBibliography"/>
        <w:ind w:left="426" w:hanging="426"/>
      </w:pPr>
      <w:r w:rsidRPr="00155AC1">
        <w:t>56.</w:t>
      </w:r>
      <w:r w:rsidRPr="00155AC1">
        <w:tab/>
        <w:t>Ashraf H, de Hoop B, Shaker SB, et al. Lung nodule volumetry: segmentation algorithms within the same software package cannot be used interchangeably. Eur Radiol. 2010; 20(8):1878-85.</w:t>
      </w:r>
    </w:p>
    <w:p w14:paraId="644566D5" w14:textId="77777777" w:rsidR="00155AC1" w:rsidRPr="00155AC1" w:rsidRDefault="00155AC1" w:rsidP="007F14DB">
      <w:pPr>
        <w:pStyle w:val="EndNoteBibliography"/>
        <w:ind w:left="426" w:hanging="426"/>
      </w:pPr>
      <w:r w:rsidRPr="00155AC1">
        <w:t>57.</w:t>
      </w:r>
      <w:r w:rsidRPr="00155AC1">
        <w:tab/>
        <w:t>Christe A, Bronnimann A, Vock P. Volumetric analysis of lung nodules in computed tomography (CT): comparison of two different segmentation algorithm softwares and two different reconstruction filters on automated volume calculation. Acta Radiol. 2014; 55(1):54-61.</w:t>
      </w:r>
    </w:p>
    <w:p w14:paraId="761DF3A8" w14:textId="77777777" w:rsidR="00155AC1" w:rsidRPr="00155AC1" w:rsidRDefault="00155AC1" w:rsidP="007F14DB">
      <w:pPr>
        <w:pStyle w:val="EndNoteBibliography"/>
        <w:ind w:left="426" w:hanging="426"/>
      </w:pPr>
      <w:r w:rsidRPr="00155AC1">
        <w:t>58.</w:t>
      </w:r>
      <w:r w:rsidRPr="00155AC1">
        <w:tab/>
        <w:t xml:space="preserve">Zhao YR, Ooijen PM, Dorrius MD, et al. Comparison of three software systems for semi-automatic </w:t>
      </w:r>
      <w:r w:rsidRPr="00155AC1">
        <w:lastRenderedPageBreak/>
        <w:t>volumetry of pulmonary nodules on baseline and follow-up CT examinations. Acta Radiol. 2013; 55(6):691-8.</w:t>
      </w:r>
    </w:p>
    <w:p w14:paraId="4A5ECA07" w14:textId="77777777" w:rsidR="00155AC1" w:rsidRPr="00155AC1" w:rsidRDefault="00155AC1" w:rsidP="007F14DB">
      <w:pPr>
        <w:pStyle w:val="EndNoteBibliography"/>
        <w:ind w:left="426" w:hanging="426"/>
      </w:pPr>
      <w:r w:rsidRPr="00155AC1">
        <w:t>59.</w:t>
      </w:r>
      <w:r w:rsidRPr="00155AC1">
        <w:tab/>
        <w:t>Gavrielides MA, Kinnard LM, Myers KJ, Petrick N. Noncalcified lung nodules: volumetric assessment with thoracic CT. Radiology. 2009; 251(1):26-37.</w:t>
      </w:r>
    </w:p>
    <w:p w14:paraId="60842B82" w14:textId="77777777" w:rsidR="00155AC1" w:rsidRPr="00155AC1" w:rsidRDefault="00155AC1" w:rsidP="007F14DB">
      <w:pPr>
        <w:pStyle w:val="EndNoteBibliography"/>
        <w:ind w:left="426" w:hanging="426"/>
      </w:pPr>
      <w:r w:rsidRPr="00155AC1">
        <w:t>60.</w:t>
      </w:r>
      <w:r w:rsidRPr="00155AC1">
        <w:tab/>
        <w:t>Marten K, Engelke C. Computer-aided detection and automated CT volumetry of pulmonary nodules. Eur Radiol. 2007; 17(4):888-901.</w:t>
      </w:r>
    </w:p>
    <w:p w14:paraId="4EC3CC9F" w14:textId="77777777" w:rsidR="00155AC1" w:rsidRPr="00155AC1" w:rsidRDefault="00155AC1" w:rsidP="007F14DB">
      <w:pPr>
        <w:pStyle w:val="EndNoteBibliography"/>
        <w:ind w:left="426" w:hanging="426"/>
      </w:pPr>
      <w:r w:rsidRPr="00155AC1">
        <w:t>61.</w:t>
      </w:r>
      <w:r w:rsidRPr="00155AC1">
        <w:tab/>
        <w:t>Boll DT, Gilkeson RC, Fleiter TR, Blackham KA, Duerk JL, Lewin JS. Volumetric assessment of pulmonary nodules with ECG-gated MDCT. AJR Am J Roentgenol. 2004; 183(5):1217-23.</w:t>
      </w:r>
    </w:p>
    <w:p w14:paraId="47168C57" w14:textId="3577C4C0" w:rsidR="00A5454C" w:rsidRPr="00903B26" w:rsidRDefault="00155AC1" w:rsidP="007F14DB">
      <w:pPr>
        <w:pStyle w:val="3"/>
        <w:ind w:left="426" w:hanging="426"/>
        <w:rPr>
          <w:sz w:val="22"/>
        </w:rPr>
      </w:pPr>
      <w:r>
        <w:fldChar w:fldCharType="end"/>
      </w:r>
    </w:p>
    <w:p w14:paraId="13882C25" w14:textId="77777777" w:rsidR="00581644" w:rsidRPr="00D92917" w:rsidRDefault="003B5586" w:rsidP="00E94464">
      <w:pPr>
        <w:pStyle w:val="Heading1"/>
      </w:pPr>
      <w:bookmarkStart w:id="1269" w:name="_Toc292350670"/>
      <w:bookmarkStart w:id="1270" w:name="_Toc530296969"/>
      <w:bookmarkEnd w:id="421"/>
      <w:r w:rsidRPr="00547F69">
        <w:rPr>
          <w:rStyle w:val="StyleVisiontextC0000000009D330A0"/>
        </w:rPr>
        <w:t>Appendices</w:t>
      </w:r>
      <w:bookmarkEnd w:id="1269"/>
      <w:bookmarkEnd w:id="1270"/>
    </w:p>
    <w:p w14:paraId="6A12415C" w14:textId="77777777" w:rsidR="00581644" w:rsidRDefault="005D1A25" w:rsidP="00E94464">
      <w:pPr>
        <w:pStyle w:val="Heading2"/>
        <w:rPr>
          <w:rStyle w:val="StyleVisiontextC0000000009D33200"/>
        </w:rPr>
      </w:pPr>
      <w:bookmarkStart w:id="1271" w:name="_Toc292350671"/>
      <w:bookmarkStart w:id="1272" w:name="_Toc530296970"/>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271"/>
      <w:bookmarkEnd w:id="1272"/>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7"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lastRenderedPageBreak/>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Julie Lisiecki,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1273"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1274" w:name="_Toc530296971"/>
      <w:r w:rsidRPr="0033755F">
        <w:rPr>
          <w:rStyle w:val="StyleVisiontextC0000000009D334C0"/>
          <w:rFonts w:cs="Calibri"/>
        </w:rPr>
        <w:lastRenderedPageBreak/>
        <w:t>Appendix B: Background Information</w:t>
      </w:r>
      <w:bookmarkEnd w:id="1274"/>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1275" w:name="_Toc530296972"/>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1275"/>
    </w:p>
    <w:p w14:paraId="1B6F289E" w14:textId="77777777" w:rsidR="00903B26" w:rsidRPr="00ED4FF9" w:rsidRDefault="00DC6357" w:rsidP="00903B26">
      <w:pPr>
        <w:rPr>
          <w:sz w:val="28"/>
        </w:rPr>
      </w:pPr>
      <w:hyperlink r:id="rId28"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1276" w:name="_Toc530296973"/>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1276"/>
    </w:p>
    <w:p w14:paraId="2F52495A" w14:textId="77777777" w:rsidR="00903B26" w:rsidRPr="00ED4FF9" w:rsidRDefault="00DC6357" w:rsidP="00903B26">
      <w:pPr>
        <w:rPr>
          <w:sz w:val="28"/>
        </w:rPr>
      </w:pPr>
      <w:hyperlink r:id="rId29"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1277" w:name="_Toc530296974"/>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1277"/>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85F9114" w14:textId="77777777" w:rsidR="00155AC1" w:rsidRDefault="00903B26" w:rsidP="00C913C9">
      <w:r>
        <w:t>Obuchowski NA, Reeves AP, Huang EP, et al. Quantitative Imaging Biomarkers: A Review of Statistical Methods for Computer Algorithm Comparisons. SMMR 2015; 24: 240 68-106.</w:t>
      </w:r>
      <w:bookmarkEnd w:id="1273"/>
    </w:p>
    <w:p w14:paraId="57D705BC" w14:textId="77777777" w:rsidR="00155AC1" w:rsidRDefault="00155AC1" w:rsidP="00C913C9"/>
    <w:p w14:paraId="2083CA04" w14:textId="46363ED9" w:rsidR="00353D98" w:rsidRDefault="00353D98" w:rsidP="00C913C9"/>
    <w:sectPr w:rsidR="00353D98" w:rsidSect="000F1674">
      <w:headerReference w:type="even" r:id="rId30"/>
      <w:headerReference w:type="default" r:id="rId31"/>
      <w:footerReference w:type="even" r:id="rId32"/>
      <w:footerReference w:type="default" r:id="rId33"/>
      <w:headerReference w:type="first" r:id="rId34"/>
      <w:footerReference w:type="first" r:id="rId35"/>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9" w:author="Nancy Obuchowski" w:date="2018-10-21T21:47:00Z" w:initials="NO">
    <w:p w14:paraId="04FC36CA" w14:textId="086F1585" w:rsidR="00DC6357" w:rsidRPr="002B383C" w:rsidRDefault="00DC6357">
      <w:pPr>
        <w:pStyle w:val="CommentText"/>
        <w:rPr>
          <w:lang w:val="en-US"/>
        </w:rPr>
      </w:pPr>
      <w:r>
        <w:rPr>
          <w:rStyle w:val="CommentReference"/>
        </w:rPr>
        <w:annotationRef/>
      </w:r>
      <w:r>
        <w:rPr>
          <w:lang w:val="en-US"/>
        </w:rPr>
        <w:t>I think Dan Sullivan suggested that we add the minimal detectable difference as a new column to this table (i.e. the results of the calculations in claim 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FC36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FC36CA" w16cid:durableId="1F7772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2E1D9" w14:textId="77777777" w:rsidR="002329E6" w:rsidRDefault="002329E6" w:rsidP="00581644">
      <w:r>
        <w:separator/>
      </w:r>
    </w:p>
  </w:endnote>
  <w:endnote w:type="continuationSeparator" w:id="0">
    <w:p w14:paraId="33B3336D" w14:textId="77777777" w:rsidR="002329E6" w:rsidRDefault="002329E6"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28FC5201" w14:textId="77777777">
      <w:tc>
        <w:tcPr>
          <w:tcW w:w="5000" w:type="pct"/>
          <w:gridSpan w:val="2"/>
          <w:tcMar>
            <w:top w:w="0" w:type="dxa"/>
            <w:left w:w="0" w:type="dxa"/>
            <w:bottom w:w="0" w:type="dxa"/>
            <w:right w:w="0" w:type="dxa"/>
          </w:tcMar>
          <w:vAlign w:val="center"/>
        </w:tcPr>
        <w:p w14:paraId="1DA39E4A" w14:textId="77777777" w:rsidR="00DC6357" w:rsidRDefault="00DC6357">
          <w:pPr>
            <w:pStyle w:val="StyleVisionlineP0000000009636750"/>
          </w:pPr>
        </w:p>
      </w:tc>
    </w:tr>
    <w:tr w:rsidR="00DC6357" w14:paraId="1D8EB897" w14:textId="77777777">
      <w:tc>
        <w:tcPr>
          <w:tcW w:w="4500" w:type="pct"/>
          <w:tcMar>
            <w:top w:w="0" w:type="dxa"/>
            <w:left w:w="0" w:type="dxa"/>
            <w:bottom w:w="0" w:type="dxa"/>
            <w:right w:w="0" w:type="dxa"/>
          </w:tcMar>
          <w:vAlign w:val="center"/>
        </w:tcPr>
        <w:p w14:paraId="72E2B106" w14:textId="13A13433" w:rsidR="00DC6357" w:rsidRDefault="00DC6357">
          <w:pPr>
            <w:pStyle w:val="StyleVisiontablecellP00000000093E2770"/>
          </w:pPr>
        </w:p>
      </w:tc>
      <w:tc>
        <w:tcPr>
          <w:tcW w:w="4500" w:type="pct"/>
          <w:tcMar>
            <w:top w:w="0" w:type="dxa"/>
            <w:left w:w="0" w:type="dxa"/>
            <w:bottom w:w="0" w:type="dxa"/>
            <w:right w:w="0" w:type="dxa"/>
          </w:tcMar>
          <w:vAlign w:val="center"/>
        </w:tcPr>
        <w:p w14:paraId="7DAE2A03"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57CE90E0" w14:textId="77777777">
      <w:tc>
        <w:tcPr>
          <w:tcW w:w="5000" w:type="pct"/>
          <w:gridSpan w:val="2"/>
          <w:tcMar>
            <w:top w:w="0" w:type="dxa"/>
            <w:left w:w="0" w:type="dxa"/>
            <w:bottom w:w="0" w:type="dxa"/>
            <w:right w:w="0" w:type="dxa"/>
          </w:tcMar>
          <w:vAlign w:val="center"/>
        </w:tcPr>
        <w:p w14:paraId="14CB56D3" w14:textId="77777777" w:rsidR="00DC6357" w:rsidRDefault="00DC6357">
          <w:pPr>
            <w:pStyle w:val="StyleVisionlineP0000000009636750"/>
          </w:pPr>
        </w:p>
      </w:tc>
    </w:tr>
    <w:tr w:rsidR="00DC6357" w14:paraId="65FDF645" w14:textId="77777777">
      <w:tc>
        <w:tcPr>
          <w:tcW w:w="4500" w:type="pct"/>
          <w:tcMar>
            <w:top w:w="0" w:type="dxa"/>
            <w:left w:w="0" w:type="dxa"/>
            <w:bottom w:w="0" w:type="dxa"/>
            <w:right w:w="0" w:type="dxa"/>
          </w:tcMar>
          <w:vAlign w:val="center"/>
        </w:tcPr>
        <w:p w14:paraId="2A98D25E" w14:textId="7DA198BE" w:rsidR="00DC6357" w:rsidRDefault="00DC6357">
          <w:pPr>
            <w:pStyle w:val="StyleVisiontablecellP00000000093E2770"/>
          </w:pPr>
        </w:p>
      </w:tc>
      <w:tc>
        <w:tcPr>
          <w:tcW w:w="4500" w:type="pct"/>
          <w:tcMar>
            <w:top w:w="0" w:type="dxa"/>
            <w:left w:w="0" w:type="dxa"/>
            <w:bottom w:w="0" w:type="dxa"/>
            <w:right w:w="0" w:type="dxa"/>
          </w:tcMar>
          <w:vAlign w:val="center"/>
        </w:tcPr>
        <w:p w14:paraId="43CB36B1"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DC6357" w14:paraId="575D31F5" w14:textId="77777777">
      <w:trPr>
        <w:gridAfter w:val="2"/>
      </w:trPr>
      <w:tc>
        <w:tcPr>
          <w:tcW w:w="5000" w:type="pct"/>
          <w:gridSpan w:val="2"/>
          <w:tcMar>
            <w:top w:w="0" w:type="dxa"/>
            <w:left w:w="0" w:type="dxa"/>
            <w:bottom w:w="0" w:type="dxa"/>
            <w:right w:w="0" w:type="dxa"/>
          </w:tcMar>
          <w:vAlign w:val="center"/>
        </w:tcPr>
        <w:p w14:paraId="1F6DEE57" w14:textId="77777777" w:rsidR="00DC6357" w:rsidRDefault="00DC6357">
          <w:pPr>
            <w:pStyle w:val="StyleVisionlineP0000000009636750"/>
          </w:pPr>
        </w:p>
      </w:tc>
    </w:tr>
    <w:tr w:rsidR="00DC6357" w14:paraId="7F6FBFD9" w14:textId="77777777">
      <w:tc>
        <w:tcPr>
          <w:tcW w:w="4500" w:type="pct"/>
          <w:tcMar>
            <w:top w:w="0" w:type="dxa"/>
            <w:left w:w="0" w:type="dxa"/>
            <w:bottom w:w="0" w:type="dxa"/>
            <w:right w:w="0" w:type="dxa"/>
          </w:tcMar>
          <w:vAlign w:val="center"/>
        </w:tcPr>
        <w:p w14:paraId="2D52603E" w14:textId="77777777" w:rsidR="00DC6357" w:rsidRDefault="00DC6357">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DC6357" w:rsidRDefault="00DC6357">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DC6357" w:rsidRDefault="00DC635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2F8E3" w14:textId="77777777" w:rsidR="002329E6" w:rsidRDefault="002329E6" w:rsidP="00581644">
      <w:r>
        <w:separator/>
      </w:r>
    </w:p>
  </w:footnote>
  <w:footnote w:type="continuationSeparator" w:id="0">
    <w:p w14:paraId="3135D790" w14:textId="77777777" w:rsidR="002329E6" w:rsidRDefault="002329E6"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35AA0951" w14:textId="77777777">
      <w:tc>
        <w:tcPr>
          <w:tcW w:w="4500" w:type="pct"/>
          <w:tcMar>
            <w:top w:w="0" w:type="dxa"/>
            <w:left w:w="0" w:type="dxa"/>
            <w:bottom w:w="0" w:type="dxa"/>
            <w:right w:w="0" w:type="dxa"/>
          </w:tcMar>
          <w:vAlign w:val="center"/>
        </w:tcPr>
        <w:p w14:paraId="141A5D38" w14:textId="7DC23414" w:rsidR="00DC6357" w:rsidRPr="00547F69" w:rsidRDefault="00DC6357">
          <w:pPr>
            <w:pStyle w:val="StyleVisiontablecellP00000000093E21F0"/>
            <w:rPr>
              <w:sz w:val="20"/>
            </w:rPr>
          </w:pPr>
          <w:r>
            <w:rPr>
              <w:rStyle w:val="StyleVisiontablecellC00000000093E21F0-textC00000000093E22A0"/>
            </w:rPr>
            <w:t xml:space="preserve">QIBA Profile: 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ins w:id="1278" w:author="Rick Avila" w:date="2018-06-14T11:40:00Z">
            <w:r>
              <w:rPr>
                <w:rStyle w:val="StyleVisiontablecellC00000000093E21F0-textC00000000093E22A0"/>
              </w:rPr>
              <w:t>8</w:t>
            </w:r>
          </w:ins>
          <w:del w:id="1279" w:author="Rick Avila" w:date="2018-06-14T11:40:00Z">
            <w:r w:rsidDel="00916288">
              <w:rPr>
                <w:rStyle w:val="StyleVisiontablecellC00000000093E21F0-textC00000000093E22A0"/>
              </w:rPr>
              <w:delText>7</w:delText>
            </w:r>
          </w:del>
        </w:p>
      </w:tc>
      <w:tc>
        <w:tcPr>
          <w:tcW w:w="500" w:type="pct"/>
          <w:tcMar>
            <w:top w:w="0" w:type="dxa"/>
            <w:left w:w="0" w:type="dxa"/>
            <w:bottom w:w="0" w:type="dxa"/>
            <w:right w:w="0" w:type="dxa"/>
          </w:tcMar>
          <w:vAlign w:val="center"/>
        </w:tcPr>
        <w:p w14:paraId="5276E131" w14:textId="77777777" w:rsidR="00DC6357" w:rsidRDefault="00DC6357" w:rsidP="00903B26"/>
      </w:tc>
    </w:tr>
    <w:tr w:rsidR="00DC6357" w14:paraId="07B740B8" w14:textId="77777777">
      <w:tc>
        <w:tcPr>
          <w:tcW w:w="5000" w:type="pct"/>
          <w:gridSpan w:val="2"/>
          <w:tcMar>
            <w:top w:w="0" w:type="dxa"/>
            <w:left w:w="0" w:type="dxa"/>
            <w:bottom w:w="0" w:type="dxa"/>
            <w:right w:w="0" w:type="dxa"/>
          </w:tcMar>
          <w:vAlign w:val="center"/>
        </w:tcPr>
        <w:p w14:paraId="57342D35" w14:textId="77777777" w:rsidR="00DC6357" w:rsidRDefault="00DC6357">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DC6357" w14:paraId="4F5FCD3F" w14:textId="77777777">
      <w:tc>
        <w:tcPr>
          <w:tcW w:w="4500" w:type="pct"/>
          <w:tcMar>
            <w:top w:w="0" w:type="dxa"/>
            <w:left w:w="0" w:type="dxa"/>
            <w:bottom w:w="0" w:type="dxa"/>
            <w:right w:w="0" w:type="dxa"/>
          </w:tcMar>
          <w:vAlign w:val="center"/>
        </w:tcPr>
        <w:p w14:paraId="0D3F9DF4" w14:textId="2104A516" w:rsidR="00DC6357" w:rsidRDefault="00DC6357" w:rsidP="00903B26">
          <w:pPr>
            <w:pStyle w:val="StyleVisiontablecellP00000000093E21F0"/>
          </w:pPr>
          <w:r>
            <w:rPr>
              <w:rStyle w:val="StyleVisiontablecellC00000000093E21F0-textC00000000093E22A0"/>
            </w:rPr>
            <w:t xml:space="preserve">QIBA Profile: Small </w:t>
          </w:r>
          <w:r w:rsidRPr="00AA0C5E">
            <w:rPr>
              <w:rStyle w:val="StyleVisiontablecellC00000000093E21F0-textC00000000093E22A0"/>
            </w:rPr>
            <w:t>Lung Nodule Assessment in CT Screening Profile - 201</w:t>
          </w:r>
          <w:ins w:id="1280" w:author="Rick Avila" w:date="2018-06-14T11:41:00Z">
            <w:r>
              <w:rPr>
                <w:rStyle w:val="StyleVisiontablecellC00000000093E21F0-textC00000000093E22A0"/>
              </w:rPr>
              <w:t>8</w:t>
            </w:r>
          </w:ins>
          <w:del w:id="1281" w:author="Rick Avila" w:date="2018-06-14T11:41:00Z">
            <w:r w:rsidDel="00916288">
              <w:rPr>
                <w:rStyle w:val="StyleVisiontablecellC00000000093E21F0-textC00000000093E22A0"/>
              </w:rPr>
              <w:delText>7</w:delText>
            </w:r>
          </w:del>
        </w:p>
      </w:tc>
      <w:tc>
        <w:tcPr>
          <w:tcW w:w="500" w:type="pct"/>
          <w:tcMar>
            <w:top w:w="0" w:type="dxa"/>
            <w:left w:w="0" w:type="dxa"/>
            <w:bottom w:w="0" w:type="dxa"/>
            <w:right w:w="0" w:type="dxa"/>
          </w:tcMar>
          <w:vAlign w:val="center"/>
        </w:tcPr>
        <w:p w14:paraId="5C9B5D86" w14:textId="77777777" w:rsidR="00DC6357" w:rsidRDefault="00DC6357" w:rsidP="00903B26"/>
      </w:tc>
    </w:tr>
    <w:tr w:rsidR="00DC6357" w14:paraId="4377C998" w14:textId="77777777">
      <w:tc>
        <w:tcPr>
          <w:tcW w:w="5000" w:type="pct"/>
          <w:gridSpan w:val="2"/>
          <w:tcMar>
            <w:top w:w="0" w:type="dxa"/>
            <w:left w:w="0" w:type="dxa"/>
            <w:bottom w:w="0" w:type="dxa"/>
            <w:right w:w="0" w:type="dxa"/>
          </w:tcMar>
          <w:vAlign w:val="center"/>
        </w:tcPr>
        <w:p w14:paraId="2951D57C" w14:textId="77777777" w:rsidR="00DC6357" w:rsidRDefault="00DC6357">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DC6357"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DC6357" w:rsidRDefault="00DC635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DC6357" w:rsidRDefault="00DC6357"/>
      </w:tc>
    </w:tr>
    <w:tr w:rsidR="00DC6357" w14:paraId="25C5356F" w14:textId="77777777">
      <w:tc>
        <w:tcPr>
          <w:tcW w:w="5000" w:type="pct"/>
          <w:gridSpan w:val="2"/>
          <w:tcMar>
            <w:top w:w="0" w:type="dxa"/>
            <w:left w:w="0" w:type="dxa"/>
            <w:bottom w:w="0" w:type="dxa"/>
            <w:right w:w="0" w:type="dxa"/>
          </w:tcMar>
          <w:vAlign w:val="center"/>
        </w:tcPr>
        <w:p w14:paraId="7EA93B27" w14:textId="77777777" w:rsidR="00DC6357" w:rsidRDefault="00DC6357">
          <w:pPr>
            <w:pStyle w:val="StyleVisionlineP00000000096364D0"/>
          </w:pPr>
        </w:p>
      </w:tc>
      <w:tc>
        <w:tcPr>
          <w:tcW w:w="5000" w:type="pct"/>
          <w:tcMar>
            <w:top w:w="0" w:type="dxa"/>
            <w:left w:w="0" w:type="dxa"/>
            <w:bottom w:w="0" w:type="dxa"/>
            <w:right w:w="0" w:type="dxa"/>
          </w:tcMar>
          <w:vAlign w:val="center"/>
        </w:tcPr>
        <w:p w14:paraId="3D4F498B" w14:textId="77777777" w:rsidR="00DC6357" w:rsidRDefault="00DC6357">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4A60C48"/>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2D1C88"/>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4C72E4"/>
    <w:multiLevelType w:val="hybridMultilevel"/>
    <w:tmpl w:val="AC4E96FA"/>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D3F55B5"/>
    <w:multiLevelType w:val="hybridMultilevel"/>
    <w:tmpl w:val="C3540F92"/>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2"/>
  </w:num>
  <w:num w:numId="3">
    <w:abstractNumId w:val="25"/>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num>
  <w:num w:numId="7">
    <w:abstractNumId w:val="24"/>
  </w:num>
  <w:num w:numId="8">
    <w:abstractNumId w:val="29"/>
  </w:num>
  <w:num w:numId="9">
    <w:abstractNumId w:val="0"/>
  </w:num>
  <w:num w:numId="10">
    <w:abstractNumId w:val="21"/>
  </w:num>
  <w:num w:numId="11">
    <w:abstractNumId w:val="35"/>
  </w:num>
  <w:num w:numId="12">
    <w:abstractNumId w:val="30"/>
  </w:num>
  <w:num w:numId="13">
    <w:abstractNumId w:val="28"/>
  </w:num>
  <w:num w:numId="14">
    <w:abstractNumId w:val="17"/>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8"/>
  </w:num>
  <w:num w:numId="26">
    <w:abstractNumId w:val="26"/>
  </w:num>
  <w:num w:numId="27">
    <w:abstractNumId w:val="36"/>
  </w:num>
  <w:num w:numId="28">
    <w:abstractNumId w:val="32"/>
  </w:num>
  <w:num w:numId="29">
    <w:abstractNumId w:val="20"/>
  </w:num>
  <w:num w:numId="30">
    <w:abstractNumId w:val="16"/>
  </w:num>
  <w:num w:numId="31">
    <w:abstractNumId w:val="23"/>
  </w:num>
  <w:num w:numId="32">
    <w:abstractNumId w:val="11"/>
  </w:num>
  <w:num w:numId="33">
    <w:abstractNumId w:val="22"/>
  </w:num>
  <w:num w:numId="34">
    <w:abstractNumId w:val="33"/>
  </w:num>
  <w:num w:numId="35">
    <w:abstractNumId w:val="27"/>
  </w:num>
  <w:num w:numId="36">
    <w:abstractNumId w:val="15"/>
  </w:num>
  <w:num w:numId="37">
    <w:abstractNumId w:val="34"/>
  </w:num>
  <w:num w:numId="38">
    <w:abstractNumId w:val="19"/>
  </w:num>
  <w:num w:numId="39">
    <w:abstractNumId w:val="1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k Avila">
    <w15:presenceInfo w15:providerId="None" w15:userId="Rick Avil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a5zvttcsfpdted5p0vwdw8at2599sftxdf&quot;&gt;Gierada Master library&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item&gt;2280&lt;/item&gt;&lt;item&gt;2296&lt;/item&gt;&lt;item&gt;2297&lt;/item&gt;&lt;item&gt;2298&lt;/item&gt;&lt;item&gt;2299&lt;/item&gt;&lt;item&gt;2300&lt;/item&gt;&lt;item&gt;2301&lt;/item&gt;&lt;/record-ids&gt;&lt;/item&gt;&lt;/Libraries&gt;"/>
  </w:docVars>
  <w:rsids>
    <w:rsidRoot w:val="00581644"/>
    <w:rsid w:val="0000151B"/>
    <w:rsid w:val="000021EE"/>
    <w:rsid w:val="00002C0F"/>
    <w:rsid w:val="000046BA"/>
    <w:rsid w:val="00004C9A"/>
    <w:rsid w:val="0000576D"/>
    <w:rsid w:val="00010639"/>
    <w:rsid w:val="00010929"/>
    <w:rsid w:val="00011E86"/>
    <w:rsid w:val="00012727"/>
    <w:rsid w:val="00012775"/>
    <w:rsid w:val="000138A6"/>
    <w:rsid w:val="000157B9"/>
    <w:rsid w:val="00016541"/>
    <w:rsid w:val="0001692C"/>
    <w:rsid w:val="00017CFD"/>
    <w:rsid w:val="00020194"/>
    <w:rsid w:val="0002194E"/>
    <w:rsid w:val="00021D3D"/>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2ECB"/>
    <w:rsid w:val="00043551"/>
    <w:rsid w:val="000444AC"/>
    <w:rsid w:val="00044579"/>
    <w:rsid w:val="00044BE2"/>
    <w:rsid w:val="00046FB3"/>
    <w:rsid w:val="00047014"/>
    <w:rsid w:val="000537A4"/>
    <w:rsid w:val="0005406F"/>
    <w:rsid w:val="0005481F"/>
    <w:rsid w:val="00054F18"/>
    <w:rsid w:val="000553B1"/>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421"/>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3C75"/>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28D0"/>
    <w:rsid w:val="00143DE2"/>
    <w:rsid w:val="00144745"/>
    <w:rsid w:val="00145EB5"/>
    <w:rsid w:val="001467CF"/>
    <w:rsid w:val="0014775A"/>
    <w:rsid w:val="001504D8"/>
    <w:rsid w:val="00151090"/>
    <w:rsid w:val="0015225E"/>
    <w:rsid w:val="0015294B"/>
    <w:rsid w:val="001538EE"/>
    <w:rsid w:val="001546E3"/>
    <w:rsid w:val="00155AC1"/>
    <w:rsid w:val="00160515"/>
    <w:rsid w:val="001606D0"/>
    <w:rsid w:val="0016126A"/>
    <w:rsid w:val="001625B7"/>
    <w:rsid w:val="001625D9"/>
    <w:rsid w:val="00163BCE"/>
    <w:rsid w:val="001643D9"/>
    <w:rsid w:val="00166771"/>
    <w:rsid w:val="00167063"/>
    <w:rsid w:val="00167355"/>
    <w:rsid w:val="00170112"/>
    <w:rsid w:val="001705AE"/>
    <w:rsid w:val="00170C37"/>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4A28"/>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208"/>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9E6"/>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4ECC"/>
    <w:rsid w:val="00255158"/>
    <w:rsid w:val="00255FB0"/>
    <w:rsid w:val="002608CC"/>
    <w:rsid w:val="002647F3"/>
    <w:rsid w:val="002651F4"/>
    <w:rsid w:val="002715FE"/>
    <w:rsid w:val="00271E37"/>
    <w:rsid w:val="00272730"/>
    <w:rsid w:val="00273A66"/>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383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C7DC8"/>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456"/>
    <w:rsid w:val="002F2CC5"/>
    <w:rsid w:val="002F3444"/>
    <w:rsid w:val="002F3A65"/>
    <w:rsid w:val="002F51B5"/>
    <w:rsid w:val="002F56DE"/>
    <w:rsid w:val="002F5EF9"/>
    <w:rsid w:val="002F6B76"/>
    <w:rsid w:val="003000E9"/>
    <w:rsid w:val="00302A59"/>
    <w:rsid w:val="00302FAF"/>
    <w:rsid w:val="0030384A"/>
    <w:rsid w:val="003040F9"/>
    <w:rsid w:val="00304BD2"/>
    <w:rsid w:val="00306185"/>
    <w:rsid w:val="0030649F"/>
    <w:rsid w:val="00306562"/>
    <w:rsid w:val="00312443"/>
    <w:rsid w:val="00314376"/>
    <w:rsid w:val="00314994"/>
    <w:rsid w:val="00315EBB"/>
    <w:rsid w:val="00316815"/>
    <w:rsid w:val="003202C0"/>
    <w:rsid w:val="00322471"/>
    <w:rsid w:val="003229A7"/>
    <w:rsid w:val="00323CA8"/>
    <w:rsid w:val="0032448F"/>
    <w:rsid w:val="00324AD7"/>
    <w:rsid w:val="00325E72"/>
    <w:rsid w:val="00325F5F"/>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3D98"/>
    <w:rsid w:val="00356DFC"/>
    <w:rsid w:val="00356EF8"/>
    <w:rsid w:val="003577E0"/>
    <w:rsid w:val="00360303"/>
    <w:rsid w:val="003605C0"/>
    <w:rsid w:val="00360E18"/>
    <w:rsid w:val="003610E2"/>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088E"/>
    <w:rsid w:val="003F1B2D"/>
    <w:rsid w:val="003F2E39"/>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56BF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60E"/>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63C"/>
    <w:rsid w:val="004A59B4"/>
    <w:rsid w:val="004A7027"/>
    <w:rsid w:val="004B1460"/>
    <w:rsid w:val="004B2DE6"/>
    <w:rsid w:val="004B409C"/>
    <w:rsid w:val="004B4ADF"/>
    <w:rsid w:val="004B537C"/>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2AAA"/>
    <w:rsid w:val="004F7D89"/>
    <w:rsid w:val="004F7EF4"/>
    <w:rsid w:val="00500388"/>
    <w:rsid w:val="0050083C"/>
    <w:rsid w:val="0050145C"/>
    <w:rsid w:val="00501764"/>
    <w:rsid w:val="005026F3"/>
    <w:rsid w:val="0050309E"/>
    <w:rsid w:val="00503F88"/>
    <w:rsid w:val="0050659C"/>
    <w:rsid w:val="00507807"/>
    <w:rsid w:val="005102AA"/>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0ED1"/>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A6"/>
    <w:rsid w:val="005A30E9"/>
    <w:rsid w:val="005A3786"/>
    <w:rsid w:val="005A55F4"/>
    <w:rsid w:val="005A5762"/>
    <w:rsid w:val="005A5C71"/>
    <w:rsid w:val="005A6ECD"/>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1F4"/>
    <w:rsid w:val="005D1973"/>
    <w:rsid w:val="005D1A25"/>
    <w:rsid w:val="005D1D1C"/>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E74F7"/>
    <w:rsid w:val="005F0474"/>
    <w:rsid w:val="005F1118"/>
    <w:rsid w:val="005F19EF"/>
    <w:rsid w:val="005F2113"/>
    <w:rsid w:val="005F4F13"/>
    <w:rsid w:val="005F56B2"/>
    <w:rsid w:val="005F7FBD"/>
    <w:rsid w:val="00600BDE"/>
    <w:rsid w:val="0060251C"/>
    <w:rsid w:val="00602C3D"/>
    <w:rsid w:val="00602DD5"/>
    <w:rsid w:val="0060360B"/>
    <w:rsid w:val="006037EE"/>
    <w:rsid w:val="00604F7B"/>
    <w:rsid w:val="00606377"/>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76A"/>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5B9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2DB8"/>
    <w:rsid w:val="006855A0"/>
    <w:rsid w:val="00685801"/>
    <w:rsid w:val="00685A28"/>
    <w:rsid w:val="00685B80"/>
    <w:rsid w:val="0068627F"/>
    <w:rsid w:val="006863CE"/>
    <w:rsid w:val="006904AB"/>
    <w:rsid w:val="006908FC"/>
    <w:rsid w:val="00690B6C"/>
    <w:rsid w:val="00690B7C"/>
    <w:rsid w:val="00690B81"/>
    <w:rsid w:val="00690DDA"/>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1113"/>
    <w:rsid w:val="006D347A"/>
    <w:rsid w:val="006D5696"/>
    <w:rsid w:val="006D61FD"/>
    <w:rsid w:val="006D7130"/>
    <w:rsid w:val="006E156A"/>
    <w:rsid w:val="006E203D"/>
    <w:rsid w:val="006E2FA1"/>
    <w:rsid w:val="006E5C1C"/>
    <w:rsid w:val="006F31D2"/>
    <w:rsid w:val="006F3984"/>
    <w:rsid w:val="006F54B5"/>
    <w:rsid w:val="006F5B6A"/>
    <w:rsid w:val="006F627A"/>
    <w:rsid w:val="006F682E"/>
    <w:rsid w:val="006F729D"/>
    <w:rsid w:val="006F7D8B"/>
    <w:rsid w:val="006F7E74"/>
    <w:rsid w:val="0070042F"/>
    <w:rsid w:val="0070180A"/>
    <w:rsid w:val="00704972"/>
    <w:rsid w:val="00705D59"/>
    <w:rsid w:val="00706331"/>
    <w:rsid w:val="0070653A"/>
    <w:rsid w:val="00706E91"/>
    <w:rsid w:val="0070726C"/>
    <w:rsid w:val="0070796B"/>
    <w:rsid w:val="00711130"/>
    <w:rsid w:val="00711285"/>
    <w:rsid w:val="00711917"/>
    <w:rsid w:val="00712A66"/>
    <w:rsid w:val="0071312B"/>
    <w:rsid w:val="007133B4"/>
    <w:rsid w:val="0071414E"/>
    <w:rsid w:val="00715B2E"/>
    <w:rsid w:val="00716D89"/>
    <w:rsid w:val="007176CE"/>
    <w:rsid w:val="00717836"/>
    <w:rsid w:val="007201D8"/>
    <w:rsid w:val="007209CE"/>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16B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69A7"/>
    <w:rsid w:val="007878A4"/>
    <w:rsid w:val="00787ADA"/>
    <w:rsid w:val="007914FD"/>
    <w:rsid w:val="007919B3"/>
    <w:rsid w:val="00791C02"/>
    <w:rsid w:val="0079488A"/>
    <w:rsid w:val="007959BC"/>
    <w:rsid w:val="00795A01"/>
    <w:rsid w:val="0079732F"/>
    <w:rsid w:val="00797B3E"/>
    <w:rsid w:val="007A034C"/>
    <w:rsid w:val="007A13A8"/>
    <w:rsid w:val="007A1693"/>
    <w:rsid w:val="007A26DF"/>
    <w:rsid w:val="007A2CB7"/>
    <w:rsid w:val="007A48FF"/>
    <w:rsid w:val="007A5208"/>
    <w:rsid w:val="007A5996"/>
    <w:rsid w:val="007A5C3B"/>
    <w:rsid w:val="007A5D82"/>
    <w:rsid w:val="007A5EE9"/>
    <w:rsid w:val="007A62F9"/>
    <w:rsid w:val="007A6E70"/>
    <w:rsid w:val="007A6EF2"/>
    <w:rsid w:val="007B400A"/>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E6F67"/>
    <w:rsid w:val="007F0ABF"/>
    <w:rsid w:val="007F14DB"/>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A92"/>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246"/>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539"/>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5C5"/>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16288"/>
    <w:rsid w:val="00920DD2"/>
    <w:rsid w:val="00922D49"/>
    <w:rsid w:val="00923842"/>
    <w:rsid w:val="009238C3"/>
    <w:rsid w:val="009241FC"/>
    <w:rsid w:val="00924B2C"/>
    <w:rsid w:val="00924BC7"/>
    <w:rsid w:val="00925FF2"/>
    <w:rsid w:val="00926005"/>
    <w:rsid w:val="00926027"/>
    <w:rsid w:val="00926055"/>
    <w:rsid w:val="00926867"/>
    <w:rsid w:val="00926D71"/>
    <w:rsid w:val="00931112"/>
    <w:rsid w:val="0093384B"/>
    <w:rsid w:val="00934276"/>
    <w:rsid w:val="00935143"/>
    <w:rsid w:val="00936FB6"/>
    <w:rsid w:val="009401AC"/>
    <w:rsid w:val="00940BE4"/>
    <w:rsid w:val="00942AD2"/>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639"/>
    <w:rsid w:val="00971F9C"/>
    <w:rsid w:val="009728AF"/>
    <w:rsid w:val="0097323E"/>
    <w:rsid w:val="00973666"/>
    <w:rsid w:val="0097423F"/>
    <w:rsid w:val="00974905"/>
    <w:rsid w:val="009769D1"/>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60E5"/>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746"/>
    <w:rsid w:val="009C7853"/>
    <w:rsid w:val="009D2ADC"/>
    <w:rsid w:val="009D3399"/>
    <w:rsid w:val="009D3475"/>
    <w:rsid w:val="009D377B"/>
    <w:rsid w:val="009D3CED"/>
    <w:rsid w:val="009D41E3"/>
    <w:rsid w:val="009D58C3"/>
    <w:rsid w:val="009D591A"/>
    <w:rsid w:val="009D64EC"/>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375"/>
    <w:rsid w:val="009E7738"/>
    <w:rsid w:val="009F025A"/>
    <w:rsid w:val="009F1A07"/>
    <w:rsid w:val="009F2399"/>
    <w:rsid w:val="009F4F96"/>
    <w:rsid w:val="009F5158"/>
    <w:rsid w:val="00A00877"/>
    <w:rsid w:val="00A01385"/>
    <w:rsid w:val="00A019AD"/>
    <w:rsid w:val="00A02BB3"/>
    <w:rsid w:val="00A03803"/>
    <w:rsid w:val="00A03B1C"/>
    <w:rsid w:val="00A07888"/>
    <w:rsid w:val="00A103B9"/>
    <w:rsid w:val="00A10D61"/>
    <w:rsid w:val="00A11128"/>
    <w:rsid w:val="00A1225D"/>
    <w:rsid w:val="00A1253A"/>
    <w:rsid w:val="00A125CD"/>
    <w:rsid w:val="00A1280D"/>
    <w:rsid w:val="00A13FCD"/>
    <w:rsid w:val="00A14D9A"/>
    <w:rsid w:val="00A152D0"/>
    <w:rsid w:val="00A155F5"/>
    <w:rsid w:val="00A1637D"/>
    <w:rsid w:val="00A164D2"/>
    <w:rsid w:val="00A165D6"/>
    <w:rsid w:val="00A167F4"/>
    <w:rsid w:val="00A1790A"/>
    <w:rsid w:val="00A20287"/>
    <w:rsid w:val="00A2092F"/>
    <w:rsid w:val="00A22495"/>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47A65"/>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921"/>
    <w:rsid w:val="00A75E37"/>
    <w:rsid w:val="00A7653B"/>
    <w:rsid w:val="00A771A3"/>
    <w:rsid w:val="00A81C15"/>
    <w:rsid w:val="00A82F8D"/>
    <w:rsid w:val="00A832F2"/>
    <w:rsid w:val="00A83704"/>
    <w:rsid w:val="00A838B5"/>
    <w:rsid w:val="00A838EA"/>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C6C03"/>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39E"/>
    <w:rsid w:val="00B12B6C"/>
    <w:rsid w:val="00B139A2"/>
    <w:rsid w:val="00B13B2A"/>
    <w:rsid w:val="00B16265"/>
    <w:rsid w:val="00B166C1"/>
    <w:rsid w:val="00B17973"/>
    <w:rsid w:val="00B202D1"/>
    <w:rsid w:val="00B2098E"/>
    <w:rsid w:val="00B219C8"/>
    <w:rsid w:val="00B22187"/>
    <w:rsid w:val="00B233F6"/>
    <w:rsid w:val="00B234F4"/>
    <w:rsid w:val="00B2429D"/>
    <w:rsid w:val="00B25945"/>
    <w:rsid w:val="00B260F5"/>
    <w:rsid w:val="00B3041C"/>
    <w:rsid w:val="00B31047"/>
    <w:rsid w:val="00B31DDC"/>
    <w:rsid w:val="00B341F7"/>
    <w:rsid w:val="00B34290"/>
    <w:rsid w:val="00B36640"/>
    <w:rsid w:val="00B36AB8"/>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6F8"/>
    <w:rsid w:val="00B67EB6"/>
    <w:rsid w:val="00B70BEE"/>
    <w:rsid w:val="00B70F63"/>
    <w:rsid w:val="00B72488"/>
    <w:rsid w:val="00B72EF4"/>
    <w:rsid w:val="00B75004"/>
    <w:rsid w:val="00B75B92"/>
    <w:rsid w:val="00B776F3"/>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3C3B"/>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5D4E"/>
    <w:rsid w:val="00BC6CD5"/>
    <w:rsid w:val="00BC7B84"/>
    <w:rsid w:val="00BD03CF"/>
    <w:rsid w:val="00BD1D21"/>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24C2"/>
    <w:rsid w:val="00C034CA"/>
    <w:rsid w:val="00C03CD4"/>
    <w:rsid w:val="00C067A3"/>
    <w:rsid w:val="00C06D45"/>
    <w:rsid w:val="00C07A4C"/>
    <w:rsid w:val="00C111B8"/>
    <w:rsid w:val="00C11826"/>
    <w:rsid w:val="00C13559"/>
    <w:rsid w:val="00C14F8E"/>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3FD2"/>
    <w:rsid w:val="00C34909"/>
    <w:rsid w:val="00C35A4F"/>
    <w:rsid w:val="00C36B0B"/>
    <w:rsid w:val="00C37AB7"/>
    <w:rsid w:val="00C40169"/>
    <w:rsid w:val="00C424B6"/>
    <w:rsid w:val="00C4392D"/>
    <w:rsid w:val="00C43C39"/>
    <w:rsid w:val="00C444D3"/>
    <w:rsid w:val="00C445EE"/>
    <w:rsid w:val="00C46568"/>
    <w:rsid w:val="00C47C1E"/>
    <w:rsid w:val="00C501EE"/>
    <w:rsid w:val="00C520D0"/>
    <w:rsid w:val="00C534C8"/>
    <w:rsid w:val="00C53569"/>
    <w:rsid w:val="00C538CA"/>
    <w:rsid w:val="00C5431F"/>
    <w:rsid w:val="00C54345"/>
    <w:rsid w:val="00C54712"/>
    <w:rsid w:val="00C54B6F"/>
    <w:rsid w:val="00C55136"/>
    <w:rsid w:val="00C568AD"/>
    <w:rsid w:val="00C609E5"/>
    <w:rsid w:val="00C60B3E"/>
    <w:rsid w:val="00C61202"/>
    <w:rsid w:val="00C61D2C"/>
    <w:rsid w:val="00C62075"/>
    <w:rsid w:val="00C625C6"/>
    <w:rsid w:val="00C626C2"/>
    <w:rsid w:val="00C63FCD"/>
    <w:rsid w:val="00C64CC4"/>
    <w:rsid w:val="00C70A31"/>
    <w:rsid w:val="00C71019"/>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87094"/>
    <w:rsid w:val="00C913C9"/>
    <w:rsid w:val="00C91FFE"/>
    <w:rsid w:val="00C972B3"/>
    <w:rsid w:val="00CA1A7A"/>
    <w:rsid w:val="00CA49CD"/>
    <w:rsid w:val="00CA5862"/>
    <w:rsid w:val="00CA6759"/>
    <w:rsid w:val="00CB0D7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20D0"/>
    <w:rsid w:val="00CE37A0"/>
    <w:rsid w:val="00CE536E"/>
    <w:rsid w:val="00CE5508"/>
    <w:rsid w:val="00CE5E80"/>
    <w:rsid w:val="00CE5ED8"/>
    <w:rsid w:val="00CE6B0C"/>
    <w:rsid w:val="00CE76B7"/>
    <w:rsid w:val="00CF0C68"/>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1634"/>
    <w:rsid w:val="00D02A0F"/>
    <w:rsid w:val="00D03104"/>
    <w:rsid w:val="00D03243"/>
    <w:rsid w:val="00D03568"/>
    <w:rsid w:val="00D03F0B"/>
    <w:rsid w:val="00D043D3"/>
    <w:rsid w:val="00D047E8"/>
    <w:rsid w:val="00D048D1"/>
    <w:rsid w:val="00D06D03"/>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E6C"/>
    <w:rsid w:val="00D52F46"/>
    <w:rsid w:val="00D53DA3"/>
    <w:rsid w:val="00D56B17"/>
    <w:rsid w:val="00D6029E"/>
    <w:rsid w:val="00D606CB"/>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167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357"/>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0629"/>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4587"/>
    <w:rsid w:val="00E55A7C"/>
    <w:rsid w:val="00E6139E"/>
    <w:rsid w:val="00E61E00"/>
    <w:rsid w:val="00E62288"/>
    <w:rsid w:val="00E63048"/>
    <w:rsid w:val="00E63F5B"/>
    <w:rsid w:val="00E65F63"/>
    <w:rsid w:val="00E66FD5"/>
    <w:rsid w:val="00E6765A"/>
    <w:rsid w:val="00E67859"/>
    <w:rsid w:val="00E70099"/>
    <w:rsid w:val="00E7091B"/>
    <w:rsid w:val="00E715D9"/>
    <w:rsid w:val="00E7174F"/>
    <w:rsid w:val="00E72970"/>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73C"/>
    <w:rsid w:val="00E86D66"/>
    <w:rsid w:val="00E92028"/>
    <w:rsid w:val="00E924A2"/>
    <w:rsid w:val="00E929BC"/>
    <w:rsid w:val="00E93731"/>
    <w:rsid w:val="00E938A3"/>
    <w:rsid w:val="00E941C1"/>
    <w:rsid w:val="00E94464"/>
    <w:rsid w:val="00E952E8"/>
    <w:rsid w:val="00E95C4A"/>
    <w:rsid w:val="00E9605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31AD"/>
    <w:rsid w:val="00EB5924"/>
    <w:rsid w:val="00EB6412"/>
    <w:rsid w:val="00EB75A4"/>
    <w:rsid w:val="00EB76EF"/>
    <w:rsid w:val="00EB7DC8"/>
    <w:rsid w:val="00EC056F"/>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0020"/>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16"/>
    <w:rsid w:val="00F53AE1"/>
    <w:rsid w:val="00F56AE6"/>
    <w:rsid w:val="00F56DC2"/>
    <w:rsid w:val="00F571E3"/>
    <w:rsid w:val="00F60F3F"/>
    <w:rsid w:val="00F6290A"/>
    <w:rsid w:val="00F634FB"/>
    <w:rsid w:val="00F63BBC"/>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4BA3"/>
    <w:rsid w:val="00FA5946"/>
    <w:rsid w:val="00FA5E07"/>
    <w:rsid w:val="00FA6456"/>
    <w:rsid w:val="00FA7BD1"/>
    <w:rsid w:val="00FB1F88"/>
    <w:rsid w:val="00FB2778"/>
    <w:rsid w:val="00FB312B"/>
    <w:rsid w:val="00FB488B"/>
    <w:rsid w:val="00FB5A26"/>
    <w:rsid w:val="00FB6065"/>
    <w:rsid w:val="00FB6B8A"/>
    <w:rsid w:val="00FB7702"/>
    <w:rsid w:val="00FB7C5E"/>
    <w:rsid w:val="00FC0444"/>
    <w:rsid w:val="00FC2B4D"/>
    <w:rsid w:val="00FC4701"/>
    <w:rsid w:val="00FC5A89"/>
    <w:rsid w:val="00FC6183"/>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1034752">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header" Target="head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qibawiki.rsna.org/index.php/CT_Small_Lung_Nodule_Biomarker_Ctte"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aapm.org/publicgeneral/BismuthShielding.pdf" TargetMode="External"/><Relationship Id="rId20" Type="http://schemas.openxmlformats.org/officeDocument/2006/relationships/hyperlink" Target="https://qibawiki.rsna.org/index.php/CT_Small_Lung_Nodule_Biomarker_Ctte" TargetMode="External"/><Relationship Id="rId29" Type="http://schemas.openxmlformats.org/officeDocument/2006/relationships/hyperlink" Target="http://qibawiki.rsna.org/index.php/Work_Product_for_Re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qibawiki.rsna.org/index.php/CT_Small_Lung_Nodule_Biomarker_Ctte"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6.png"/><Relationship Id="rId28" Type="http://schemas.openxmlformats.org/officeDocument/2006/relationships/hyperlink" Target="http://qibawiki.rsna.org/index.php/Work_Product_for_Review" TargetMode="Externa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qibawiki.rsna.org/index.php/CT_Small_Lung_Nodule_Biomarker_Ctte"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2.emf"/><Relationship Id="rId22" Type="http://schemas.openxmlformats.org/officeDocument/2006/relationships/image" Target="media/image5.png"/><Relationship Id="rId27" Type="http://schemas.openxmlformats.org/officeDocument/2006/relationships/hyperlink" Target="https://qibawiki.rsna.org/index.php/CT_Small_Lung_Nodule_Biomarker_Ctte" TargetMode="External"/><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FDAFDB-AF1E-4F85-968B-75DDEFB97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47</Pages>
  <Words>19228</Words>
  <Characters>109600</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28571</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19</cp:revision>
  <cp:lastPrinted>2017-11-16T14:51:00Z</cp:lastPrinted>
  <dcterms:created xsi:type="dcterms:W3CDTF">2018-10-22T01:49:00Z</dcterms:created>
  <dcterms:modified xsi:type="dcterms:W3CDTF">2018-11-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40446843</vt:i4>
  </property>
  <property fmtid="{D5CDD505-2E9C-101B-9397-08002B2CF9AE}" pid="4" name="_EmailSubject">
    <vt:lpwstr>Document to ALA/AATS</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ReviewingToolsShownOnce">
    <vt:lpwstr/>
  </property>
</Properties>
</file>